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512C8E" w14:textId="77777777" w:rsidR="00C3004D" w:rsidRPr="00536E47" w:rsidRDefault="00B26220" w:rsidP="00C3004D">
      <w:pPr>
        <w:spacing w:line="360" w:lineRule="auto"/>
        <w:jc w:val="center"/>
        <w:rPr>
          <w:b/>
          <w:bCs/>
          <w:sz w:val="28"/>
          <w:szCs w:val="28"/>
        </w:rPr>
      </w:pPr>
      <w:r>
        <w:rPr>
          <w:b/>
          <w:bCs/>
          <w:sz w:val="28"/>
          <w:szCs w:val="28"/>
        </w:rPr>
        <w:t>CENTRO ESTADUAL DE EDUCAÇÃO TECNOLÓGICA PAULA SOUZA</w:t>
      </w:r>
    </w:p>
    <w:p w14:paraId="0B2739FA" w14:textId="77777777" w:rsidR="00C3004D" w:rsidRDefault="00C3004D" w:rsidP="00C3004D">
      <w:pPr>
        <w:spacing w:line="360" w:lineRule="auto"/>
        <w:jc w:val="center"/>
        <w:rPr>
          <w:b/>
          <w:bCs/>
          <w:sz w:val="28"/>
          <w:szCs w:val="28"/>
        </w:rPr>
      </w:pPr>
      <w:r w:rsidRPr="00536E47">
        <w:rPr>
          <w:b/>
          <w:bCs/>
          <w:sz w:val="28"/>
          <w:szCs w:val="28"/>
        </w:rPr>
        <w:t>ETEC JUSCELINO KUBITSCHECK DE OLIVEIRA</w:t>
      </w:r>
    </w:p>
    <w:p w14:paraId="7AE7DEFE" w14:textId="77777777" w:rsidR="00C3004D" w:rsidRDefault="00C3004D" w:rsidP="004C72A8">
      <w:pPr>
        <w:spacing w:line="360" w:lineRule="auto"/>
        <w:jc w:val="center"/>
        <w:rPr>
          <w:b/>
          <w:bCs/>
          <w:sz w:val="28"/>
          <w:szCs w:val="28"/>
        </w:rPr>
      </w:pPr>
      <w:r>
        <w:rPr>
          <w:b/>
          <w:bCs/>
          <w:sz w:val="28"/>
          <w:szCs w:val="28"/>
        </w:rPr>
        <w:t>Técnico em Desenvolvimento de Sistemas</w:t>
      </w:r>
    </w:p>
    <w:p w14:paraId="2C62B8CD" w14:textId="77777777" w:rsidR="00C3004D" w:rsidRDefault="00C3004D" w:rsidP="00D67EBF">
      <w:pPr>
        <w:spacing w:line="360" w:lineRule="auto"/>
        <w:rPr>
          <w:b/>
          <w:bCs/>
          <w:sz w:val="28"/>
          <w:szCs w:val="28"/>
        </w:rPr>
      </w:pPr>
    </w:p>
    <w:p w14:paraId="62585422" w14:textId="77777777" w:rsidR="00C3004D" w:rsidRDefault="00C3004D" w:rsidP="00C3004D">
      <w:pPr>
        <w:spacing w:line="360" w:lineRule="auto"/>
        <w:jc w:val="center"/>
        <w:rPr>
          <w:b/>
          <w:bCs/>
          <w:sz w:val="28"/>
          <w:szCs w:val="28"/>
        </w:rPr>
      </w:pPr>
    </w:p>
    <w:p w14:paraId="71A07703" w14:textId="77777777" w:rsidR="00D7386E" w:rsidRDefault="00D7386E" w:rsidP="00C3004D">
      <w:pPr>
        <w:spacing w:line="360" w:lineRule="auto"/>
        <w:jc w:val="center"/>
        <w:rPr>
          <w:b/>
          <w:bCs/>
          <w:sz w:val="28"/>
          <w:szCs w:val="28"/>
        </w:rPr>
      </w:pPr>
    </w:p>
    <w:p w14:paraId="3402A60D" w14:textId="77777777" w:rsidR="00D7386E" w:rsidRDefault="00D7386E" w:rsidP="00C3004D">
      <w:pPr>
        <w:spacing w:line="360" w:lineRule="auto"/>
        <w:jc w:val="center"/>
        <w:rPr>
          <w:b/>
          <w:bCs/>
          <w:sz w:val="28"/>
          <w:szCs w:val="28"/>
        </w:rPr>
      </w:pPr>
    </w:p>
    <w:p w14:paraId="64A91337" w14:textId="06B6F731" w:rsidR="0089104B" w:rsidRDefault="00763B86" w:rsidP="00763B86">
      <w:pPr>
        <w:spacing w:line="360" w:lineRule="auto"/>
        <w:ind w:left="2832"/>
        <w:rPr>
          <w:b/>
          <w:bCs/>
          <w:sz w:val="28"/>
          <w:szCs w:val="28"/>
        </w:rPr>
      </w:pPr>
      <w:r>
        <w:rPr>
          <w:b/>
          <w:bCs/>
          <w:sz w:val="28"/>
          <w:szCs w:val="28"/>
        </w:rPr>
        <w:t xml:space="preserve">        </w:t>
      </w:r>
      <w:r w:rsidR="0089104B">
        <w:rPr>
          <w:b/>
          <w:bCs/>
          <w:sz w:val="28"/>
          <w:szCs w:val="28"/>
        </w:rPr>
        <w:t>Adryel Porto Zamin</w:t>
      </w:r>
    </w:p>
    <w:p w14:paraId="455324A9" w14:textId="77777777" w:rsidR="0089104B" w:rsidRPr="00536E47" w:rsidRDefault="0089104B" w:rsidP="0089104B">
      <w:pPr>
        <w:spacing w:line="360" w:lineRule="auto"/>
        <w:jc w:val="center"/>
        <w:rPr>
          <w:b/>
          <w:bCs/>
          <w:sz w:val="28"/>
          <w:szCs w:val="28"/>
        </w:rPr>
      </w:pPr>
      <w:r>
        <w:rPr>
          <w:b/>
          <w:bCs/>
          <w:sz w:val="28"/>
          <w:szCs w:val="28"/>
        </w:rPr>
        <w:t>Eduardo Souza</w:t>
      </w:r>
    </w:p>
    <w:p w14:paraId="21B22EA7" w14:textId="77777777" w:rsidR="00D67EBF" w:rsidRDefault="00D67EBF" w:rsidP="00D67EBF">
      <w:pPr>
        <w:spacing w:line="360" w:lineRule="auto"/>
        <w:jc w:val="center"/>
        <w:rPr>
          <w:b/>
          <w:bCs/>
          <w:sz w:val="28"/>
          <w:szCs w:val="28"/>
        </w:rPr>
      </w:pPr>
      <w:r>
        <w:rPr>
          <w:b/>
          <w:bCs/>
          <w:sz w:val="28"/>
          <w:szCs w:val="28"/>
        </w:rPr>
        <w:t>Kael Alves De Sousa</w:t>
      </w:r>
    </w:p>
    <w:p w14:paraId="4BB48C8B" w14:textId="77777777" w:rsidR="00EA603A" w:rsidRDefault="00EA603A" w:rsidP="00D67EBF">
      <w:pPr>
        <w:spacing w:line="360" w:lineRule="auto"/>
        <w:jc w:val="center"/>
        <w:rPr>
          <w:b/>
          <w:bCs/>
          <w:sz w:val="28"/>
          <w:szCs w:val="28"/>
        </w:rPr>
      </w:pPr>
      <w:r>
        <w:rPr>
          <w:b/>
          <w:bCs/>
          <w:sz w:val="28"/>
          <w:szCs w:val="28"/>
        </w:rPr>
        <w:t xml:space="preserve">Luigi </w:t>
      </w:r>
      <w:r w:rsidR="00EC61BD">
        <w:rPr>
          <w:b/>
          <w:bCs/>
          <w:sz w:val="28"/>
          <w:szCs w:val="28"/>
        </w:rPr>
        <w:t>Cauã Dias Pereira</w:t>
      </w:r>
    </w:p>
    <w:p w14:paraId="68807C19" w14:textId="77777777" w:rsidR="00D67EBF" w:rsidRDefault="00D67EBF" w:rsidP="00D67EBF">
      <w:pPr>
        <w:spacing w:line="360" w:lineRule="auto"/>
        <w:jc w:val="center"/>
        <w:rPr>
          <w:b/>
          <w:bCs/>
          <w:sz w:val="28"/>
          <w:szCs w:val="28"/>
        </w:rPr>
      </w:pPr>
      <w:r>
        <w:rPr>
          <w:b/>
          <w:bCs/>
          <w:sz w:val="28"/>
          <w:szCs w:val="28"/>
        </w:rPr>
        <w:t>Nykollas Eduardo Lira Miguel</w:t>
      </w:r>
    </w:p>
    <w:p w14:paraId="2425AF7D" w14:textId="77777777" w:rsidR="004C72A8" w:rsidRDefault="004C72A8" w:rsidP="00C3004D">
      <w:pPr>
        <w:spacing w:line="360" w:lineRule="auto"/>
        <w:rPr>
          <w:b/>
          <w:bCs/>
          <w:sz w:val="28"/>
          <w:szCs w:val="28"/>
        </w:rPr>
      </w:pPr>
    </w:p>
    <w:p w14:paraId="54CA112C" w14:textId="77777777" w:rsidR="004C72A8" w:rsidRDefault="004C72A8" w:rsidP="00C3004D">
      <w:pPr>
        <w:spacing w:line="360" w:lineRule="auto"/>
        <w:rPr>
          <w:b/>
          <w:bCs/>
          <w:sz w:val="28"/>
          <w:szCs w:val="28"/>
        </w:rPr>
      </w:pPr>
    </w:p>
    <w:p w14:paraId="670198C1" w14:textId="77777777" w:rsidR="004C72A8" w:rsidRDefault="004C72A8" w:rsidP="00C3004D">
      <w:pPr>
        <w:spacing w:line="360" w:lineRule="auto"/>
        <w:rPr>
          <w:b/>
          <w:bCs/>
          <w:sz w:val="28"/>
          <w:szCs w:val="28"/>
        </w:rPr>
      </w:pPr>
    </w:p>
    <w:p w14:paraId="434E00CD" w14:textId="77777777" w:rsidR="00D7386E" w:rsidRDefault="00D7386E" w:rsidP="00C3004D">
      <w:pPr>
        <w:spacing w:line="360" w:lineRule="auto"/>
        <w:rPr>
          <w:b/>
          <w:bCs/>
          <w:sz w:val="28"/>
          <w:szCs w:val="28"/>
        </w:rPr>
      </w:pPr>
    </w:p>
    <w:p w14:paraId="22818666" w14:textId="77777777" w:rsidR="00D7386E" w:rsidRPr="00536E47" w:rsidRDefault="00D7386E" w:rsidP="00C3004D">
      <w:pPr>
        <w:spacing w:line="360" w:lineRule="auto"/>
        <w:rPr>
          <w:b/>
          <w:bCs/>
          <w:sz w:val="28"/>
          <w:szCs w:val="28"/>
        </w:rPr>
      </w:pPr>
    </w:p>
    <w:p w14:paraId="5E0DCD4C" w14:textId="77777777" w:rsidR="00C3004D" w:rsidRDefault="00C3004D" w:rsidP="00C3004D">
      <w:pPr>
        <w:spacing w:line="360" w:lineRule="auto"/>
        <w:jc w:val="center"/>
        <w:rPr>
          <w:b/>
          <w:bCs/>
          <w:sz w:val="28"/>
          <w:szCs w:val="28"/>
        </w:rPr>
      </w:pPr>
    </w:p>
    <w:p w14:paraId="5289B912" w14:textId="77777777" w:rsidR="004C72A8" w:rsidRPr="00D67EBF" w:rsidRDefault="004C72A8" w:rsidP="004C72A8">
      <w:pPr>
        <w:pStyle w:val="paragraph"/>
        <w:spacing w:before="0" w:beforeAutospacing="0" w:after="0" w:afterAutospacing="0"/>
        <w:jc w:val="center"/>
        <w:textAlignment w:val="baseline"/>
        <w:rPr>
          <w:rStyle w:val="eop"/>
          <w:rFonts w:ascii="Arial" w:hAnsi="Arial" w:cs="Arial"/>
          <w:b/>
          <w:bCs/>
          <w:sz w:val="28"/>
          <w:szCs w:val="28"/>
        </w:rPr>
      </w:pPr>
      <w:r w:rsidRPr="00D67EBF">
        <w:rPr>
          <w:rStyle w:val="normaltextrun"/>
          <w:rFonts w:ascii="Arial" w:eastAsia="Arial" w:hAnsi="Arial" w:cs="Arial"/>
          <w:b/>
          <w:bCs/>
          <w:sz w:val="28"/>
          <w:szCs w:val="28"/>
        </w:rPr>
        <w:t>CONSTRUÇÃO DE UM SITE PARA CONHECIMENTO DO CORPO ATRAVÉS DO BIOTIPO E IMC.</w:t>
      </w:r>
    </w:p>
    <w:p w14:paraId="088DC6ED" w14:textId="77777777" w:rsidR="00D67EBF" w:rsidRDefault="00D67EBF" w:rsidP="00C3004D">
      <w:pPr>
        <w:spacing w:line="360" w:lineRule="auto"/>
        <w:jc w:val="center"/>
        <w:rPr>
          <w:b/>
          <w:bCs/>
          <w:sz w:val="28"/>
          <w:szCs w:val="28"/>
        </w:rPr>
      </w:pPr>
    </w:p>
    <w:p w14:paraId="42152E57" w14:textId="77777777" w:rsidR="00D67EBF" w:rsidRDefault="00D67EBF" w:rsidP="00C3004D">
      <w:pPr>
        <w:spacing w:line="360" w:lineRule="auto"/>
        <w:jc w:val="center"/>
        <w:rPr>
          <w:b/>
          <w:bCs/>
          <w:sz w:val="28"/>
          <w:szCs w:val="28"/>
        </w:rPr>
      </w:pPr>
    </w:p>
    <w:p w14:paraId="419F9AF1" w14:textId="77777777" w:rsidR="004C72A8" w:rsidRDefault="004C72A8" w:rsidP="00C3004D">
      <w:pPr>
        <w:spacing w:line="360" w:lineRule="auto"/>
        <w:jc w:val="center"/>
        <w:rPr>
          <w:b/>
          <w:bCs/>
          <w:sz w:val="28"/>
          <w:szCs w:val="28"/>
        </w:rPr>
      </w:pPr>
    </w:p>
    <w:p w14:paraId="2307F980" w14:textId="77777777" w:rsidR="004C72A8" w:rsidRDefault="004C72A8" w:rsidP="00C3004D">
      <w:pPr>
        <w:spacing w:line="360" w:lineRule="auto"/>
        <w:jc w:val="center"/>
        <w:rPr>
          <w:b/>
          <w:bCs/>
          <w:sz w:val="28"/>
          <w:szCs w:val="28"/>
        </w:rPr>
      </w:pPr>
    </w:p>
    <w:p w14:paraId="03FB7733" w14:textId="77777777" w:rsidR="004C72A8" w:rsidRDefault="004C72A8" w:rsidP="00EC61BD">
      <w:pPr>
        <w:spacing w:line="360" w:lineRule="auto"/>
        <w:rPr>
          <w:b/>
          <w:bCs/>
          <w:sz w:val="28"/>
          <w:szCs w:val="28"/>
        </w:rPr>
      </w:pPr>
    </w:p>
    <w:p w14:paraId="61188EE1" w14:textId="77777777" w:rsidR="0089104B" w:rsidRDefault="0089104B" w:rsidP="00C3004D">
      <w:pPr>
        <w:spacing w:line="360" w:lineRule="auto"/>
        <w:jc w:val="center"/>
        <w:rPr>
          <w:b/>
          <w:bCs/>
          <w:sz w:val="28"/>
          <w:szCs w:val="28"/>
        </w:rPr>
      </w:pPr>
    </w:p>
    <w:p w14:paraId="062E4627" w14:textId="77777777" w:rsidR="00C3004D" w:rsidRPr="00536E47" w:rsidRDefault="00C3004D" w:rsidP="00D7386E">
      <w:pPr>
        <w:spacing w:line="360" w:lineRule="auto"/>
        <w:rPr>
          <w:b/>
          <w:bCs/>
          <w:sz w:val="28"/>
          <w:szCs w:val="28"/>
        </w:rPr>
      </w:pPr>
    </w:p>
    <w:p w14:paraId="3845F5AC" w14:textId="77777777" w:rsidR="00C3004D" w:rsidRPr="00536E47" w:rsidRDefault="00C3004D" w:rsidP="00C3004D">
      <w:pPr>
        <w:spacing w:line="360" w:lineRule="auto"/>
        <w:jc w:val="center"/>
        <w:rPr>
          <w:b/>
          <w:bCs/>
          <w:sz w:val="28"/>
          <w:szCs w:val="28"/>
        </w:rPr>
      </w:pPr>
      <w:r w:rsidRPr="00536E47">
        <w:rPr>
          <w:b/>
          <w:bCs/>
          <w:sz w:val="28"/>
          <w:szCs w:val="28"/>
        </w:rPr>
        <w:t>DIADEMA</w:t>
      </w:r>
    </w:p>
    <w:p w14:paraId="6EEEA777" w14:textId="77777777" w:rsidR="00C3004D" w:rsidRPr="002F3E49" w:rsidRDefault="00C3004D" w:rsidP="002F3E49">
      <w:pPr>
        <w:spacing w:line="360" w:lineRule="auto"/>
        <w:jc w:val="center"/>
        <w:rPr>
          <w:b/>
          <w:bCs/>
          <w:sz w:val="28"/>
          <w:szCs w:val="28"/>
        </w:rPr>
        <w:sectPr w:rsidR="00C3004D" w:rsidRPr="002F3E49">
          <w:headerReference w:type="default" r:id="rId11"/>
          <w:footerReference w:type="default" r:id="rId12"/>
          <w:pgSz w:w="11910" w:h="16840"/>
          <w:pgMar w:top="1600" w:right="960" w:bottom="280" w:left="1480" w:header="720" w:footer="720" w:gutter="0"/>
          <w:cols w:space="720"/>
        </w:sectPr>
      </w:pPr>
      <w:r w:rsidRPr="00536E47">
        <w:rPr>
          <w:b/>
          <w:bCs/>
          <w:sz w:val="28"/>
          <w:szCs w:val="28"/>
        </w:rPr>
        <w:t>202</w:t>
      </w:r>
      <w:r w:rsidR="00C63B7A">
        <w:rPr>
          <w:b/>
          <w:bCs/>
          <w:sz w:val="28"/>
          <w:szCs w:val="28"/>
        </w:rPr>
        <w:t>1</w:t>
      </w:r>
    </w:p>
    <w:p w14:paraId="549B7438" w14:textId="77777777" w:rsidR="00C3004D" w:rsidRDefault="00C3004D" w:rsidP="002F3E49">
      <w:pPr>
        <w:pStyle w:val="Corpodetexto"/>
        <w:rPr>
          <w:sz w:val="30"/>
        </w:rPr>
      </w:pPr>
    </w:p>
    <w:p w14:paraId="6AC66913" w14:textId="77777777" w:rsidR="00C3004D" w:rsidRDefault="00C3004D" w:rsidP="00C3004D">
      <w:pPr>
        <w:pStyle w:val="Corpodetexto"/>
        <w:rPr>
          <w:sz w:val="30"/>
        </w:rPr>
      </w:pPr>
    </w:p>
    <w:p w14:paraId="58B9EAD9" w14:textId="77777777" w:rsidR="00F30E03" w:rsidRDefault="00F30E03" w:rsidP="00F30E03">
      <w:pPr>
        <w:spacing w:line="360" w:lineRule="auto"/>
        <w:jc w:val="center"/>
        <w:rPr>
          <w:b/>
          <w:bCs/>
          <w:sz w:val="28"/>
          <w:szCs w:val="28"/>
        </w:rPr>
      </w:pPr>
    </w:p>
    <w:p w14:paraId="6F7364DD" w14:textId="77777777" w:rsidR="00F30E03" w:rsidRDefault="00F30E03" w:rsidP="00F30E03">
      <w:pPr>
        <w:spacing w:line="360" w:lineRule="auto"/>
        <w:jc w:val="center"/>
        <w:rPr>
          <w:b/>
          <w:bCs/>
          <w:sz w:val="28"/>
          <w:szCs w:val="28"/>
        </w:rPr>
      </w:pPr>
      <w:r>
        <w:rPr>
          <w:b/>
          <w:bCs/>
          <w:sz w:val="28"/>
          <w:szCs w:val="28"/>
        </w:rPr>
        <w:t>Adryel Porto Zamin</w:t>
      </w:r>
    </w:p>
    <w:p w14:paraId="38F170EA" w14:textId="77777777" w:rsidR="00F30E03" w:rsidRPr="00536E47" w:rsidRDefault="00F30E03" w:rsidP="00F30E03">
      <w:pPr>
        <w:spacing w:line="360" w:lineRule="auto"/>
        <w:jc w:val="center"/>
        <w:rPr>
          <w:b/>
          <w:bCs/>
          <w:sz w:val="28"/>
          <w:szCs w:val="28"/>
        </w:rPr>
      </w:pPr>
      <w:r>
        <w:rPr>
          <w:b/>
          <w:bCs/>
          <w:sz w:val="28"/>
          <w:szCs w:val="28"/>
        </w:rPr>
        <w:t>Eduardo Souza</w:t>
      </w:r>
    </w:p>
    <w:p w14:paraId="218599F3" w14:textId="77777777" w:rsidR="00F30E03" w:rsidRDefault="00F30E03" w:rsidP="00F30E03">
      <w:pPr>
        <w:spacing w:line="360" w:lineRule="auto"/>
        <w:jc w:val="center"/>
        <w:rPr>
          <w:b/>
          <w:bCs/>
          <w:sz w:val="28"/>
          <w:szCs w:val="28"/>
        </w:rPr>
      </w:pPr>
      <w:r>
        <w:rPr>
          <w:b/>
          <w:bCs/>
          <w:sz w:val="28"/>
          <w:szCs w:val="28"/>
        </w:rPr>
        <w:t>Kael Alves De Sousa</w:t>
      </w:r>
    </w:p>
    <w:p w14:paraId="1D6FCA0F" w14:textId="77777777" w:rsidR="00EC61BD" w:rsidRDefault="00EC61BD" w:rsidP="00F30E03">
      <w:pPr>
        <w:spacing w:line="360" w:lineRule="auto"/>
        <w:jc w:val="center"/>
        <w:rPr>
          <w:b/>
          <w:bCs/>
          <w:sz w:val="28"/>
          <w:szCs w:val="28"/>
        </w:rPr>
      </w:pPr>
      <w:r>
        <w:rPr>
          <w:b/>
          <w:bCs/>
          <w:sz w:val="28"/>
          <w:szCs w:val="28"/>
        </w:rPr>
        <w:t>Luigi Cauã Dias Pereira</w:t>
      </w:r>
    </w:p>
    <w:p w14:paraId="64A75F90" w14:textId="77777777" w:rsidR="00F30E03" w:rsidRDefault="00F30E03" w:rsidP="00F30E03">
      <w:pPr>
        <w:spacing w:line="360" w:lineRule="auto"/>
        <w:jc w:val="center"/>
        <w:rPr>
          <w:b/>
          <w:bCs/>
          <w:sz w:val="28"/>
          <w:szCs w:val="28"/>
        </w:rPr>
      </w:pPr>
      <w:r>
        <w:rPr>
          <w:b/>
          <w:bCs/>
          <w:sz w:val="28"/>
          <w:szCs w:val="28"/>
        </w:rPr>
        <w:t>Nykollas Eduardo Lira Miguel</w:t>
      </w:r>
    </w:p>
    <w:p w14:paraId="040A0769" w14:textId="77777777" w:rsidR="00C3004D" w:rsidRDefault="00C3004D" w:rsidP="00F30E03">
      <w:pPr>
        <w:pStyle w:val="Corpodetexto"/>
        <w:jc w:val="both"/>
        <w:rPr>
          <w:sz w:val="30"/>
        </w:rPr>
      </w:pPr>
    </w:p>
    <w:p w14:paraId="0FCAF06F" w14:textId="77777777" w:rsidR="00EF14C6" w:rsidRDefault="00EF14C6" w:rsidP="00F30E03">
      <w:pPr>
        <w:pStyle w:val="Corpodetexto"/>
        <w:jc w:val="both"/>
        <w:rPr>
          <w:sz w:val="30"/>
        </w:rPr>
      </w:pPr>
    </w:p>
    <w:p w14:paraId="77768905" w14:textId="77777777" w:rsidR="00EF14C6" w:rsidRDefault="00EF14C6" w:rsidP="00F30E03">
      <w:pPr>
        <w:pStyle w:val="Corpodetexto"/>
        <w:jc w:val="both"/>
        <w:rPr>
          <w:sz w:val="30"/>
        </w:rPr>
      </w:pPr>
    </w:p>
    <w:p w14:paraId="19737596" w14:textId="77777777" w:rsidR="00C3004D" w:rsidRDefault="00C3004D" w:rsidP="00C3004D">
      <w:pPr>
        <w:pStyle w:val="Corpodetexto"/>
        <w:rPr>
          <w:sz w:val="30"/>
        </w:rPr>
      </w:pPr>
    </w:p>
    <w:p w14:paraId="7D72BD33" w14:textId="77777777" w:rsidR="00C3004D" w:rsidRDefault="00C3004D" w:rsidP="00C3004D">
      <w:pPr>
        <w:pStyle w:val="Corpodetexto"/>
        <w:spacing w:before="1"/>
        <w:rPr>
          <w:sz w:val="36"/>
        </w:rPr>
      </w:pPr>
    </w:p>
    <w:p w14:paraId="35D15932" w14:textId="77777777" w:rsidR="00794936" w:rsidRPr="00D67EBF" w:rsidRDefault="00794936" w:rsidP="00794936">
      <w:pPr>
        <w:pStyle w:val="paragraph"/>
        <w:spacing w:before="0" w:beforeAutospacing="0" w:after="0" w:afterAutospacing="0"/>
        <w:jc w:val="center"/>
        <w:textAlignment w:val="baseline"/>
        <w:rPr>
          <w:rStyle w:val="eop"/>
          <w:rFonts w:ascii="Arial" w:hAnsi="Arial" w:cs="Arial"/>
          <w:b/>
          <w:bCs/>
          <w:sz w:val="28"/>
          <w:szCs w:val="28"/>
        </w:rPr>
      </w:pPr>
      <w:r w:rsidRPr="00D67EBF">
        <w:rPr>
          <w:rStyle w:val="normaltextrun"/>
          <w:rFonts w:ascii="Arial" w:eastAsia="Arial" w:hAnsi="Arial" w:cs="Arial"/>
          <w:b/>
          <w:bCs/>
          <w:sz w:val="28"/>
          <w:szCs w:val="28"/>
        </w:rPr>
        <w:t>CONSTRUÇÃO DE UM SITE PARA CONHECIMENTO DO CORPO ATRAVÉS DO BIOTIPO E IMC.</w:t>
      </w:r>
    </w:p>
    <w:p w14:paraId="3B579CD2" w14:textId="77777777" w:rsidR="00C3004D" w:rsidRDefault="00C3004D" w:rsidP="00794936">
      <w:pPr>
        <w:pStyle w:val="paragraph"/>
        <w:spacing w:before="0" w:beforeAutospacing="0" w:after="0" w:afterAutospacing="0"/>
        <w:ind w:left="2124" w:firstLine="6"/>
        <w:textAlignment w:val="baseline"/>
        <w:rPr>
          <w:b/>
          <w:bCs/>
          <w:sz w:val="28"/>
          <w:szCs w:val="28"/>
        </w:rPr>
      </w:pPr>
    </w:p>
    <w:p w14:paraId="2B27ECF9" w14:textId="77777777" w:rsidR="00C3004D" w:rsidRDefault="00C3004D" w:rsidP="00DD6821"/>
    <w:p w14:paraId="35BAC747" w14:textId="77777777" w:rsidR="00EF14C6" w:rsidRDefault="00EF14C6" w:rsidP="00DD6821"/>
    <w:p w14:paraId="597BB8D2" w14:textId="77777777" w:rsidR="00C3004D" w:rsidRDefault="00C3004D" w:rsidP="00C3004D">
      <w:pPr>
        <w:pStyle w:val="Corpodetexto"/>
        <w:rPr>
          <w:sz w:val="30"/>
        </w:rPr>
      </w:pPr>
    </w:p>
    <w:p w14:paraId="7A6E3BCF" w14:textId="77777777" w:rsidR="00C3004D" w:rsidRDefault="00C3004D" w:rsidP="00C3004D">
      <w:pPr>
        <w:pStyle w:val="Corpodetexto"/>
        <w:jc w:val="right"/>
        <w:rPr>
          <w:sz w:val="30"/>
        </w:rPr>
      </w:pPr>
    </w:p>
    <w:p w14:paraId="71F96723" w14:textId="77777777" w:rsidR="00C3004D" w:rsidRPr="00F43CEF" w:rsidRDefault="00C3004D" w:rsidP="00C3004D">
      <w:pPr>
        <w:spacing w:before="228"/>
        <w:ind w:left="2488" w:right="215"/>
        <w:rPr>
          <w:bCs/>
          <w:sz w:val="20"/>
        </w:rPr>
      </w:pPr>
      <w:r w:rsidRPr="00F43CEF">
        <w:rPr>
          <w:bCs/>
          <w:sz w:val="20"/>
        </w:rPr>
        <w:t>Trabalho de Conclusão de Curso apresentado na ETEC JUSCLINO KUBITSCHEK DE OLIVEIRA como requisito básico para a conclusão</w:t>
      </w:r>
      <w:r w:rsidRPr="00F43CEF">
        <w:rPr>
          <w:bCs/>
          <w:spacing w:val="-53"/>
          <w:sz w:val="20"/>
        </w:rPr>
        <w:t xml:space="preserve"> </w:t>
      </w:r>
      <w:r w:rsidRPr="00F43CEF">
        <w:rPr>
          <w:bCs/>
          <w:sz w:val="20"/>
        </w:rPr>
        <w:t>do Curso</w:t>
      </w:r>
      <w:r w:rsidRPr="00F43CEF">
        <w:rPr>
          <w:bCs/>
          <w:spacing w:val="1"/>
          <w:sz w:val="20"/>
        </w:rPr>
        <w:t xml:space="preserve"> </w:t>
      </w:r>
      <w:r w:rsidRPr="00F43CEF">
        <w:rPr>
          <w:bCs/>
          <w:sz w:val="20"/>
        </w:rPr>
        <w:t>de Desenvolvimento de Sistemas.</w:t>
      </w:r>
    </w:p>
    <w:p w14:paraId="07F69C22" w14:textId="77777777" w:rsidR="00C3004D" w:rsidRPr="00F43CEF" w:rsidRDefault="00C3004D" w:rsidP="00C3004D">
      <w:pPr>
        <w:pStyle w:val="Corpodetexto"/>
        <w:rPr>
          <w:bCs/>
          <w:sz w:val="22"/>
        </w:rPr>
      </w:pPr>
    </w:p>
    <w:p w14:paraId="1AD085EB" w14:textId="77777777" w:rsidR="00C3004D" w:rsidRPr="00F43CEF" w:rsidRDefault="00C3004D" w:rsidP="00C3004D">
      <w:pPr>
        <w:pStyle w:val="Corpodetexto"/>
        <w:spacing w:before="2"/>
        <w:rPr>
          <w:bCs/>
          <w:sz w:val="18"/>
        </w:rPr>
      </w:pPr>
    </w:p>
    <w:p w14:paraId="4CAE3960" w14:textId="77777777" w:rsidR="00C3004D" w:rsidRPr="00F43CEF" w:rsidRDefault="00C3004D" w:rsidP="00C3004D">
      <w:pPr>
        <w:spacing w:line="228" w:lineRule="exact"/>
        <w:ind w:left="2488"/>
        <w:rPr>
          <w:bCs/>
          <w:sz w:val="20"/>
        </w:rPr>
      </w:pPr>
      <w:r w:rsidRPr="00F43CEF">
        <w:rPr>
          <w:bCs/>
          <w:sz w:val="20"/>
        </w:rPr>
        <w:t>Orientador</w:t>
      </w:r>
      <w:r w:rsidRPr="00F43CEF">
        <w:rPr>
          <w:bCs/>
          <w:spacing w:val="-4"/>
          <w:sz w:val="20"/>
        </w:rPr>
        <w:t xml:space="preserve"> </w:t>
      </w:r>
      <w:r w:rsidRPr="00F43CEF">
        <w:rPr>
          <w:bCs/>
          <w:sz w:val="20"/>
        </w:rPr>
        <w:t xml:space="preserve">(a): </w:t>
      </w:r>
      <w:r w:rsidR="003C72B7">
        <w:rPr>
          <w:bCs/>
          <w:sz w:val="20"/>
        </w:rPr>
        <w:t>Ulisses C. P.</w:t>
      </w:r>
      <w:r w:rsidR="00F478F9">
        <w:rPr>
          <w:bCs/>
          <w:sz w:val="20"/>
        </w:rPr>
        <w:t xml:space="preserve"> Arias</w:t>
      </w:r>
    </w:p>
    <w:p w14:paraId="52DBE9C5" w14:textId="77777777" w:rsidR="00C3004D" w:rsidRDefault="00C3004D" w:rsidP="001430DF"/>
    <w:p w14:paraId="59A418DC" w14:textId="77777777" w:rsidR="00C3004D" w:rsidRDefault="00C3004D" w:rsidP="001430DF"/>
    <w:p w14:paraId="075A9827" w14:textId="77777777" w:rsidR="002F3E49" w:rsidRDefault="002F3E49" w:rsidP="001430DF"/>
    <w:p w14:paraId="398BB6AF" w14:textId="77777777" w:rsidR="002F3E49" w:rsidRDefault="002F3E49" w:rsidP="001430DF"/>
    <w:p w14:paraId="3FEC18FD" w14:textId="77777777" w:rsidR="00C3004D" w:rsidRDefault="00C3004D" w:rsidP="001430DF"/>
    <w:p w14:paraId="5F876B57" w14:textId="77777777" w:rsidR="00C3004D" w:rsidRDefault="00C3004D" w:rsidP="001430DF"/>
    <w:p w14:paraId="692DC2BE" w14:textId="77777777" w:rsidR="00C3004D" w:rsidRDefault="00C3004D" w:rsidP="001430DF"/>
    <w:p w14:paraId="1B94E092" w14:textId="77777777" w:rsidR="00C3004D" w:rsidRDefault="00C3004D" w:rsidP="001430DF"/>
    <w:p w14:paraId="397809F2" w14:textId="77777777" w:rsidR="00C3004D" w:rsidRDefault="00C3004D" w:rsidP="001430DF"/>
    <w:p w14:paraId="4D2258A3" w14:textId="77777777" w:rsidR="001430DF" w:rsidRDefault="001430DF" w:rsidP="001430DF"/>
    <w:p w14:paraId="39AF493F" w14:textId="77777777" w:rsidR="00C3004D" w:rsidRDefault="00C3004D" w:rsidP="001430DF"/>
    <w:p w14:paraId="1499BC2C" w14:textId="77777777" w:rsidR="00C3004D" w:rsidRDefault="00C3004D" w:rsidP="001430DF"/>
    <w:p w14:paraId="68D4A5FE" w14:textId="77777777" w:rsidR="00C3004D" w:rsidRDefault="00C3004D" w:rsidP="001430DF"/>
    <w:p w14:paraId="40F10273" w14:textId="77777777" w:rsidR="00C3004D" w:rsidRDefault="00C3004D" w:rsidP="00834E63">
      <w:pPr>
        <w:pStyle w:val="Corpodetexto"/>
        <w:ind w:left="4536" w:hanging="4536"/>
        <w:rPr>
          <w:sz w:val="26"/>
        </w:rPr>
      </w:pPr>
    </w:p>
    <w:p w14:paraId="78F7D54F" w14:textId="77777777" w:rsidR="00834E63" w:rsidRPr="00536E47" w:rsidRDefault="00834E63" w:rsidP="00834E63">
      <w:pPr>
        <w:spacing w:line="360" w:lineRule="auto"/>
        <w:ind w:left="4536" w:hanging="4536"/>
        <w:jc w:val="center"/>
        <w:rPr>
          <w:b/>
          <w:bCs/>
          <w:sz w:val="28"/>
          <w:szCs w:val="28"/>
        </w:rPr>
      </w:pPr>
      <w:r w:rsidRPr="00536E47">
        <w:rPr>
          <w:b/>
          <w:bCs/>
          <w:sz w:val="28"/>
          <w:szCs w:val="28"/>
        </w:rPr>
        <w:t>DIADEMA</w:t>
      </w:r>
    </w:p>
    <w:p w14:paraId="56BF283E" w14:textId="77777777" w:rsidR="00834E63" w:rsidRPr="002F3E49" w:rsidRDefault="00834E63" w:rsidP="00834E63">
      <w:pPr>
        <w:spacing w:line="360" w:lineRule="auto"/>
        <w:ind w:left="4536" w:hanging="4536"/>
        <w:jc w:val="center"/>
        <w:rPr>
          <w:b/>
          <w:bCs/>
          <w:sz w:val="28"/>
          <w:szCs w:val="28"/>
        </w:rPr>
        <w:sectPr w:rsidR="00834E63" w:rsidRPr="002F3E49">
          <w:headerReference w:type="default" r:id="rId13"/>
          <w:footerReference w:type="default" r:id="rId14"/>
          <w:pgSz w:w="11910" w:h="16840"/>
          <w:pgMar w:top="1600" w:right="960" w:bottom="280" w:left="1480" w:header="720" w:footer="720" w:gutter="0"/>
          <w:cols w:space="720"/>
        </w:sectPr>
      </w:pPr>
      <w:r w:rsidRPr="00536E47">
        <w:rPr>
          <w:b/>
          <w:bCs/>
          <w:sz w:val="28"/>
          <w:szCs w:val="28"/>
        </w:rPr>
        <w:t>202</w:t>
      </w:r>
      <w:r>
        <w:rPr>
          <w:b/>
          <w:bCs/>
          <w:sz w:val="28"/>
          <w:szCs w:val="28"/>
        </w:rPr>
        <w:t>1</w:t>
      </w:r>
    </w:p>
    <w:p w14:paraId="7E77A5C4" w14:textId="52A560B9" w:rsidR="00DE158B" w:rsidRDefault="00DE158B" w:rsidP="00C3004D">
      <w:pPr>
        <w:pStyle w:val="Corpodetexto"/>
        <w:spacing w:before="4"/>
      </w:pPr>
    </w:p>
    <w:p w14:paraId="791CCA8E" w14:textId="77777777" w:rsidR="00DE158B" w:rsidRDefault="00DE158B" w:rsidP="00DE158B">
      <w:pPr>
        <w:widowControl/>
        <w:autoSpaceDE/>
        <w:autoSpaceDN/>
        <w:spacing w:after="160" w:line="259" w:lineRule="auto"/>
        <w:jc w:val="center"/>
        <w:rPr>
          <w:b/>
          <w:bCs/>
        </w:rPr>
      </w:pPr>
      <w:r w:rsidRPr="00DE158B">
        <w:rPr>
          <w:b/>
          <w:bCs/>
        </w:rPr>
        <w:t>AGRADECIMENTOS</w:t>
      </w:r>
    </w:p>
    <w:p w14:paraId="2CB6C159" w14:textId="7A244094" w:rsidR="00DE158B" w:rsidRDefault="00DE158B" w:rsidP="00DE158B">
      <w:pPr>
        <w:widowControl/>
        <w:autoSpaceDE/>
        <w:autoSpaceDN/>
        <w:spacing w:after="160" w:line="259" w:lineRule="auto"/>
        <w:jc w:val="center"/>
        <w:rPr>
          <w:b/>
          <w:bCs/>
        </w:rPr>
      </w:pPr>
    </w:p>
    <w:p w14:paraId="5BCE7862" w14:textId="50626CD9" w:rsidR="00DE158B" w:rsidRDefault="00C34910" w:rsidP="0055738D">
      <w:pPr>
        <w:widowControl/>
        <w:autoSpaceDE/>
        <w:autoSpaceDN/>
        <w:spacing w:line="360" w:lineRule="auto"/>
        <w:ind w:firstLine="709"/>
        <w:jc w:val="both"/>
      </w:pPr>
      <w:r>
        <w:t>Gostaríamos</w:t>
      </w:r>
      <w:r w:rsidR="00DE158B">
        <w:t xml:space="preserve"> de agradecer e dedicar este </w:t>
      </w:r>
      <w:r w:rsidR="00EB097B">
        <w:t xml:space="preserve">Trabalho de Conclusão de Curso </w:t>
      </w:r>
      <w:r w:rsidR="0055738D">
        <w:t>onde tiveram ajuda de diversas pessoas das quais agrade</w:t>
      </w:r>
      <w:r>
        <w:t>cemos</w:t>
      </w:r>
      <w:r w:rsidR="0055738D">
        <w:t>:</w:t>
      </w:r>
    </w:p>
    <w:p w14:paraId="6AF694D3" w14:textId="6FAC0467" w:rsidR="00C34910" w:rsidRDefault="00055003" w:rsidP="0055738D">
      <w:pPr>
        <w:widowControl/>
        <w:autoSpaceDE/>
        <w:autoSpaceDN/>
        <w:spacing w:line="360" w:lineRule="auto"/>
        <w:ind w:firstLine="709"/>
        <w:jc w:val="both"/>
      </w:pPr>
      <w:r>
        <w:t>Aos</w:t>
      </w:r>
      <w:r w:rsidR="00C41770">
        <w:t xml:space="preserve"> nos</w:t>
      </w:r>
      <w:r w:rsidR="00983FEB">
        <w:t>sos</w:t>
      </w:r>
      <w:r>
        <w:t xml:space="preserve"> professores que nos orientaram e repassaram seus conhecimentos dentre esses 3 semestres</w:t>
      </w:r>
      <w:r w:rsidR="00BF795F">
        <w:t xml:space="preserve"> dos quais podemos</w:t>
      </w:r>
      <w:r w:rsidR="008C044E">
        <w:t xml:space="preserve"> citar</w:t>
      </w:r>
      <w:r w:rsidR="00C41770">
        <w:t xml:space="preserve"> os nossos orientadores do </w:t>
      </w:r>
      <w:r w:rsidR="00983FEB">
        <w:t>TCC</w:t>
      </w:r>
      <w:r w:rsidR="00C41770">
        <w:t xml:space="preserve"> Helton </w:t>
      </w:r>
      <w:r w:rsidR="001F2E50">
        <w:t>de Andrade Silva</w:t>
      </w:r>
      <w:r w:rsidR="00983FEB">
        <w:t xml:space="preserve"> e Ulisses C. P. Arias</w:t>
      </w:r>
      <w:r w:rsidR="0029755F">
        <w:t>, ao professor d</w:t>
      </w:r>
      <w:r w:rsidR="00F42345">
        <w:t>e programação web que nos ajudou a realizar o desenvolvimento do sistema</w:t>
      </w:r>
      <w:r w:rsidR="0029755F">
        <w:t xml:space="preserve"> M</w:t>
      </w:r>
      <w:r w:rsidR="00F42345">
        <w:t xml:space="preserve">arcelo </w:t>
      </w:r>
      <w:r w:rsidR="00587FB7">
        <w:t>D. T. Medici</w:t>
      </w:r>
      <w:r w:rsidR="00131A17">
        <w:t>, ao professor Paulo S. F.</w:t>
      </w:r>
      <w:r w:rsidR="00976074">
        <w:t xml:space="preserve"> da Silva </w:t>
      </w:r>
      <w:r w:rsidR="00485E45">
        <w:t>que nos orientou com seu conhecimento em banco de dados</w:t>
      </w:r>
      <w:r w:rsidR="0075030B">
        <w:t xml:space="preserve"> e ao professor Jeferson R. de O. Ferreira</w:t>
      </w:r>
      <w:r w:rsidR="001650BF">
        <w:t xml:space="preserve"> </w:t>
      </w:r>
      <w:r w:rsidR="00AC7E3E">
        <w:t>que foi crucial para nosso conhecimento em linguagens orientadas a objeto.</w:t>
      </w:r>
      <w:r w:rsidR="007754A7">
        <w:t xml:space="preserve"> </w:t>
      </w:r>
      <w:r w:rsidR="007754A7">
        <w:tab/>
      </w:r>
    </w:p>
    <w:p w14:paraId="3531D709" w14:textId="396907C1" w:rsidR="00036F84" w:rsidRDefault="00036F84" w:rsidP="0055738D">
      <w:pPr>
        <w:widowControl/>
        <w:autoSpaceDE/>
        <w:autoSpaceDN/>
        <w:spacing w:line="360" w:lineRule="auto"/>
        <w:ind w:firstLine="709"/>
        <w:jc w:val="both"/>
      </w:pPr>
      <w:r>
        <w:t xml:space="preserve">A todos que nos ajudaram em pesquisas e </w:t>
      </w:r>
      <w:r w:rsidR="005A0840">
        <w:t xml:space="preserve">compartilharam o pouco que sabiam para poder </w:t>
      </w:r>
      <w:r w:rsidR="00FA278B">
        <w:t xml:space="preserve">termos uma </w:t>
      </w:r>
      <w:r w:rsidR="00931BEE">
        <w:t xml:space="preserve">visão mais ampla </w:t>
      </w:r>
      <w:r w:rsidR="00F75BAC">
        <w:t>sobre nossa tese.</w:t>
      </w:r>
    </w:p>
    <w:p w14:paraId="0D5B3828" w14:textId="4C9D185F" w:rsidR="00F75BAC" w:rsidRDefault="00F75BAC" w:rsidP="0055738D">
      <w:pPr>
        <w:widowControl/>
        <w:autoSpaceDE/>
        <w:autoSpaceDN/>
        <w:spacing w:line="360" w:lineRule="auto"/>
        <w:ind w:firstLine="709"/>
        <w:jc w:val="both"/>
      </w:pPr>
      <w:r>
        <w:t xml:space="preserve">E a todos nossos amigos, pela compreensão </w:t>
      </w:r>
      <w:r w:rsidR="00F42B26">
        <w:t>devido a nossa ausência por ocupação e dedicação a essa conclusão de</w:t>
      </w:r>
      <w:r w:rsidR="00483581">
        <w:t>sse</w:t>
      </w:r>
      <w:r w:rsidR="00F42B26">
        <w:t xml:space="preserve"> ciclo.</w:t>
      </w:r>
    </w:p>
    <w:p w14:paraId="34BD294B" w14:textId="71D175B4" w:rsidR="0055738D" w:rsidRPr="00DE158B" w:rsidRDefault="0055738D" w:rsidP="00DE158B">
      <w:pPr>
        <w:widowControl/>
        <w:autoSpaceDE/>
        <w:autoSpaceDN/>
        <w:spacing w:after="160" w:line="259" w:lineRule="auto"/>
      </w:pPr>
    </w:p>
    <w:p w14:paraId="2D7C790B" w14:textId="190D4257" w:rsidR="00DE158B" w:rsidRPr="00DE158B" w:rsidRDefault="00DE158B" w:rsidP="00DE158B">
      <w:pPr>
        <w:widowControl/>
        <w:autoSpaceDE/>
        <w:autoSpaceDN/>
        <w:spacing w:after="160" w:line="259" w:lineRule="auto"/>
        <w:jc w:val="center"/>
        <w:rPr>
          <w:b/>
          <w:bCs/>
          <w:szCs w:val="24"/>
        </w:rPr>
      </w:pPr>
      <w:r w:rsidRPr="00DE158B">
        <w:rPr>
          <w:b/>
          <w:bCs/>
        </w:rPr>
        <w:br w:type="page"/>
      </w:r>
    </w:p>
    <w:p w14:paraId="2A0310B9" w14:textId="77777777" w:rsidR="00C3004D" w:rsidRDefault="00C3004D" w:rsidP="00C3004D">
      <w:pPr>
        <w:pStyle w:val="Corpodetexto"/>
        <w:spacing w:before="4"/>
      </w:pPr>
    </w:p>
    <w:p w14:paraId="4F1F48D6" w14:textId="77777777" w:rsidR="000149A1" w:rsidRDefault="00834E63" w:rsidP="00834E63">
      <w:pPr>
        <w:ind w:firstLine="3540"/>
        <w:rPr>
          <w:b/>
          <w:bCs/>
        </w:rPr>
      </w:pPr>
      <w:r>
        <w:rPr>
          <w:b/>
          <w:bCs/>
        </w:rPr>
        <w:t xml:space="preserve">          </w:t>
      </w:r>
      <w:r w:rsidR="002C5694" w:rsidRPr="003D71CA">
        <w:rPr>
          <w:b/>
          <w:bCs/>
        </w:rPr>
        <w:t>RESUMO</w:t>
      </w:r>
    </w:p>
    <w:p w14:paraId="7E3A24A9" w14:textId="77777777" w:rsidR="00CA1768" w:rsidRDefault="00CA1768" w:rsidP="003D71CA">
      <w:pPr>
        <w:ind w:left="2832" w:firstLine="708"/>
        <w:rPr>
          <w:b/>
          <w:bCs/>
        </w:rPr>
      </w:pPr>
    </w:p>
    <w:p w14:paraId="179D6F51" w14:textId="77777777" w:rsidR="00CA1768" w:rsidRDefault="00F81906" w:rsidP="00C9061C">
      <w:pPr>
        <w:spacing w:line="360" w:lineRule="auto"/>
        <w:ind w:firstLine="709"/>
        <w:jc w:val="both"/>
      </w:pPr>
      <w:r>
        <w:t>O seguinte artigo</w:t>
      </w:r>
      <w:r w:rsidR="006A4ECE">
        <w:t xml:space="preserve"> visa apresentar como tema o desconhecimento corporal e como ele pode afetar </w:t>
      </w:r>
      <w:r w:rsidR="00D85F6C">
        <w:t>a sua saúde física e mental</w:t>
      </w:r>
      <w:r w:rsidR="008E52F3">
        <w:t xml:space="preserve">, propondo como solução </w:t>
      </w:r>
      <w:r w:rsidR="00F97CC9">
        <w:t xml:space="preserve">o desenvolvimento de um site para que </w:t>
      </w:r>
      <w:r w:rsidR="00ED78A9">
        <w:t xml:space="preserve">a problemática </w:t>
      </w:r>
      <w:r w:rsidR="00F97CC9">
        <w:t xml:space="preserve">possa ser </w:t>
      </w:r>
      <w:r w:rsidR="00ED78A9">
        <w:t>solucionad</w:t>
      </w:r>
      <w:r w:rsidR="007114BE">
        <w:t>a</w:t>
      </w:r>
      <w:r w:rsidR="00946591">
        <w:t xml:space="preserve">, apresentando </w:t>
      </w:r>
      <w:r w:rsidR="0087644B">
        <w:t xml:space="preserve">como </w:t>
      </w:r>
      <w:r w:rsidR="00C8721D">
        <w:t>essência</w:t>
      </w:r>
      <w:r w:rsidR="0087644B">
        <w:t xml:space="preserve"> a descoberta d</w:t>
      </w:r>
      <w:r w:rsidR="005F49EA">
        <w:t>o</w:t>
      </w:r>
      <w:r w:rsidR="0087644B">
        <w:t xml:space="preserve"> somat</w:t>
      </w:r>
      <w:r w:rsidR="00101B9E">
        <w:t>ó</w:t>
      </w:r>
      <w:r w:rsidR="0087644B">
        <w:t xml:space="preserve">tipo </w:t>
      </w:r>
      <w:r w:rsidR="005F49EA">
        <w:t>e o respectivo índice de massa corporal (IMC)</w:t>
      </w:r>
      <w:r w:rsidR="00101B9E">
        <w:t>,</w:t>
      </w:r>
      <w:r w:rsidR="003244C2">
        <w:t xml:space="preserve"> para obtenção de argumentos para a problemática</w:t>
      </w:r>
      <w:r w:rsidR="00101B9E">
        <w:t xml:space="preserve"> </w:t>
      </w:r>
      <w:r w:rsidR="00C9061C">
        <w:t xml:space="preserve">recolhemos </w:t>
      </w:r>
      <w:r w:rsidR="00D84978">
        <w:t>com</w:t>
      </w:r>
      <w:r w:rsidR="00FF2DD4">
        <w:t>o base</w:t>
      </w:r>
      <w:r w:rsidR="00D84978">
        <w:t xml:space="preserve"> pesquisas quantitativas</w:t>
      </w:r>
      <w:r w:rsidR="00FF2DD4">
        <w:t>,</w:t>
      </w:r>
      <w:r w:rsidR="00165495">
        <w:t xml:space="preserve"> no qual</w:t>
      </w:r>
      <w:r w:rsidR="00D84978">
        <w:t xml:space="preserve"> </w:t>
      </w:r>
      <w:r w:rsidR="00655958">
        <w:t xml:space="preserve">tivemos como resultado </w:t>
      </w:r>
      <w:r w:rsidR="003E14D6">
        <w:t xml:space="preserve">que boa parte dos pesquisados desconheciam tais </w:t>
      </w:r>
      <w:r w:rsidR="005869BE">
        <w:t>assuntos</w:t>
      </w:r>
      <w:r w:rsidR="00165495">
        <w:t xml:space="preserve">, </w:t>
      </w:r>
      <w:r w:rsidR="007D7989">
        <w:t xml:space="preserve">com isso </w:t>
      </w:r>
      <w:r w:rsidR="00184167">
        <w:t>detivemos</w:t>
      </w:r>
      <w:r w:rsidR="007D7989">
        <w:t xml:space="preserve"> a conclusão de que </w:t>
      </w:r>
      <w:r w:rsidR="00BC750C">
        <w:t xml:space="preserve">a </w:t>
      </w:r>
      <w:r w:rsidR="001100D0">
        <w:t>criação</w:t>
      </w:r>
      <w:r w:rsidR="00BC750C">
        <w:t xml:space="preserve"> do site seria benéfica </w:t>
      </w:r>
      <w:r w:rsidR="0057015C">
        <w:t xml:space="preserve">pois traríamos </w:t>
      </w:r>
      <w:r w:rsidR="00DC1666">
        <w:t>respostas e conhecimentos de forma didática e simples</w:t>
      </w:r>
      <w:r w:rsidR="009948E6">
        <w:t>.</w:t>
      </w:r>
    </w:p>
    <w:p w14:paraId="0DC43D16" w14:textId="77777777" w:rsidR="00CA1768" w:rsidRDefault="00CA1768" w:rsidP="003D71CA">
      <w:pPr>
        <w:ind w:left="2832" w:firstLine="708"/>
        <w:rPr>
          <w:b/>
          <w:bCs/>
        </w:rPr>
      </w:pPr>
    </w:p>
    <w:p w14:paraId="3C68337C" w14:textId="77777777" w:rsidR="7713BE45" w:rsidRDefault="7713BE45" w:rsidP="7713BE45">
      <w:pPr>
        <w:ind w:left="2832" w:firstLine="708"/>
        <w:rPr>
          <w:b/>
          <w:bCs/>
          <w:szCs w:val="24"/>
        </w:rPr>
      </w:pPr>
    </w:p>
    <w:p w14:paraId="048BE242" w14:textId="77777777" w:rsidR="7713BE45" w:rsidRDefault="7713BE45" w:rsidP="7713BE45">
      <w:pPr>
        <w:ind w:left="2832" w:firstLine="708"/>
        <w:rPr>
          <w:b/>
          <w:bCs/>
          <w:szCs w:val="24"/>
        </w:rPr>
      </w:pPr>
    </w:p>
    <w:p w14:paraId="0573B906" w14:textId="77777777" w:rsidR="7713BE45" w:rsidRDefault="7713BE45" w:rsidP="7713BE45">
      <w:pPr>
        <w:ind w:left="2832" w:firstLine="708"/>
        <w:rPr>
          <w:b/>
          <w:bCs/>
          <w:szCs w:val="24"/>
        </w:rPr>
      </w:pPr>
    </w:p>
    <w:p w14:paraId="438DD3C0" w14:textId="77777777" w:rsidR="7713BE45" w:rsidRDefault="7713BE45" w:rsidP="7713BE45">
      <w:pPr>
        <w:ind w:left="2832" w:firstLine="708"/>
        <w:rPr>
          <w:b/>
          <w:bCs/>
          <w:szCs w:val="24"/>
        </w:rPr>
      </w:pPr>
    </w:p>
    <w:p w14:paraId="33014BE9" w14:textId="77777777" w:rsidR="7713BE45" w:rsidRDefault="7713BE45" w:rsidP="7713BE45">
      <w:pPr>
        <w:ind w:left="2832" w:firstLine="708"/>
        <w:rPr>
          <w:b/>
          <w:bCs/>
          <w:szCs w:val="24"/>
        </w:rPr>
      </w:pPr>
    </w:p>
    <w:p w14:paraId="53C9F758" w14:textId="77777777" w:rsidR="7713BE45" w:rsidRDefault="7713BE45" w:rsidP="7713BE45">
      <w:pPr>
        <w:ind w:left="2832" w:firstLine="708"/>
        <w:rPr>
          <w:b/>
          <w:bCs/>
          <w:szCs w:val="24"/>
        </w:rPr>
      </w:pPr>
    </w:p>
    <w:p w14:paraId="0622D2AC" w14:textId="77777777" w:rsidR="7713BE45" w:rsidRDefault="7713BE45" w:rsidP="7713BE45">
      <w:pPr>
        <w:ind w:left="2832" w:firstLine="708"/>
        <w:rPr>
          <w:b/>
          <w:bCs/>
          <w:szCs w:val="24"/>
        </w:rPr>
      </w:pPr>
    </w:p>
    <w:p w14:paraId="00F8D2F3" w14:textId="77777777" w:rsidR="7713BE45" w:rsidRDefault="7713BE45" w:rsidP="7713BE45">
      <w:pPr>
        <w:ind w:left="2832" w:firstLine="708"/>
        <w:rPr>
          <w:b/>
          <w:bCs/>
          <w:szCs w:val="24"/>
        </w:rPr>
      </w:pPr>
    </w:p>
    <w:p w14:paraId="64C16C2C" w14:textId="77777777" w:rsidR="7713BE45" w:rsidRDefault="7713BE45" w:rsidP="7713BE45">
      <w:pPr>
        <w:ind w:left="2832" w:firstLine="708"/>
        <w:rPr>
          <w:b/>
          <w:bCs/>
          <w:szCs w:val="24"/>
        </w:rPr>
      </w:pPr>
    </w:p>
    <w:p w14:paraId="6B5FC127" w14:textId="77777777" w:rsidR="7713BE45" w:rsidRDefault="7713BE45" w:rsidP="7713BE45">
      <w:pPr>
        <w:ind w:left="2832" w:firstLine="708"/>
        <w:rPr>
          <w:b/>
          <w:bCs/>
          <w:szCs w:val="24"/>
        </w:rPr>
      </w:pPr>
    </w:p>
    <w:p w14:paraId="5381F36C" w14:textId="77777777" w:rsidR="7713BE45" w:rsidRDefault="7713BE45" w:rsidP="7713BE45">
      <w:pPr>
        <w:ind w:left="2832" w:firstLine="708"/>
        <w:rPr>
          <w:b/>
          <w:bCs/>
          <w:szCs w:val="24"/>
        </w:rPr>
      </w:pPr>
    </w:p>
    <w:p w14:paraId="3B64529F" w14:textId="77777777" w:rsidR="7713BE45" w:rsidRDefault="7713BE45" w:rsidP="7713BE45">
      <w:pPr>
        <w:ind w:left="2832" w:firstLine="708"/>
        <w:rPr>
          <w:b/>
          <w:bCs/>
          <w:szCs w:val="24"/>
        </w:rPr>
      </w:pPr>
    </w:p>
    <w:p w14:paraId="12C2762E" w14:textId="77777777" w:rsidR="7713BE45" w:rsidRDefault="7713BE45" w:rsidP="7713BE45">
      <w:pPr>
        <w:ind w:left="2832" w:firstLine="708"/>
        <w:rPr>
          <w:b/>
          <w:bCs/>
          <w:szCs w:val="24"/>
        </w:rPr>
      </w:pPr>
    </w:p>
    <w:p w14:paraId="493C8313" w14:textId="77777777" w:rsidR="7713BE45" w:rsidRDefault="7713BE45" w:rsidP="7713BE45">
      <w:pPr>
        <w:ind w:left="2832" w:firstLine="708"/>
        <w:rPr>
          <w:b/>
          <w:bCs/>
          <w:szCs w:val="24"/>
        </w:rPr>
      </w:pPr>
    </w:p>
    <w:p w14:paraId="317D4ADE" w14:textId="77777777" w:rsidR="00300C31" w:rsidRDefault="00300C31" w:rsidP="7713BE45">
      <w:pPr>
        <w:ind w:left="2832" w:firstLine="708"/>
        <w:rPr>
          <w:b/>
          <w:bCs/>
          <w:szCs w:val="24"/>
        </w:rPr>
      </w:pPr>
    </w:p>
    <w:p w14:paraId="2EADEDC2" w14:textId="77777777" w:rsidR="00300C31" w:rsidRDefault="00300C31" w:rsidP="7713BE45">
      <w:pPr>
        <w:ind w:left="2832" w:firstLine="708"/>
        <w:rPr>
          <w:b/>
          <w:bCs/>
          <w:szCs w:val="24"/>
        </w:rPr>
      </w:pPr>
    </w:p>
    <w:p w14:paraId="6186ED69" w14:textId="77777777" w:rsidR="00300C31" w:rsidRDefault="00300C31" w:rsidP="7713BE45">
      <w:pPr>
        <w:ind w:left="2832" w:firstLine="708"/>
        <w:rPr>
          <w:b/>
          <w:bCs/>
          <w:szCs w:val="24"/>
        </w:rPr>
      </w:pPr>
    </w:p>
    <w:p w14:paraId="104ECF5B" w14:textId="77777777" w:rsidR="00300C31" w:rsidRDefault="00300C31" w:rsidP="7713BE45">
      <w:pPr>
        <w:ind w:left="2832" w:firstLine="708"/>
        <w:rPr>
          <w:b/>
          <w:bCs/>
          <w:szCs w:val="24"/>
        </w:rPr>
      </w:pPr>
    </w:p>
    <w:p w14:paraId="3A75935A" w14:textId="77777777" w:rsidR="00300C31" w:rsidRDefault="00300C31" w:rsidP="7713BE45">
      <w:pPr>
        <w:ind w:left="2832" w:firstLine="708"/>
        <w:rPr>
          <w:b/>
          <w:bCs/>
          <w:szCs w:val="24"/>
        </w:rPr>
      </w:pPr>
    </w:p>
    <w:p w14:paraId="4BA2AD80" w14:textId="77777777" w:rsidR="00300C31" w:rsidRDefault="00300C31" w:rsidP="7713BE45">
      <w:pPr>
        <w:ind w:left="2832" w:firstLine="708"/>
        <w:rPr>
          <w:b/>
          <w:bCs/>
          <w:szCs w:val="24"/>
        </w:rPr>
      </w:pPr>
    </w:p>
    <w:p w14:paraId="3AE6DE1E" w14:textId="77777777" w:rsidR="00300C31" w:rsidRDefault="00300C31" w:rsidP="7713BE45">
      <w:pPr>
        <w:ind w:left="2832" w:firstLine="708"/>
        <w:rPr>
          <w:b/>
          <w:bCs/>
          <w:szCs w:val="24"/>
        </w:rPr>
      </w:pPr>
    </w:p>
    <w:p w14:paraId="45E3FDD7" w14:textId="77777777" w:rsidR="00300C31" w:rsidRDefault="00300C31" w:rsidP="7713BE45">
      <w:pPr>
        <w:ind w:left="2832" w:firstLine="708"/>
        <w:rPr>
          <w:b/>
          <w:bCs/>
          <w:szCs w:val="24"/>
        </w:rPr>
      </w:pPr>
    </w:p>
    <w:p w14:paraId="568DEBE2" w14:textId="77777777" w:rsidR="00300C31" w:rsidRDefault="00300C31" w:rsidP="7713BE45">
      <w:pPr>
        <w:ind w:left="2832" w:firstLine="708"/>
        <w:rPr>
          <w:b/>
          <w:bCs/>
          <w:szCs w:val="24"/>
        </w:rPr>
      </w:pPr>
    </w:p>
    <w:p w14:paraId="1D9F2195" w14:textId="77777777" w:rsidR="00300C31" w:rsidRDefault="00300C31" w:rsidP="7713BE45">
      <w:pPr>
        <w:ind w:left="2832" w:firstLine="708"/>
        <w:rPr>
          <w:b/>
          <w:bCs/>
          <w:szCs w:val="24"/>
        </w:rPr>
      </w:pPr>
    </w:p>
    <w:p w14:paraId="7CD81ADB" w14:textId="77777777" w:rsidR="00300C31" w:rsidRDefault="00300C31" w:rsidP="7713BE45">
      <w:pPr>
        <w:ind w:left="2832" w:firstLine="708"/>
        <w:rPr>
          <w:b/>
          <w:bCs/>
          <w:szCs w:val="24"/>
        </w:rPr>
      </w:pPr>
    </w:p>
    <w:p w14:paraId="098B3993" w14:textId="77777777" w:rsidR="00300C31" w:rsidRDefault="00300C31" w:rsidP="7713BE45">
      <w:pPr>
        <w:ind w:left="2832" w:firstLine="708"/>
        <w:rPr>
          <w:b/>
          <w:bCs/>
          <w:szCs w:val="24"/>
        </w:rPr>
      </w:pPr>
    </w:p>
    <w:p w14:paraId="3D2C732D" w14:textId="77777777" w:rsidR="00300C31" w:rsidRDefault="00300C31" w:rsidP="7713BE45">
      <w:pPr>
        <w:ind w:left="2832" w:firstLine="708"/>
        <w:rPr>
          <w:b/>
          <w:bCs/>
          <w:szCs w:val="24"/>
        </w:rPr>
      </w:pPr>
    </w:p>
    <w:p w14:paraId="6D4B56B8" w14:textId="77777777" w:rsidR="7713BE45" w:rsidRDefault="7713BE45" w:rsidP="7713BE45">
      <w:pPr>
        <w:ind w:left="2832" w:firstLine="708"/>
        <w:rPr>
          <w:b/>
          <w:bCs/>
          <w:szCs w:val="24"/>
        </w:rPr>
      </w:pPr>
    </w:p>
    <w:p w14:paraId="7E4AB4B8" w14:textId="77777777" w:rsidR="7713BE45" w:rsidRDefault="7713BE45" w:rsidP="00300C31">
      <w:pPr>
        <w:rPr>
          <w:b/>
          <w:bCs/>
          <w:szCs w:val="24"/>
        </w:rPr>
      </w:pPr>
    </w:p>
    <w:p w14:paraId="1303FBFF" w14:textId="77777777" w:rsidR="7713BE45" w:rsidRDefault="7713BE45" w:rsidP="7713BE45">
      <w:pPr>
        <w:ind w:left="2832" w:firstLine="708"/>
        <w:rPr>
          <w:b/>
          <w:bCs/>
          <w:szCs w:val="24"/>
        </w:rPr>
      </w:pPr>
    </w:p>
    <w:p w14:paraId="1AE71093" w14:textId="77777777" w:rsidR="7713BE45" w:rsidRDefault="7713BE45" w:rsidP="7713BE45">
      <w:pPr>
        <w:ind w:left="2832" w:firstLine="708"/>
        <w:rPr>
          <w:b/>
          <w:bCs/>
          <w:szCs w:val="24"/>
        </w:rPr>
      </w:pPr>
    </w:p>
    <w:p w14:paraId="2D738DF4" w14:textId="77777777" w:rsidR="7713BE45" w:rsidRDefault="7713BE45" w:rsidP="7713BE45">
      <w:pPr>
        <w:ind w:left="2832" w:firstLine="708"/>
        <w:rPr>
          <w:b/>
          <w:bCs/>
          <w:szCs w:val="24"/>
        </w:rPr>
      </w:pPr>
    </w:p>
    <w:p w14:paraId="4519861C" w14:textId="77777777" w:rsidR="7713BE45" w:rsidRDefault="7713BE45" w:rsidP="7713BE45">
      <w:pPr>
        <w:ind w:left="2832" w:firstLine="708"/>
        <w:rPr>
          <w:b/>
          <w:bCs/>
          <w:szCs w:val="24"/>
        </w:rPr>
      </w:pPr>
    </w:p>
    <w:p w14:paraId="7F3AAA0C" w14:textId="77777777" w:rsidR="00CA1768" w:rsidRDefault="00CA1768" w:rsidP="003D71CA">
      <w:pPr>
        <w:ind w:left="2832" w:firstLine="708"/>
        <w:rPr>
          <w:b/>
          <w:bCs/>
        </w:rPr>
      </w:pPr>
    </w:p>
    <w:p w14:paraId="089A9250" w14:textId="77777777" w:rsidR="000149A1" w:rsidRDefault="000149A1" w:rsidP="00C3004D">
      <w:pPr>
        <w:pStyle w:val="Corpodetexto"/>
        <w:spacing w:before="4"/>
      </w:pPr>
    </w:p>
    <w:p w14:paraId="2CEBB598" w14:textId="77777777" w:rsidR="000149A1" w:rsidRPr="003D71CA" w:rsidRDefault="003D71CA" w:rsidP="003D71CA">
      <w:pPr>
        <w:ind w:left="2832"/>
        <w:rPr>
          <w:b/>
          <w:bCs/>
        </w:rPr>
      </w:pPr>
      <w:r>
        <w:rPr>
          <w:b/>
          <w:bCs/>
        </w:rPr>
        <w:t xml:space="preserve"> </w:t>
      </w:r>
      <w:r w:rsidR="00834E63">
        <w:rPr>
          <w:b/>
          <w:bCs/>
        </w:rPr>
        <w:t xml:space="preserve">       </w:t>
      </w:r>
      <w:r>
        <w:rPr>
          <w:b/>
          <w:bCs/>
        </w:rPr>
        <w:t xml:space="preserve">     </w:t>
      </w:r>
      <w:r w:rsidR="00993E99" w:rsidRPr="003D71CA">
        <w:rPr>
          <w:b/>
          <w:bCs/>
        </w:rPr>
        <w:t xml:space="preserve">  </w:t>
      </w:r>
      <w:r w:rsidR="00BB6A9A" w:rsidRPr="003D71CA">
        <w:rPr>
          <w:b/>
          <w:bCs/>
        </w:rPr>
        <w:t>ABSTRACT</w:t>
      </w:r>
    </w:p>
    <w:p w14:paraId="69A25A57" w14:textId="77777777" w:rsidR="00993E99" w:rsidRDefault="00993E99" w:rsidP="00993E99"/>
    <w:p w14:paraId="14709872" w14:textId="77777777" w:rsidR="00993E99" w:rsidRPr="00FF4426" w:rsidRDefault="001422E3" w:rsidP="001422E3">
      <w:pPr>
        <w:spacing w:line="360" w:lineRule="auto"/>
        <w:ind w:firstLine="709"/>
        <w:jc w:val="both"/>
        <w:rPr>
          <w:lang w:val="en-US"/>
        </w:rPr>
      </w:pPr>
      <w:r w:rsidRPr="00FF4426">
        <w:rPr>
          <w:szCs w:val="24"/>
          <w:lang w:val="en-US"/>
        </w:rPr>
        <w:t>The following article aims to present as a theme the lack of body knowledge and how it can affect your physical and mental health, proposing as a solution the development of a website so that the problem can be solved, presenting as its essence the discovery of the somatotype and the respective body mass index (BMI), to obtain arguments for the problem we collected as a basis for quantitative research, in which we had the result that most of the people surveyed were unaware of such issues, with this we held the conclusion that the creation of the site would be beneficial because we would bring answers and knowledge in a didactic and simple way.</w:t>
      </w:r>
    </w:p>
    <w:p w14:paraId="3E9502EA" w14:textId="77777777" w:rsidR="000149A1" w:rsidRDefault="000149A1" w:rsidP="00C3004D">
      <w:pPr>
        <w:pStyle w:val="Corpodetexto"/>
        <w:spacing w:before="4"/>
      </w:pPr>
    </w:p>
    <w:p w14:paraId="759D9901" w14:textId="77777777" w:rsidR="000149A1" w:rsidRDefault="000149A1" w:rsidP="00C3004D">
      <w:pPr>
        <w:pStyle w:val="Corpodetexto"/>
        <w:spacing w:before="4"/>
      </w:pPr>
    </w:p>
    <w:p w14:paraId="3A03BEF0" w14:textId="77777777" w:rsidR="000149A1" w:rsidRDefault="000149A1" w:rsidP="00C3004D">
      <w:pPr>
        <w:pStyle w:val="Corpodetexto"/>
        <w:spacing w:before="4"/>
      </w:pPr>
    </w:p>
    <w:p w14:paraId="3CC0D587" w14:textId="77777777" w:rsidR="000149A1" w:rsidRDefault="000149A1" w:rsidP="00C3004D">
      <w:pPr>
        <w:pStyle w:val="Corpodetexto"/>
        <w:spacing w:before="4"/>
      </w:pPr>
    </w:p>
    <w:p w14:paraId="4CCC7BCD" w14:textId="77777777" w:rsidR="000149A1" w:rsidRDefault="000149A1" w:rsidP="00C3004D">
      <w:pPr>
        <w:pStyle w:val="Corpodetexto"/>
        <w:spacing w:before="4"/>
      </w:pPr>
    </w:p>
    <w:p w14:paraId="5BB6468E" w14:textId="77777777" w:rsidR="00D57F5D" w:rsidRDefault="00D57F5D" w:rsidP="00C3004D">
      <w:pPr>
        <w:pStyle w:val="Corpodetexto"/>
        <w:spacing w:before="4"/>
      </w:pPr>
    </w:p>
    <w:p w14:paraId="7ABDA2AE" w14:textId="77777777" w:rsidR="00D57F5D" w:rsidRDefault="00D57F5D" w:rsidP="00C3004D">
      <w:pPr>
        <w:pStyle w:val="Corpodetexto"/>
        <w:spacing w:before="4"/>
      </w:pPr>
    </w:p>
    <w:p w14:paraId="5816D908" w14:textId="77777777" w:rsidR="00D57F5D" w:rsidRDefault="00D57F5D" w:rsidP="00C3004D">
      <w:pPr>
        <w:pStyle w:val="Corpodetexto"/>
        <w:spacing w:before="4"/>
      </w:pPr>
    </w:p>
    <w:p w14:paraId="7F90F06D" w14:textId="77777777" w:rsidR="00D57F5D" w:rsidRDefault="00D57F5D" w:rsidP="00C3004D">
      <w:pPr>
        <w:pStyle w:val="Corpodetexto"/>
        <w:spacing w:before="4"/>
      </w:pPr>
    </w:p>
    <w:p w14:paraId="766494B5" w14:textId="77777777" w:rsidR="00D57F5D" w:rsidRDefault="00D57F5D" w:rsidP="00C3004D">
      <w:pPr>
        <w:pStyle w:val="Corpodetexto"/>
        <w:spacing w:before="4"/>
      </w:pPr>
    </w:p>
    <w:p w14:paraId="0BA9E190" w14:textId="77777777" w:rsidR="00D57F5D" w:rsidRDefault="00D57F5D" w:rsidP="00C3004D">
      <w:pPr>
        <w:pStyle w:val="Corpodetexto"/>
        <w:spacing w:before="4"/>
      </w:pPr>
    </w:p>
    <w:p w14:paraId="0F3F03E4" w14:textId="77777777" w:rsidR="00D57F5D" w:rsidRDefault="00D57F5D" w:rsidP="00C3004D">
      <w:pPr>
        <w:pStyle w:val="Corpodetexto"/>
        <w:spacing w:before="4"/>
      </w:pPr>
    </w:p>
    <w:p w14:paraId="7F850C9A" w14:textId="77777777" w:rsidR="00D57F5D" w:rsidRDefault="00D57F5D" w:rsidP="00C3004D">
      <w:pPr>
        <w:pStyle w:val="Corpodetexto"/>
        <w:spacing w:before="4"/>
      </w:pPr>
    </w:p>
    <w:p w14:paraId="2E417ACA" w14:textId="77777777" w:rsidR="00D57F5D" w:rsidRDefault="00D57F5D" w:rsidP="00C3004D">
      <w:pPr>
        <w:pStyle w:val="Corpodetexto"/>
        <w:spacing w:before="4"/>
      </w:pPr>
    </w:p>
    <w:p w14:paraId="21106130" w14:textId="77777777" w:rsidR="00D57F5D" w:rsidRDefault="00D57F5D" w:rsidP="00C3004D">
      <w:pPr>
        <w:pStyle w:val="Corpodetexto"/>
        <w:spacing w:before="4"/>
      </w:pPr>
    </w:p>
    <w:p w14:paraId="0C6D450F" w14:textId="77777777" w:rsidR="00D57F5D" w:rsidRDefault="00D57F5D" w:rsidP="00C3004D">
      <w:pPr>
        <w:pStyle w:val="Corpodetexto"/>
        <w:spacing w:before="4"/>
      </w:pPr>
    </w:p>
    <w:p w14:paraId="56FF0306" w14:textId="77777777" w:rsidR="00D57F5D" w:rsidRPr="006E2B0C" w:rsidRDefault="00D57F5D" w:rsidP="00C3004D">
      <w:pPr>
        <w:pStyle w:val="Corpodetexto"/>
        <w:spacing w:before="4"/>
        <w:rPr>
          <w:b/>
          <w:bCs/>
        </w:rPr>
      </w:pPr>
    </w:p>
    <w:p w14:paraId="1023EE53" w14:textId="77777777" w:rsidR="00D57F5D" w:rsidRDefault="00D57F5D" w:rsidP="00C3004D">
      <w:pPr>
        <w:pStyle w:val="Corpodetexto"/>
        <w:spacing w:before="4"/>
      </w:pPr>
    </w:p>
    <w:p w14:paraId="4D7AA444" w14:textId="77777777" w:rsidR="00D57F5D" w:rsidRDefault="00D57F5D" w:rsidP="00C3004D">
      <w:pPr>
        <w:pStyle w:val="Corpodetexto"/>
        <w:spacing w:before="4"/>
      </w:pPr>
    </w:p>
    <w:p w14:paraId="74FCB4CB" w14:textId="77777777" w:rsidR="00D57F5D" w:rsidRDefault="00D57F5D" w:rsidP="00C3004D">
      <w:pPr>
        <w:pStyle w:val="Corpodetexto"/>
        <w:spacing w:before="4"/>
      </w:pPr>
    </w:p>
    <w:p w14:paraId="1DB0C5C3" w14:textId="77777777" w:rsidR="00D57F5D" w:rsidRDefault="00D57F5D" w:rsidP="00C3004D">
      <w:pPr>
        <w:pStyle w:val="Corpodetexto"/>
        <w:spacing w:before="4"/>
      </w:pPr>
    </w:p>
    <w:p w14:paraId="219F809D" w14:textId="77777777" w:rsidR="000149A1" w:rsidRDefault="000149A1" w:rsidP="00C3004D">
      <w:pPr>
        <w:pStyle w:val="Corpodetexto"/>
        <w:spacing w:before="4"/>
      </w:pPr>
    </w:p>
    <w:p w14:paraId="7F15D867" w14:textId="77777777" w:rsidR="000149A1" w:rsidRDefault="000149A1" w:rsidP="00C3004D">
      <w:pPr>
        <w:pStyle w:val="Corpodetexto"/>
        <w:spacing w:before="4"/>
      </w:pPr>
    </w:p>
    <w:p w14:paraId="041BF1AA" w14:textId="77777777" w:rsidR="000149A1" w:rsidRDefault="000149A1" w:rsidP="00C3004D">
      <w:pPr>
        <w:pStyle w:val="Corpodetexto"/>
        <w:spacing w:before="4"/>
      </w:pPr>
    </w:p>
    <w:p w14:paraId="3F12BF2E" w14:textId="77777777" w:rsidR="000149A1" w:rsidRDefault="000149A1" w:rsidP="00C3004D">
      <w:pPr>
        <w:pStyle w:val="Corpodetexto"/>
        <w:spacing w:before="4"/>
      </w:pPr>
    </w:p>
    <w:p w14:paraId="4D3D18EF" w14:textId="77777777" w:rsidR="000149A1" w:rsidRDefault="000149A1" w:rsidP="00C3004D">
      <w:pPr>
        <w:pStyle w:val="Corpodetexto"/>
        <w:spacing w:before="4"/>
      </w:pPr>
    </w:p>
    <w:p w14:paraId="3BF25EC4" w14:textId="77777777" w:rsidR="00EC2054" w:rsidRDefault="00EC2054" w:rsidP="00C3004D">
      <w:pPr>
        <w:pStyle w:val="Corpodetexto"/>
        <w:spacing w:before="4"/>
      </w:pPr>
    </w:p>
    <w:p w14:paraId="5C2A6C27" w14:textId="77777777" w:rsidR="00C32EA0" w:rsidRDefault="00C32EA0" w:rsidP="00C3004D">
      <w:pPr>
        <w:pStyle w:val="Corpodetexto"/>
        <w:spacing w:before="4"/>
      </w:pPr>
    </w:p>
    <w:p w14:paraId="62840409" w14:textId="77777777" w:rsidR="00C32EA0" w:rsidRDefault="00C32EA0" w:rsidP="00C3004D">
      <w:pPr>
        <w:pStyle w:val="Corpodetexto"/>
        <w:spacing w:before="4"/>
      </w:pPr>
    </w:p>
    <w:p w14:paraId="7D9BAE60" w14:textId="77777777" w:rsidR="000149A1" w:rsidRDefault="000149A1" w:rsidP="00C3004D">
      <w:pPr>
        <w:pStyle w:val="Corpodetexto"/>
        <w:spacing w:before="4"/>
      </w:pPr>
    </w:p>
    <w:p w14:paraId="587D824C" w14:textId="77777777" w:rsidR="000149A1" w:rsidRDefault="000149A1" w:rsidP="00C3004D">
      <w:pPr>
        <w:pStyle w:val="Corpodetexto"/>
        <w:spacing w:before="4"/>
      </w:pPr>
    </w:p>
    <w:p w14:paraId="61FC8D53" w14:textId="77777777" w:rsidR="000149A1" w:rsidRDefault="000149A1" w:rsidP="00C3004D">
      <w:pPr>
        <w:pStyle w:val="Corpodetexto"/>
        <w:spacing w:before="4"/>
      </w:pPr>
    </w:p>
    <w:p w14:paraId="30C6A2B0" w14:textId="77777777" w:rsidR="000149A1" w:rsidRDefault="000149A1" w:rsidP="00C3004D">
      <w:pPr>
        <w:pStyle w:val="Corpodetexto"/>
        <w:spacing w:before="4"/>
      </w:pPr>
    </w:p>
    <w:p w14:paraId="4F5C053D" w14:textId="77777777" w:rsidR="000149A1" w:rsidRDefault="000149A1" w:rsidP="00C3004D">
      <w:pPr>
        <w:pStyle w:val="Corpodetexto"/>
        <w:spacing w:before="4"/>
      </w:pPr>
    </w:p>
    <w:p w14:paraId="1841E40F" w14:textId="77777777" w:rsidR="0005565C" w:rsidRDefault="0005565C" w:rsidP="0005565C">
      <w:pPr>
        <w:pStyle w:val="Corpodetexto"/>
        <w:spacing w:before="4"/>
        <w:jc w:val="center"/>
        <w:rPr>
          <w:b/>
          <w:bCs/>
        </w:rPr>
      </w:pPr>
      <w:r w:rsidRPr="0005565C">
        <w:rPr>
          <w:b/>
          <w:bCs/>
        </w:rPr>
        <w:lastRenderedPageBreak/>
        <w:t>LISTA DE ILUSTRAÇÕES</w:t>
      </w:r>
    </w:p>
    <w:p w14:paraId="32D6C055" w14:textId="77777777" w:rsidR="00CA2291" w:rsidRDefault="00CA2291" w:rsidP="00991ACB">
      <w:pPr>
        <w:pStyle w:val="Corpodetexto"/>
        <w:spacing w:before="4"/>
        <w:rPr>
          <w:b/>
          <w:bCs/>
        </w:rPr>
      </w:pPr>
    </w:p>
    <w:p w14:paraId="739D4F26" w14:textId="77777777" w:rsidR="0044772D" w:rsidRDefault="0044772D" w:rsidP="00991ACB">
      <w:pPr>
        <w:pStyle w:val="Corpodetexto"/>
        <w:spacing w:before="4"/>
        <w:rPr>
          <w:b/>
          <w:bCs/>
        </w:rPr>
      </w:pPr>
    </w:p>
    <w:p w14:paraId="74F24F93" w14:textId="77777777" w:rsidR="0044772D" w:rsidRDefault="0044772D" w:rsidP="00991ACB">
      <w:pPr>
        <w:pStyle w:val="Corpodetexto"/>
        <w:spacing w:before="4"/>
        <w:rPr>
          <w:b/>
          <w:bCs/>
        </w:rPr>
      </w:pPr>
    </w:p>
    <w:p w14:paraId="0EE3B477" w14:textId="77777777" w:rsidR="0044772D" w:rsidRPr="002B4796" w:rsidRDefault="0044772D" w:rsidP="0044772D">
      <w:pPr>
        <w:pStyle w:val="Corpodetexto"/>
        <w:spacing w:before="4"/>
        <w:rPr>
          <w:b/>
          <w:bCs/>
        </w:rPr>
      </w:pPr>
      <w:r>
        <w:rPr>
          <w:b/>
          <w:bCs/>
        </w:rPr>
        <w:t>GRÁFICOS</w:t>
      </w:r>
    </w:p>
    <w:p w14:paraId="508EE8A9" w14:textId="77777777" w:rsidR="0044772D" w:rsidRDefault="0044772D" w:rsidP="0044772D">
      <w:pPr>
        <w:pStyle w:val="Corpodetexto"/>
        <w:spacing w:before="4"/>
      </w:pPr>
    </w:p>
    <w:p w14:paraId="7B378A64" w14:textId="2836E791" w:rsidR="009D625C" w:rsidRDefault="0044772D">
      <w:pPr>
        <w:pStyle w:val="ndicedeilustraes"/>
        <w:tabs>
          <w:tab w:val="right" w:leader="dot" w:pos="9460"/>
        </w:tabs>
        <w:rPr>
          <w:rFonts w:asciiTheme="minorHAnsi" w:eastAsiaTheme="minorEastAsia" w:hAnsiTheme="minorHAnsi" w:cstheme="minorBidi"/>
          <w:noProof/>
          <w:sz w:val="22"/>
          <w:lang w:val="pt-BR" w:eastAsia="pt-BR"/>
        </w:rPr>
      </w:pPr>
      <w:r>
        <w:fldChar w:fldCharType="begin"/>
      </w:r>
      <w:r>
        <w:instrText xml:space="preserve"> TOC \h \z \c "Gráfico" </w:instrText>
      </w:r>
      <w:r>
        <w:fldChar w:fldCharType="separate"/>
      </w:r>
      <w:hyperlink w:anchor="_Toc80904727" w:history="1">
        <w:r w:rsidR="009D625C" w:rsidRPr="00F065A6">
          <w:rPr>
            <w:rStyle w:val="Hyperlink"/>
            <w:noProof/>
          </w:rPr>
          <w:t>Gráfico 1: Pesquisa Quantitativa</w:t>
        </w:r>
        <w:r w:rsidR="009D625C">
          <w:rPr>
            <w:noProof/>
            <w:webHidden/>
          </w:rPr>
          <w:tab/>
        </w:r>
        <w:r w:rsidR="009D625C">
          <w:rPr>
            <w:noProof/>
            <w:webHidden/>
          </w:rPr>
          <w:fldChar w:fldCharType="begin"/>
        </w:r>
        <w:r w:rsidR="009D625C">
          <w:rPr>
            <w:noProof/>
            <w:webHidden/>
          </w:rPr>
          <w:instrText xml:space="preserve"> PAGEREF _Toc80904727 \h </w:instrText>
        </w:r>
        <w:r w:rsidR="009D625C">
          <w:rPr>
            <w:noProof/>
            <w:webHidden/>
          </w:rPr>
        </w:r>
        <w:r w:rsidR="009D625C">
          <w:rPr>
            <w:noProof/>
            <w:webHidden/>
          </w:rPr>
          <w:fldChar w:fldCharType="separate"/>
        </w:r>
        <w:r w:rsidR="009D625C">
          <w:rPr>
            <w:noProof/>
            <w:webHidden/>
          </w:rPr>
          <w:t>11</w:t>
        </w:r>
        <w:r w:rsidR="009D625C">
          <w:rPr>
            <w:noProof/>
            <w:webHidden/>
          </w:rPr>
          <w:fldChar w:fldCharType="end"/>
        </w:r>
      </w:hyperlink>
    </w:p>
    <w:p w14:paraId="1CC514A4" w14:textId="7F1A9090" w:rsidR="009D625C" w:rsidRDefault="00775B8C">
      <w:pPr>
        <w:pStyle w:val="ndicedeilustraes"/>
        <w:tabs>
          <w:tab w:val="right" w:leader="dot" w:pos="9460"/>
        </w:tabs>
        <w:rPr>
          <w:rFonts w:asciiTheme="minorHAnsi" w:eastAsiaTheme="minorEastAsia" w:hAnsiTheme="minorHAnsi" w:cstheme="minorBidi"/>
          <w:noProof/>
          <w:sz w:val="22"/>
          <w:lang w:val="pt-BR" w:eastAsia="pt-BR"/>
        </w:rPr>
      </w:pPr>
      <w:hyperlink w:anchor="_Toc80904728" w:history="1">
        <w:r w:rsidR="009D625C" w:rsidRPr="00F065A6">
          <w:rPr>
            <w:rStyle w:val="Hyperlink"/>
            <w:noProof/>
          </w:rPr>
          <w:t>Gráfico 2:</w:t>
        </w:r>
        <w:r w:rsidR="00E94C8A">
          <w:rPr>
            <w:rStyle w:val="Hyperlink"/>
            <w:noProof/>
          </w:rPr>
          <w:t xml:space="preserve"> </w:t>
        </w:r>
        <w:r w:rsidR="009D625C" w:rsidRPr="00F065A6">
          <w:rPr>
            <w:rStyle w:val="Hyperlink"/>
            <w:noProof/>
          </w:rPr>
          <w:t>Pesquisa Quantitativa</w:t>
        </w:r>
        <w:r w:rsidR="009D625C">
          <w:rPr>
            <w:noProof/>
            <w:webHidden/>
          </w:rPr>
          <w:tab/>
        </w:r>
        <w:r w:rsidR="009D625C">
          <w:rPr>
            <w:noProof/>
            <w:webHidden/>
          </w:rPr>
          <w:fldChar w:fldCharType="begin"/>
        </w:r>
        <w:r w:rsidR="009D625C">
          <w:rPr>
            <w:noProof/>
            <w:webHidden/>
          </w:rPr>
          <w:instrText xml:space="preserve"> PAGEREF _Toc80904728 \h </w:instrText>
        </w:r>
        <w:r w:rsidR="009D625C">
          <w:rPr>
            <w:noProof/>
            <w:webHidden/>
          </w:rPr>
        </w:r>
        <w:r w:rsidR="009D625C">
          <w:rPr>
            <w:noProof/>
            <w:webHidden/>
          </w:rPr>
          <w:fldChar w:fldCharType="separate"/>
        </w:r>
        <w:r w:rsidR="009D625C">
          <w:rPr>
            <w:noProof/>
            <w:webHidden/>
          </w:rPr>
          <w:t>11</w:t>
        </w:r>
        <w:r w:rsidR="009D625C">
          <w:rPr>
            <w:noProof/>
            <w:webHidden/>
          </w:rPr>
          <w:fldChar w:fldCharType="end"/>
        </w:r>
      </w:hyperlink>
    </w:p>
    <w:p w14:paraId="4FB5AA39" w14:textId="3928E8C9" w:rsidR="009D625C" w:rsidRDefault="00775B8C">
      <w:pPr>
        <w:pStyle w:val="ndicedeilustraes"/>
        <w:tabs>
          <w:tab w:val="right" w:leader="dot" w:pos="9460"/>
        </w:tabs>
        <w:rPr>
          <w:rFonts w:asciiTheme="minorHAnsi" w:eastAsiaTheme="minorEastAsia" w:hAnsiTheme="minorHAnsi" w:cstheme="minorBidi"/>
          <w:noProof/>
          <w:sz w:val="22"/>
          <w:lang w:val="pt-BR" w:eastAsia="pt-BR"/>
        </w:rPr>
      </w:pPr>
      <w:hyperlink w:anchor="_Toc80904729" w:history="1">
        <w:r w:rsidR="009D625C" w:rsidRPr="00F065A6">
          <w:rPr>
            <w:rStyle w:val="Hyperlink"/>
            <w:noProof/>
          </w:rPr>
          <w:t>Gráfico 3:</w:t>
        </w:r>
        <w:r w:rsidR="00E94C8A">
          <w:rPr>
            <w:rStyle w:val="Hyperlink"/>
            <w:noProof/>
          </w:rPr>
          <w:t xml:space="preserve"> </w:t>
        </w:r>
        <w:r w:rsidR="009D625C" w:rsidRPr="00F065A6">
          <w:rPr>
            <w:rStyle w:val="Hyperlink"/>
            <w:noProof/>
          </w:rPr>
          <w:t>Pesquisa Quantitativa</w:t>
        </w:r>
        <w:r w:rsidR="009D625C">
          <w:rPr>
            <w:noProof/>
            <w:webHidden/>
          </w:rPr>
          <w:tab/>
        </w:r>
        <w:r w:rsidR="009D625C">
          <w:rPr>
            <w:noProof/>
            <w:webHidden/>
          </w:rPr>
          <w:fldChar w:fldCharType="begin"/>
        </w:r>
        <w:r w:rsidR="009D625C">
          <w:rPr>
            <w:noProof/>
            <w:webHidden/>
          </w:rPr>
          <w:instrText xml:space="preserve"> PAGEREF _Toc80904729 \h </w:instrText>
        </w:r>
        <w:r w:rsidR="009D625C">
          <w:rPr>
            <w:noProof/>
            <w:webHidden/>
          </w:rPr>
        </w:r>
        <w:r w:rsidR="009D625C">
          <w:rPr>
            <w:noProof/>
            <w:webHidden/>
          </w:rPr>
          <w:fldChar w:fldCharType="separate"/>
        </w:r>
        <w:r w:rsidR="009D625C">
          <w:rPr>
            <w:noProof/>
            <w:webHidden/>
          </w:rPr>
          <w:t>12</w:t>
        </w:r>
        <w:r w:rsidR="009D625C">
          <w:rPr>
            <w:noProof/>
            <w:webHidden/>
          </w:rPr>
          <w:fldChar w:fldCharType="end"/>
        </w:r>
      </w:hyperlink>
    </w:p>
    <w:p w14:paraId="075033F6" w14:textId="71774640" w:rsidR="009D625C" w:rsidRDefault="00775B8C">
      <w:pPr>
        <w:pStyle w:val="ndicedeilustraes"/>
        <w:tabs>
          <w:tab w:val="right" w:leader="dot" w:pos="9460"/>
        </w:tabs>
        <w:rPr>
          <w:rFonts w:asciiTheme="minorHAnsi" w:eastAsiaTheme="minorEastAsia" w:hAnsiTheme="minorHAnsi" w:cstheme="minorBidi"/>
          <w:noProof/>
          <w:sz w:val="22"/>
          <w:lang w:val="pt-BR" w:eastAsia="pt-BR"/>
        </w:rPr>
      </w:pPr>
      <w:hyperlink w:anchor="_Toc80904730" w:history="1">
        <w:r w:rsidR="009D625C" w:rsidRPr="00F065A6">
          <w:rPr>
            <w:rStyle w:val="Hyperlink"/>
            <w:noProof/>
          </w:rPr>
          <w:t>Gráfico 4:</w:t>
        </w:r>
        <w:r w:rsidR="00E94C8A">
          <w:rPr>
            <w:rStyle w:val="Hyperlink"/>
            <w:noProof/>
          </w:rPr>
          <w:t xml:space="preserve"> </w:t>
        </w:r>
        <w:r w:rsidR="009D625C" w:rsidRPr="00F065A6">
          <w:rPr>
            <w:rStyle w:val="Hyperlink"/>
            <w:noProof/>
          </w:rPr>
          <w:t>Pesquisa Quantitativa</w:t>
        </w:r>
        <w:r w:rsidR="009D625C">
          <w:rPr>
            <w:noProof/>
            <w:webHidden/>
          </w:rPr>
          <w:tab/>
        </w:r>
        <w:r w:rsidR="009D625C">
          <w:rPr>
            <w:noProof/>
            <w:webHidden/>
          </w:rPr>
          <w:fldChar w:fldCharType="begin"/>
        </w:r>
        <w:r w:rsidR="009D625C">
          <w:rPr>
            <w:noProof/>
            <w:webHidden/>
          </w:rPr>
          <w:instrText xml:space="preserve"> PAGEREF _Toc80904730 \h </w:instrText>
        </w:r>
        <w:r w:rsidR="009D625C">
          <w:rPr>
            <w:noProof/>
            <w:webHidden/>
          </w:rPr>
        </w:r>
        <w:r w:rsidR="009D625C">
          <w:rPr>
            <w:noProof/>
            <w:webHidden/>
          </w:rPr>
          <w:fldChar w:fldCharType="separate"/>
        </w:r>
        <w:r w:rsidR="009D625C">
          <w:rPr>
            <w:noProof/>
            <w:webHidden/>
          </w:rPr>
          <w:t>12</w:t>
        </w:r>
        <w:r w:rsidR="009D625C">
          <w:rPr>
            <w:noProof/>
            <w:webHidden/>
          </w:rPr>
          <w:fldChar w:fldCharType="end"/>
        </w:r>
      </w:hyperlink>
    </w:p>
    <w:p w14:paraId="79FBA770" w14:textId="2AE62362" w:rsidR="0044772D" w:rsidRDefault="0044772D" w:rsidP="00991ACB">
      <w:pPr>
        <w:pStyle w:val="Corpodetexto"/>
        <w:spacing w:before="4"/>
        <w:rPr>
          <w:b/>
          <w:bCs/>
        </w:rPr>
      </w:pPr>
      <w:r>
        <w:fldChar w:fldCharType="end"/>
      </w:r>
    </w:p>
    <w:p w14:paraId="4653613C" w14:textId="77777777" w:rsidR="00991ACB" w:rsidRDefault="00991ACB" w:rsidP="00991ACB">
      <w:pPr>
        <w:pStyle w:val="Corpodetexto"/>
        <w:spacing w:before="4"/>
        <w:rPr>
          <w:b/>
          <w:bCs/>
        </w:rPr>
      </w:pPr>
      <w:r>
        <w:rPr>
          <w:b/>
          <w:bCs/>
        </w:rPr>
        <w:t>FIGURAS</w:t>
      </w:r>
    </w:p>
    <w:p w14:paraId="07C603DB" w14:textId="77777777" w:rsidR="009C06E7" w:rsidRDefault="009C06E7" w:rsidP="00991ACB">
      <w:pPr>
        <w:pStyle w:val="Corpodetexto"/>
        <w:spacing w:before="4"/>
        <w:rPr>
          <w:b/>
          <w:bCs/>
        </w:rPr>
      </w:pPr>
    </w:p>
    <w:p w14:paraId="64A62488" w14:textId="07CF0049" w:rsidR="00733270" w:rsidRDefault="00494F58">
      <w:pPr>
        <w:pStyle w:val="ndicedeilustraes"/>
        <w:tabs>
          <w:tab w:val="right" w:leader="dot" w:pos="9460"/>
        </w:tabs>
        <w:rPr>
          <w:rFonts w:asciiTheme="minorHAnsi" w:eastAsiaTheme="minorEastAsia" w:hAnsiTheme="minorHAnsi" w:cstheme="minorBidi"/>
          <w:noProof/>
          <w:sz w:val="22"/>
          <w:lang w:val="pt-BR" w:eastAsia="pt-BR"/>
        </w:rPr>
      </w:pPr>
      <w:r>
        <w:fldChar w:fldCharType="begin"/>
      </w:r>
      <w:r>
        <w:instrText xml:space="preserve"> TOC \h \z \c "Figura" </w:instrText>
      </w:r>
      <w:r>
        <w:fldChar w:fldCharType="separate"/>
      </w:r>
      <w:hyperlink w:anchor="_Toc80901180" w:history="1">
        <w:r w:rsidR="00733270" w:rsidRPr="00844196">
          <w:rPr>
            <w:rStyle w:val="Hyperlink"/>
            <w:noProof/>
          </w:rPr>
          <w:t>Figura 1:</w:t>
        </w:r>
        <w:r w:rsidR="00E94C8A">
          <w:rPr>
            <w:rStyle w:val="Hyperlink"/>
            <w:noProof/>
          </w:rPr>
          <w:t xml:space="preserve"> </w:t>
        </w:r>
        <w:r w:rsidR="00733270" w:rsidRPr="00844196">
          <w:rPr>
            <w:rStyle w:val="Hyperlink"/>
            <w:noProof/>
          </w:rPr>
          <w:t>Comparação Entre Somatotipos</w:t>
        </w:r>
        <w:r w:rsidR="00733270">
          <w:rPr>
            <w:noProof/>
            <w:webHidden/>
          </w:rPr>
          <w:tab/>
        </w:r>
        <w:r w:rsidR="00733270">
          <w:rPr>
            <w:noProof/>
            <w:webHidden/>
          </w:rPr>
          <w:fldChar w:fldCharType="begin"/>
        </w:r>
        <w:r w:rsidR="00733270">
          <w:rPr>
            <w:noProof/>
            <w:webHidden/>
          </w:rPr>
          <w:instrText xml:space="preserve"> PAGEREF _Toc80901180 \h </w:instrText>
        </w:r>
        <w:r w:rsidR="00733270">
          <w:rPr>
            <w:noProof/>
            <w:webHidden/>
          </w:rPr>
        </w:r>
        <w:r w:rsidR="00733270">
          <w:rPr>
            <w:noProof/>
            <w:webHidden/>
          </w:rPr>
          <w:fldChar w:fldCharType="separate"/>
        </w:r>
        <w:r w:rsidR="009D625C">
          <w:rPr>
            <w:noProof/>
            <w:webHidden/>
          </w:rPr>
          <w:t>13</w:t>
        </w:r>
        <w:r w:rsidR="00733270">
          <w:rPr>
            <w:noProof/>
            <w:webHidden/>
          </w:rPr>
          <w:fldChar w:fldCharType="end"/>
        </w:r>
      </w:hyperlink>
    </w:p>
    <w:p w14:paraId="54D4546A" w14:textId="2B4AADE3" w:rsidR="00733270" w:rsidRDefault="00775B8C">
      <w:pPr>
        <w:pStyle w:val="ndicedeilustraes"/>
        <w:tabs>
          <w:tab w:val="right" w:leader="dot" w:pos="9460"/>
        </w:tabs>
        <w:rPr>
          <w:rFonts w:asciiTheme="minorHAnsi" w:eastAsiaTheme="minorEastAsia" w:hAnsiTheme="minorHAnsi" w:cstheme="minorBidi"/>
          <w:noProof/>
          <w:sz w:val="22"/>
          <w:lang w:val="pt-BR" w:eastAsia="pt-BR"/>
        </w:rPr>
      </w:pPr>
      <w:hyperlink w:anchor="_Toc80901181" w:history="1">
        <w:r w:rsidR="00733270" w:rsidRPr="00844196">
          <w:rPr>
            <w:rStyle w:val="Hyperlink"/>
            <w:noProof/>
          </w:rPr>
          <w:t>Figura 2:</w:t>
        </w:r>
        <w:r w:rsidR="00E94C8A">
          <w:rPr>
            <w:rStyle w:val="Hyperlink"/>
            <w:noProof/>
          </w:rPr>
          <w:t xml:space="preserve"> </w:t>
        </w:r>
        <w:r w:rsidR="00733270" w:rsidRPr="00844196">
          <w:rPr>
            <w:rStyle w:val="Hyperlink"/>
            <w:noProof/>
          </w:rPr>
          <w:t>Cálculo do Índice de Massa Corporal</w:t>
        </w:r>
        <w:r w:rsidR="00733270">
          <w:rPr>
            <w:noProof/>
            <w:webHidden/>
          </w:rPr>
          <w:tab/>
        </w:r>
        <w:r w:rsidR="00733270">
          <w:rPr>
            <w:noProof/>
            <w:webHidden/>
          </w:rPr>
          <w:fldChar w:fldCharType="begin"/>
        </w:r>
        <w:r w:rsidR="00733270">
          <w:rPr>
            <w:noProof/>
            <w:webHidden/>
          </w:rPr>
          <w:instrText xml:space="preserve"> PAGEREF _Toc80901181 \h </w:instrText>
        </w:r>
        <w:r w:rsidR="00733270">
          <w:rPr>
            <w:noProof/>
            <w:webHidden/>
          </w:rPr>
        </w:r>
        <w:r w:rsidR="00733270">
          <w:rPr>
            <w:noProof/>
            <w:webHidden/>
          </w:rPr>
          <w:fldChar w:fldCharType="separate"/>
        </w:r>
        <w:r w:rsidR="009D625C">
          <w:rPr>
            <w:noProof/>
            <w:webHidden/>
          </w:rPr>
          <w:t>18</w:t>
        </w:r>
        <w:r w:rsidR="00733270">
          <w:rPr>
            <w:noProof/>
            <w:webHidden/>
          </w:rPr>
          <w:fldChar w:fldCharType="end"/>
        </w:r>
      </w:hyperlink>
    </w:p>
    <w:p w14:paraId="00BDCD5E" w14:textId="70B74CA2" w:rsidR="002B4796" w:rsidRDefault="00494F58" w:rsidP="00C3004D">
      <w:pPr>
        <w:pStyle w:val="Corpodetexto"/>
        <w:spacing w:before="4"/>
      </w:pPr>
      <w:r>
        <w:fldChar w:fldCharType="end"/>
      </w:r>
    </w:p>
    <w:p w14:paraId="0C7C4A1F" w14:textId="77777777" w:rsidR="006F3511" w:rsidRDefault="006F3511" w:rsidP="00C3004D">
      <w:pPr>
        <w:pStyle w:val="Corpodetexto"/>
        <w:spacing w:before="4"/>
        <w:rPr>
          <w:b/>
          <w:bCs/>
        </w:rPr>
      </w:pPr>
      <w:r>
        <w:rPr>
          <w:b/>
          <w:bCs/>
        </w:rPr>
        <w:t xml:space="preserve">QUADROS </w:t>
      </w:r>
    </w:p>
    <w:p w14:paraId="173438DE" w14:textId="77777777" w:rsidR="006F3511" w:rsidRDefault="006F3511" w:rsidP="00C3004D">
      <w:pPr>
        <w:pStyle w:val="Corpodetexto"/>
        <w:spacing w:before="4"/>
        <w:rPr>
          <w:b/>
          <w:bCs/>
        </w:rPr>
      </w:pPr>
    </w:p>
    <w:p w14:paraId="49766511" w14:textId="413E7DB7" w:rsidR="006F3511" w:rsidRDefault="006F3511">
      <w:pPr>
        <w:pStyle w:val="ndicedeilustraes"/>
        <w:tabs>
          <w:tab w:val="right" w:leader="dot" w:pos="9460"/>
        </w:tabs>
        <w:rPr>
          <w:rFonts w:asciiTheme="minorHAnsi" w:eastAsiaTheme="minorEastAsia" w:hAnsiTheme="minorHAnsi" w:cstheme="minorBidi"/>
          <w:noProof/>
          <w:sz w:val="22"/>
          <w:lang w:val="pt-BR" w:eastAsia="pt-BR"/>
        </w:rPr>
      </w:pPr>
      <w:r>
        <w:rPr>
          <w:b/>
          <w:bCs/>
        </w:rPr>
        <w:fldChar w:fldCharType="begin"/>
      </w:r>
      <w:r>
        <w:rPr>
          <w:b/>
          <w:bCs/>
        </w:rPr>
        <w:instrText xml:space="preserve"> TOC \h \z \c "Quadro" </w:instrText>
      </w:r>
      <w:r>
        <w:rPr>
          <w:b/>
          <w:bCs/>
        </w:rPr>
        <w:fldChar w:fldCharType="separate"/>
      </w:r>
      <w:hyperlink w:anchor="_Toc79018487" w:history="1">
        <w:r w:rsidRPr="003914F2">
          <w:rPr>
            <w:rStyle w:val="Hyperlink"/>
            <w:noProof/>
          </w:rPr>
          <w:t>Quadro 1: Classificação Do IMC</w:t>
        </w:r>
        <w:r>
          <w:rPr>
            <w:noProof/>
            <w:webHidden/>
          </w:rPr>
          <w:tab/>
        </w:r>
        <w:r>
          <w:rPr>
            <w:noProof/>
            <w:webHidden/>
          </w:rPr>
          <w:fldChar w:fldCharType="begin"/>
        </w:r>
        <w:r>
          <w:rPr>
            <w:noProof/>
            <w:webHidden/>
          </w:rPr>
          <w:instrText xml:space="preserve"> PAGEREF _Toc79018487 \h </w:instrText>
        </w:r>
        <w:r>
          <w:rPr>
            <w:noProof/>
            <w:webHidden/>
          </w:rPr>
        </w:r>
        <w:r>
          <w:rPr>
            <w:noProof/>
            <w:webHidden/>
          </w:rPr>
          <w:fldChar w:fldCharType="separate"/>
        </w:r>
        <w:r w:rsidR="009D625C">
          <w:rPr>
            <w:noProof/>
            <w:webHidden/>
          </w:rPr>
          <w:t>19</w:t>
        </w:r>
        <w:r>
          <w:rPr>
            <w:noProof/>
            <w:webHidden/>
          </w:rPr>
          <w:fldChar w:fldCharType="end"/>
        </w:r>
      </w:hyperlink>
    </w:p>
    <w:p w14:paraId="5E101926" w14:textId="10BA2282" w:rsidR="006F3511" w:rsidRDefault="00775B8C">
      <w:pPr>
        <w:pStyle w:val="ndicedeilustraes"/>
        <w:tabs>
          <w:tab w:val="right" w:leader="dot" w:pos="9460"/>
        </w:tabs>
        <w:rPr>
          <w:rFonts w:asciiTheme="minorHAnsi" w:eastAsiaTheme="minorEastAsia" w:hAnsiTheme="minorHAnsi" w:cstheme="minorBidi"/>
          <w:noProof/>
          <w:sz w:val="22"/>
          <w:lang w:val="pt-BR" w:eastAsia="pt-BR"/>
        </w:rPr>
      </w:pPr>
      <w:hyperlink w:anchor="_Toc79018488" w:history="1">
        <w:r w:rsidR="006F3511" w:rsidRPr="003914F2">
          <w:rPr>
            <w:rStyle w:val="Hyperlink"/>
            <w:noProof/>
          </w:rPr>
          <w:t>Quadro 2: Classificação do IMC para Idosos</w:t>
        </w:r>
        <w:r w:rsidR="006F3511">
          <w:rPr>
            <w:noProof/>
            <w:webHidden/>
          </w:rPr>
          <w:tab/>
        </w:r>
        <w:r w:rsidR="006F3511">
          <w:rPr>
            <w:noProof/>
            <w:webHidden/>
          </w:rPr>
          <w:fldChar w:fldCharType="begin"/>
        </w:r>
        <w:r w:rsidR="006F3511">
          <w:rPr>
            <w:noProof/>
            <w:webHidden/>
          </w:rPr>
          <w:instrText xml:space="preserve"> PAGEREF _Toc79018488 \h </w:instrText>
        </w:r>
        <w:r w:rsidR="006F3511">
          <w:rPr>
            <w:noProof/>
            <w:webHidden/>
          </w:rPr>
        </w:r>
        <w:r w:rsidR="006F3511">
          <w:rPr>
            <w:noProof/>
            <w:webHidden/>
          </w:rPr>
          <w:fldChar w:fldCharType="separate"/>
        </w:r>
        <w:r w:rsidR="009D625C">
          <w:rPr>
            <w:noProof/>
            <w:webHidden/>
          </w:rPr>
          <w:t>19</w:t>
        </w:r>
        <w:r w:rsidR="006F3511">
          <w:rPr>
            <w:noProof/>
            <w:webHidden/>
          </w:rPr>
          <w:fldChar w:fldCharType="end"/>
        </w:r>
      </w:hyperlink>
    </w:p>
    <w:p w14:paraId="2AA1B267" w14:textId="77777777" w:rsidR="006F3511" w:rsidRPr="006F3511" w:rsidRDefault="006F3511" w:rsidP="00C3004D">
      <w:pPr>
        <w:pStyle w:val="Corpodetexto"/>
        <w:spacing w:before="4"/>
        <w:rPr>
          <w:b/>
          <w:bCs/>
        </w:rPr>
      </w:pPr>
      <w:r>
        <w:rPr>
          <w:b/>
          <w:bCs/>
        </w:rPr>
        <w:fldChar w:fldCharType="end"/>
      </w:r>
    </w:p>
    <w:p w14:paraId="1845ECF7" w14:textId="77777777" w:rsidR="0005565C" w:rsidRDefault="0005565C" w:rsidP="00C3004D">
      <w:pPr>
        <w:pStyle w:val="Corpodetexto"/>
        <w:spacing w:before="4"/>
      </w:pPr>
    </w:p>
    <w:p w14:paraId="4DA08783" w14:textId="77777777" w:rsidR="0005565C" w:rsidRDefault="0005565C" w:rsidP="00C3004D">
      <w:pPr>
        <w:pStyle w:val="Corpodetexto"/>
        <w:spacing w:before="4"/>
      </w:pPr>
    </w:p>
    <w:p w14:paraId="227B86E1" w14:textId="77777777" w:rsidR="0005565C" w:rsidRDefault="0005565C" w:rsidP="00C3004D">
      <w:pPr>
        <w:pStyle w:val="Corpodetexto"/>
        <w:spacing w:before="4"/>
      </w:pPr>
    </w:p>
    <w:p w14:paraId="77F23ADB" w14:textId="77777777" w:rsidR="0005565C" w:rsidRDefault="0005565C" w:rsidP="00C3004D">
      <w:pPr>
        <w:pStyle w:val="Corpodetexto"/>
        <w:spacing w:before="4"/>
      </w:pPr>
    </w:p>
    <w:p w14:paraId="22C8CA96" w14:textId="77777777" w:rsidR="0005565C" w:rsidRDefault="0005565C" w:rsidP="00C3004D">
      <w:pPr>
        <w:pStyle w:val="Corpodetexto"/>
        <w:spacing w:before="4"/>
      </w:pPr>
    </w:p>
    <w:p w14:paraId="0C10AD0B" w14:textId="77777777" w:rsidR="0005565C" w:rsidRDefault="0005565C" w:rsidP="00C3004D">
      <w:pPr>
        <w:pStyle w:val="Corpodetexto"/>
        <w:spacing w:before="4"/>
      </w:pPr>
    </w:p>
    <w:p w14:paraId="76CB3C96" w14:textId="77777777" w:rsidR="0005565C" w:rsidRDefault="0005565C" w:rsidP="00C3004D">
      <w:pPr>
        <w:pStyle w:val="Corpodetexto"/>
        <w:spacing w:before="4"/>
      </w:pPr>
    </w:p>
    <w:p w14:paraId="6DE02C2B" w14:textId="77777777" w:rsidR="0005565C" w:rsidRDefault="0005565C" w:rsidP="00C3004D">
      <w:pPr>
        <w:pStyle w:val="Corpodetexto"/>
        <w:spacing w:before="4"/>
      </w:pPr>
    </w:p>
    <w:p w14:paraId="4C0B5A31" w14:textId="77777777" w:rsidR="0005565C" w:rsidRDefault="0005565C" w:rsidP="00C3004D">
      <w:pPr>
        <w:pStyle w:val="Corpodetexto"/>
        <w:spacing w:before="4"/>
      </w:pPr>
    </w:p>
    <w:p w14:paraId="6A8FEB48" w14:textId="77777777" w:rsidR="0005565C" w:rsidRDefault="0005565C" w:rsidP="00C3004D">
      <w:pPr>
        <w:pStyle w:val="Corpodetexto"/>
        <w:spacing w:before="4"/>
      </w:pPr>
    </w:p>
    <w:p w14:paraId="2E420F0F" w14:textId="77777777" w:rsidR="0005565C" w:rsidRDefault="0005565C" w:rsidP="00C3004D">
      <w:pPr>
        <w:pStyle w:val="Corpodetexto"/>
        <w:spacing w:before="4"/>
      </w:pPr>
    </w:p>
    <w:p w14:paraId="37488D7D" w14:textId="77777777" w:rsidR="0005565C" w:rsidRDefault="0005565C" w:rsidP="00C3004D">
      <w:pPr>
        <w:pStyle w:val="Corpodetexto"/>
        <w:spacing w:before="4"/>
      </w:pPr>
    </w:p>
    <w:p w14:paraId="7568C27C" w14:textId="77777777" w:rsidR="0005565C" w:rsidRDefault="0005565C" w:rsidP="00C3004D">
      <w:pPr>
        <w:pStyle w:val="Corpodetexto"/>
        <w:spacing w:before="4"/>
      </w:pPr>
    </w:p>
    <w:p w14:paraId="4EF9F33A" w14:textId="77777777" w:rsidR="0005565C" w:rsidRDefault="0005565C" w:rsidP="00C3004D">
      <w:pPr>
        <w:pStyle w:val="Corpodetexto"/>
        <w:spacing w:before="4"/>
      </w:pPr>
    </w:p>
    <w:p w14:paraId="65F4CC5D" w14:textId="77777777" w:rsidR="0005565C" w:rsidRDefault="0005565C" w:rsidP="00C3004D">
      <w:pPr>
        <w:pStyle w:val="Corpodetexto"/>
        <w:spacing w:before="4"/>
      </w:pPr>
    </w:p>
    <w:p w14:paraId="7B50F2E2" w14:textId="77777777" w:rsidR="0005565C" w:rsidRDefault="0005565C" w:rsidP="00C3004D">
      <w:pPr>
        <w:pStyle w:val="Corpodetexto"/>
        <w:spacing w:before="4"/>
      </w:pPr>
    </w:p>
    <w:p w14:paraId="6B82C5E7" w14:textId="77777777" w:rsidR="0005565C" w:rsidRDefault="0005565C" w:rsidP="00C3004D">
      <w:pPr>
        <w:pStyle w:val="Corpodetexto"/>
        <w:spacing w:before="4"/>
      </w:pPr>
    </w:p>
    <w:p w14:paraId="12EF2E39" w14:textId="77777777" w:rsidR="0005565C" w:rsidRDefault="0005565C" w:rsidP="00C3004D">
      <w:pPr>
        <w:pStyle w:val="Corpodetexto"/>
        <w:spacing w:before="4"/>
      </w:pPr>
    </w:p>
    <w:p w14:paraId="7CCD0B8F" w14:textId="77777777" w:rsidR="0005565C" w:rsidRDefault="0005565C" w:rsidP="00C3004D">
      <w:pPr>
        <w:pStyle w:val="Corpodetexto"/>
        <w:spacing w:before="4"/>
      </w:pPr>
    </w:p>
    <w:p w14:paraId="61415865" w14:textId="77777777" w:rsidR="0005565C" w:rsidRDefault="0005565C" w:rsidP="00C3004D">
      <w:pPr>
        <w:pStyle w:val="Corpodetexto"/>
        <w:spacing w:before="4"/>
      </w:pPr>
    </w:p>
    <w:p w14:paraId="22E906D1" w14:textId="77777777" w:rsidR="0005565C" w:rsidRDefault="0005565C" w:rsidP="00C3004D">
      <w:pPr>
        <w:pStyle w:val="Corpodetexto"/>
        <w:spacing w:before="4"/>
      </w:pPr>
    </w:p>
    <w:p w14:paraId="60B73785" w14:textId="77777777" w:rsidR="0005565C" w:rsidRDefault="0005565C" w:rsidP="00C3004D">
      <w:pPr>
        <w:pStyle w:val="Corpodetexto"/>
        <w:spacing w:before="4"/>
      </w:pPr>
    </w:p>
    <w:p w14:paraId="6FD9E0F9" w14:textId="77777777" w:rsidR="0005565C" w:rsidRDefault="0005565C" w:rsidP="00C3004D">
      <w:pPr>
        <w:pStyle w:val="Corpodetexto"/>
        <w:spacing w:before="4"/>
      </w:pPr>
    </w:p>
    <w:p w14:paraId="1498B3BC" w14:textId="77777777" w:rsidR="006F3511" w:rsidRDefault="006F3511" w:rsidP="00C3004D">
      <w:pPr>
        <w:pStyle w:val="Corpodetexto"/>
        <w:spacing w:before="4"/>
      </w:pPr>
    </w:p>
    <w:p w14:paraId="4133EFC4" w14:textId="77777777" w:rsidR="0044772D" w:rsidRDefault="0044772D" w:rsidP="00C3004D">
      <w:pPr>
        <w:pStyle w:val="Corpodetexto"/>
        <w:spacing w:before="4"/>
      </w:pPr>
    </w:p>
    <w:p w14:paraId="0081FC16" w14:textId="77777777" w:rsidR="0005565C" w:rsidRDefault="0005565C" w:rsidP="00C3004D">
      <w:pPr>
        <w:pStyle w:val="Corpodetexto"/>
        <w:spacing w:before="4"/>
      </w:pPr>
    </w:p>
    <w:p w14:paraId="15B08F38" w14:textId="77777777" w:rsidR="0005565C" w:rsidRDefault="0005565C" w:rsidP="00C3004D">
      <w:pPr>
        <w:pStyle w:val="Corpodetexto"/>
        <w:spacing w:before="4"/>
      </w:pPr>
    </w:p>
    <w:p w14:paraId="317305CD" w14:textId="77777777" w:rsidR="0005565C" w:rsidRPr="00A34B4A" w:rsidRDefault="0005565C" w:rsidP="00C3004D">
      <w:pPr>
        <w:pStyle w:val="Corpodetexto"/>
        <w:spacing w:before="4"/>
      </w:pPr>
    </w:p>
    <w:sdt>
      <w:sdtPr>
        <w:rPr>
          <w:b/>
          <w:bCs/>
          <w:szCs w:val="24"/>
        </w:rPr>
        <w:id w:val="-1868515822"/>
        <w:docPartObj>
          <w:docPartGallery w:val="Table of Contents"/>
          <w:docPartUnique/>
        </w:docPartObj>
      </w:sdtPr>
      <w:sdtContent>
        <w:p w14:paraId="24B26021" w14:textId="77777777" w:rsidR="00A34B4A" w:rsidRPr="00C32EA0" w:rsidRDefault="00A34B4A" w:rsidP="00A34B4A">
          <w:pPr>
            <w:ind w:left="2832" w:firstLine="708"/>
            <w:rPr>
              <w:b/>
              <w:bCs/>
              <w:szCs w:val="24"/>
            </w:rPr>
          </w:pPr>
          <w:r w:rsidRPr="00C32EA0">
            <w:rPr>
              <w:b/>
              <w:bCs/>
              <w:szCs w:val="24"/>
            </w:rPr>
            <w:t>SUMÁRIO</w:t>
          </w:r>
        </w:p>
        <w:p w14:paraId="6A1E9B3A" w14:textId="77777777" w:rsidR="00A34B4A" w:rsidRPr="00C32EA0" w:rsidRDefault="00A34B4A" w:rsidP="00A34B4A">
          <w:pPr>
            <w:ind w:left="2832" w:firstLine="708"/>
            <w:rPr>
              <w:b/>
              <w:bCs/>
              <w:szCs w:val="24"/>
            </w:rPr>
          </w:pPr>
        </w:p>
        <w:p w14:paraId="56F5DBEE" w14:textId="2EED1E5F" w:rsidR="00A5365C" w:rsidRDefault="00A34B4A">
          <w:pPr>
            <w:pStyle w:val="Sumrio1"/>
            <w:tabs>
              <w:tab w:val="left" w:pos="440"/>
              <w:tab w:val="right" w:leader="dot" w:pos="9460"/>
            </w:tabs>
            <w:rPr>
              <w:rFonts w:asciiTheme="minorHAnsi" w:eastAsiaTheme="minorEastAsia" w:hAnsiTheme="minorHAnsi" w:cstheme="minorBidi"/>
              <w:noProof/>
              <w:sz w:val="22"/>
              <w:lang w:val="pt-BR" w:eastAsia="pt-BR"/>
            </w:rPr>
          </w:pPr>
          <w:r w:rsidRPr="00C32EA0">
            <w:rPr>
              <w:b/>
              <w:bCs/>
              <w:szCs w:val="24"/>
            </w:rPr>
            <w:fldChar w:fldCharType="begin"/>
          </w:r>
          <w:r w:rsidRPr="00C32EA0">
            <w:rPr>
              <w:b/>
              <w:bCs/>
              <w:szCs w:val="24"/>
            </w:rPr>
            <w:instrText xml:space="preserve"> TOC \o "1-3" \h \z \u </w:instrText>
          </w:r>
          <w:r w:rsidRPr="00C32EA0">
            <w:rPr>
              <w:b/>
              <w:bCs/>
              <w:szCs w:val="24"/>
            </w:rPr>
            <w:fldChar w:fldCharType="separate"/>
          </w:r>
          <w:hyperlink w:anchor="_Toc82535985" w:history="1">
            <w:r w:rsidR="00A5365C" w:rsidRPr="00C3332B">
              <w:rPr>
                <w:rStyle w:val="Hyperlink"/>
                <w:noProof/>
                <w:w w:val="99"/>
              </w:rPr>
              <w:t>1.</w:t>
            </w:r>
            <w:r w:rsidR="00A5365C">
              <w:rPr>
                <w:rFonts w:asciiTheme="minorHAnsi" w:eastAsiaTheme="minorEastAsia" w:hAnsiTheme="minorHAnsi" w:cstheme="minorBidi"/>
                <w:noProof/>
                <w:sz w:val="22"/>
                <w:lang w:val="pt-BR" w:eastAsia="pt-BR"/>
              </w:rPr>
              <w:tab/>
            </w:r>
            <w:r w:rsidR="00A5365C" w:rsidRPr="00C3332B">
              <w:rPr>
                <w:rStyle w:val="Hyperlink"/>
                <w:noProof/>
              </w:rPr>
              <w:t>INTRODUÇÃO</w:t>
            </w:r>
            <w:r w:rsidR="00A5365C">
              <w:rPr>
                <w:noProof/>
                <w:webHidden/>
              </w:rPr>
              <w:tab/>
            </w:r>
            <w:r w:rsidR="00A5365C">
              <w:rPr>
                <w:noProof/>
                <w:webHidden/>
              </w:rPr>
              <w:fldChar w:fldCharType="begin"/>
            </w:r>
            <w:r w:rsidR="00A5365C">
              <w:rPr>
                <w:noProof/>
                <w:webHidden/>
              </w:rPr>
              <w:instrText xml:space="preserve"> PAGEREF _Toc82535985 \h </w:instrText>
            </w:r>
            <w:r w:rsidR="00A5365C">
              <w:rPr>
                <w:noProof/>
                <w:webHidden/>
              </w:rPr>
            </w:r>
            <w:r w:rsidR="00A5365C">
              <w:rPr>
                <w:noProof/>
                <w:webHidden/>
              </w:rPr>
              <w:fldChar w:fldCharType="separate"/>
            </w:r>
            <w:r w:rsidR="00483581">
              <w:rPr>
                <w:noProof/>
                <w:webHidden/>
              </w:rPr>
              <w:t>7</w:t>
            </w:r>
            <w:r w:rsidR="00A5365C">
              <w:rPr>
                <w:noProof/>
                <w:webHidden/>
              </w:rPr>
              <w:fldChar w:fldCharType="end"/>
            </w:r>
          </w:hyperlink>
        </w:p>
        <w:p w14:paraId="31030FA1" w14:textId="123E4C97" w:rsidR="00A5365C" w:rsidRDefault="00775B8C">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86" w:history="1">
            <w:r w:rsidR="00A5365C" w:rsidRPr="00C3332B">
              <w:rPr>
                <w:rStyle w:val="Hyperlink"/>
                <w:noProof/>
                <w:w w:val="99"/>
              </w:rPr>
              <w:t>2.</w:t>
            </w:r>
            <w:r w:rsidR="00A5365C">
              <w:rPr>
                <w:rFonts w:asciiTheme="minorHAnsi" w:eastAsiaTheme="minorEastAsia" w:hAnsiTheme="minorHAnsi" w:cstheme="minorBidi"/>
                <w:noProof/>
                <w:sz w:val="22"/>
                <w:lang w:val="pt-BR" w:eastAsia="pt-BR"/>
              </w:rPr>
              <w:tab/>
            </w:r>
            <w:r w:rsidR="00A5365C" w:rsidRPr="00C3332B">
              <w:rPr>
                <w:rStyle w:val="Hyperlink"/>
                <w:noProof/>
              </w:rPr>
              <w:t>JUSTIFICATIVA</w:t>
            </w:r>
            <w:r w:rsidR="00A5365C">
              <w:rPr>
                <w:noProof/>
                <w:webHidden/>
              </w:rPr>
              <w:tab/>
            </w:r>
            <w:r w:rsidR="00A5365C">
              <w:rPr>
                <w:noProof/>
                <w:webHidden/>
              </w:rPr>
              <w:fldChar w:fldCharType="begin"/>
            </w:r>
            <w:r w:rsidR="00A5365C">
              <w:rPr>
                <w:noProof/>
                <w:webHidden/>
              </w:rPr>
              <w:instrText xml:space="preserve"> PAGEREF _Toc82535986 \h </w:instrText>
            </w:r>
            <w:r w:rsidR="00A5365C">
              <w:rPr>
                <w:noProof/>
                <w:webHidden/>
              </w:rPr>
            </w:r>
            <w:r w:rsidR="00A5365C">
              <w:rPr>
                <w:noProof/>
                <w:webHidden/>
              </w:rPr>
              <w:fldChar w:fldCharType="separate"/>
            </w:r>
            <w:r w:rsidR="00483581">
              <w:rPr>
                <w:noProof/>
                <w:webHidden/>
              </w:rPr>
              <w:t>9</w:t>
            </w:r>
            <w:r w:rsidR="00A5365C">
              <w:rPr>
                <w:noProof/>
                <w:webHidden/>
              </w:rPr>
              <w:fldChar w:fldCharType="end"/>
            </w:r>
          </w:hyperlink>
        </w:p>
        <w:p w14:paraId="5D7B68FB" w14:textId="5B56BAF3" w:rsidR="00A5365C" w:rsidRDefault="00775B8C">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87" w:history="1">
            <w:r w:rsidR="00A5365C" w:rsidRPr="00C3332B">
              <w:rPr>
                <w:rStyle w:val="Hyperlink"/>
                <w:noProof/>
                <w:w w:val="99"/>
              </w:rPr>
              <w:t>3.</w:t>
            </w:r>
            <w:r w:rsidR="00A5365C">
              <w:rPr>
                <w:rFonts w:asciiTheme="minorHAnsi" w:eastAsiaTheme="minorEastAsia" w:hAnsiTheme="minorHAnsi" w:cstheme="minorBidi"/>
                <w:noProof/>
                <w:sz w:val="22"/>
                <w:lang w:val="pt-BR" w:eastAsia="pt-BR"/>
              </w:rPr>
              <w:tab/>
            </w:r>
            <w:r w:rsidR="00A5365C" w:rsidRPr="00C3332B">
              <w:rPr>
                <w:rStyle w:val="Hyperlink"/>
                <w:noProof/>
              </w:rPr>
              <w:t>OBJETIVOS</w:t>
            </w:r>
            <w:r w:rsidR="00A5365C">
              <w:rPr>
                <w:noProof/>
                <w:webHidden/>
              </w:rPr>
              <w:tab/>
            </w:r>
            <w:r w:rsidR="00A5365C">
              <w:rPr>
                <w:noProof/>
                <w:webHidden/>
              </w:rPr>
              <w:fldChar w:fldCharType="begin"/>
            </w:r>
            <w:r w:rsidR="00A5365C">
              <w:rPr>
                <w:noProof/>
                <w:webHidden/>
              </w:rPr>
              <w:instrText xml:space="preserve"> PAGEREF _Toc82535987 \h </w:instrText>
            </w:r>
            <w:r w:rsidR="00A5365C">
              <w:rPr>
                <w:noProof/>
                <w:webHidden/>
              </w:rPr>
            </w:r>
            <w:r w:rsidR="00A5365C">
              <w:rPr>
                <w:noProof/>
                <w:webHidden/>
              </w:rPr>
              <w:fldChar w:fldCharType="separate"/>
            </w:r>
            <w:r w:rsidR="00483581">
              <w:rPr>
                <w:noProof/>
                <w:webHidden/>
              </w:rPr>
              <w:t>10</w:t>
            </w:r>
            <w:r w:rsidR="00A5365C">
              <w:rPr>
                <w:noProof/>
                <w:webHidden/>
              </w:rPr>
              <w:fldChar w:fldCharType="end"/>
            </w:r>
          </w:hyperlink>
        </w:p>
        <w:p w14:paraId="627748B0" w14:textId="163645FA" w:rsidR="00A5365C" w:rsidRDefault="00775B8C">
          <w:pPr>
            <w:pStyle w:val="Sumrio2"/>
            <w:tabs>
              <w:tab w:val="right" w:leader="dot" w:pos="9460"/>
            </w:tabs>
            <w:rPr>
              <w:rFonts w:asciiTheme="minorHAnsi" w:eastAsiaTheme="minorEastAsia" w:hAnsiTheme="minorHAnsi" w:cstheme="minorBidi"/>
              <w:noProof/>
              <w:sz w:val="22"/>
              <w:lang w:val="pt-BR" w:eastAsia="pt-BR"/>
            </w:rPr>
          </w:pPr>
          <w:hyperlink w:anchor="_Toc82535988" w:history="1">
            <w:r w:rsidR="00A5365C" w:rsidRPr="00C3332B">
              <w:rPr>
                <w:rStyle w:val="Hyperlink"/>
                <w:noProof/>
              </w:rPr>
              <w:t>3.1 Geral</w:t>
            </w:r>
            <w:r w:rsidR="00A5365C">
              <w:rPr>
                <w:noProof/>
                <w:webHidden/>
              </w:rPr>
              <w:tab/>
            </w:r>
            <w:r w:rsidR="00A5365C">
              <w:rPr>
                <w:noProof/>
                <w:webHidden/>
              </w:rPr>
              <w:fldChar w:fldCharType="begin"/>
            </w:r>
            <w:r w:rsidR="00A5365C">
              <w:rPr>
                <w:noProof/>
                <w:webHidden/>
              </w:rPr>
              <w:instrText xml:space="preserve"> PAGEREF _Toc82535988 \h </w:instrText>
            </w:r>
            <w:r w:rsidR="00A5365C">
              <w:rPr>
                <w:noProof/>
                <w:webHidden/>
              </w:rPr>
            </w:r>
            <w:r w:rsidR="00A5365C">
              <w:rPr>
                <w:noProof/>
                <w:webHidden/>
              </w:rPr>
              <w:fldChar w:fldCharType="separate"/>
            </w:r>
            <w:r w:rsidR="00483581">
              <w:rPr>
                <w:noProof/>
                <w:webHidden/>
              </w:rPr>
              <w:t>10</w:t>
            </w:r>
            <w:r w:rsidR="00A5365C">
              <w:rPr>
                <w:noProof/>
                <w:webHidden/>
              </w:rPr>
              <w:fldChar w:fldCharType="end"/>
            </w:r>
          </w:hyperlink>
        </w:p>
        <w:p w14:paraId="152C6A2C" w14:textId="236A2E3C" w:rsidR="00A5365C" w:rsidRDefault="00775B8C">
          <w:pPr>
            <w:pStyle w:val="Sumrio2"/>
            <w:tabs>
              <w:tab w:val="right" w:leader="dot" w:pos="9460"/>
            </w:tabs>
            <w:rPr>
              <w:rFonts w:asciiTheme="minorHAnsi" w:eastAsiaTheme="minorEastAsia" w:hAnsiTheme="minorHAnsi" w:cstheme="minorBidi"/>
              <w:noProof/>
              <w:sz w:val="22"/>
              <w:lang w:val="pt-BR" w:eastAsia="pt-BR"/>
            </w:rPr>
          </w:pPr>
          <w:hyperlink w:anchor="_Toc82535989" w:history="1">
            <w:r w:rsidR="00A5365C" w:rsidRPr="00C3332B">
              <w:rPr>
                <w:rStyle w:val="Hyperlink"/>
                <w:noProof/>
              </w:rPr>
              <w:t>3.1 Específicos</w:t>
            </w:r>
            <w:r w:rsidR="00A5365C">
              <w:rPr>
                <w:noProof/>
                <w:webHidden/>
              </w:rPr>
              <w:tab/>
            </w:r>
            <w:r w:rsidR="00A5365C">
              <w:rPr>
                <w:noProof/>
                <w:webHidden/>
              </w:rPr>
              <w:fldChar w:fldCharType="begin"/>
            </w:r>
            <w:r w:rsidR="00A5365C">
              <w:rPr>
                <w:noProof/>
                <w:webHidden/>
              </w:rPr>
              <w:instrText xml:space="preserve"> PAGEREF _Toc82535989 \h </w:instrText>
            </w:r>
            <w:r w:rsidR="00A5365C">
              <w:rPr>
                <w:noProof/>
                <w:webHidden/>
              </w:rPr>
            </w:r>
            <w:r w:rsidR="00A5365C">
              <w:rPr>
                <w:noProof/>
                <w:webHidden/>
              </w:rPr>
              <w:fldChar w:fldCharType="separate"/>
            </w:r>
            <w:r w:rsidR="00483581">
              <w:rPr>
                <w:noProof/>
                <w:webHidden/>
              </w:rPr>
              <w:t>10</w:t>
            </w:r>
            <w:r w:rsidR="00A5365C">
              <w:rPr>
                <w:noProof/>
                <w:webHidden/>
              </w:rPr>
              <w:fldChar w:fldCharType="end"/>
            </w:r>
          </w:hyperlink>
        </w:p>
        <w:p w14:paraId="63F1D27A" w14:textId="5CF33721" w:rsidR="00A5365C" w:rsidRDefault="00775B8C">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90" w:history="1">
            <w:r w:rsidR="00A5365C" w:rsidRPr="00C3332B">
              <w:rPr>
                <w:rStyle w:val="Hyperlink"/>
                <w:noProof/>
                <w:w w:val="99"/>
              </w:rPr>
              <w:t>4.</w:t>
            </w:r>
            <w:r w:rsidR="00A5365C">
              <w:rPr>
                <w:rFonts w:asciiTheme="minorHAnsi" w:eastAsiaTheme="minorEastAsia" w:hAnsiTheme="minorHAnsi" w:cstheme="minorBidi"/>
                <w:noProof/>
                <w:sz w:val="22"/>
                <w:lang w:val="pt-BR" w:eastAsia="pt-BR"/>
              </w:rPr>
              <w:tab/>
            </w:r>
            <w:r w:rsidR="00A5365C" w:rsidRPr="00C3332B">
              <w:rPr>
                <w:rStyle w:val="Hyperlink"/>
                <w:noProof/>
              </w:rPr>
              <w:t>METODOLOGIA</w:t>
            </w:r>
            <w:r w:rsidR="00A5365C" w:rsidRPr="00C3332B">
              <w:rPr>
                <w:rStyle w:val="Hyperlink"/>
                <w:noProof/>
                <w:spacing w:val="-9"/>
              </w:rPr>
              <w:t xml:space="preserve"> </w:t>
            </w:r>
            <w:r w:rsidR="00A5365C" w:rsidRPr="00C3332B">
              <w:rPr>
                <w:rStyle w:val="Hyperlink"/>
                <w:noProof/>
              </w:rPr>
              <w:t>DA</w:t>
            </w:r>
            <w:r w:rsidR="00A5365C" w:rsidRPr="00C3332B">
              <w:rPr>
                <w:rStyle w:val="Hyperlink"/>
                <w:noProof/>
                <w:spacing w:val="-4"/>
              </w:rPr>
              <w:t xml:space="preserve"> </w:t>
            </w:r>
            <w:r w:rsidR="00A5365C" w:rsidRPr="00C3332B">
              <w:rPr>
                <w:rStyle w:val="Hyperlink"/>
                <w:noProof/>
              </w:rPr>
              <w:t>PESQUISA</w:t>
            </w:r>
            <w:r w:rsidR="00A5365C">
              <w:rPr>
                <w:noProof/>
                <w:webHidden/>
              </w:rPr>
              <w:tab/>
            </w:r>
            <w:r w:rsidR="00A5365C">
              <w:rPr>
                <w:noProof/>
                <w:webHidden/>
              </w:rPr>
              <w:fldChar w:fldCharType="begin"/>
            </w:r>
            <w:r w:rsidR="00A5365C">
              <w:rPr>
                <w:noProof/>
                <w:webHidden/>
              </w:rPr>
              <w:instrText xml:space="preserve"> PAGEREF _Toc82535990 \h </w:instrText>
            </w:r>
            <w:r w:rsidR="00A5365C">
              <w:rPr>
                <w:noProof/>
                <w:webHidden/>
              </w:rPr>
            </w:r>
            <w:r w:rsidR="00A5365C">
              <w:rPr>
                <w:noProof/>
                <w:webHidden/>
              </w:rPr>
              <w:fldChar w:fldCharType="separate"/>
            </w:r>
            <w:r w:rsidR="00483581">
              <w:rPr>
                <w:noProof/>
                <w:webHidden/>
              </w:rPr>
              <w:t>11</w:t>
            </w:r>
            <w:r w:rsidR="00A5365C">
              <w:rPr>
                <w:noProof/>
                <w:webHidden/>
              </w:rPr>
              <w:fldChar w:fldCharType="end"/>
            </w:r>
          </w:hyperlink>
        </w:p>
        <w:p w14:paraId="4F2490E0" w14:textId="79EC37C6" w:rsidR="00A5365C" w:rsidRDefault="00775B8C">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91" w:history="1">
            <w:r w:rsidR="00A5365C" w:rsidRPr="00C3332B">
              <w:rPr>
                <w:rStyle w:val="Hyperlink"/>
                <w:noProof/>
                <w:w w:val="99"/>
              </w:rPr>
              <w:t>5.</w:t>
            </w:r>
            <w:r w:rsidR="00A5365C">
              <w:rPr>
                <w:rFonts w:asciiTheme="minorHAnsi" w:eastAsiaTheme="minorEastAsia" w:hAnsiTheme="minorHAnsi" w:cstheme="minorBidi"/>
                <w:noProof/>
                <w:sz w:val="22"/>
                <w:lang w:val="pt-BR" w:eastAsia="pt-BR"/>
              </w:rPr>
              <w:tab/>
            </w:r>
            <w:r w:rsidR="00A5365C" w:rsidRPr="00C3332B">
              <w:rPr>
                <w:rStyle w:val="Hyperlink"/>
                <w:noProof/>
              </w:rPr>
              <w:t>ESTUDO DE CASO</w:t>
            </w:r>
            <w:r w:rsidR="00A5365C">
              <w:rPr>
                <w:noProof/>
                <w:webHidden/>
              </w:rPr>
              <w:tab/>
            </w:r>
            <w:r w:rsidR="00A5365C">
              <w:rPr>
                <w:noProof/>
                <w:webHidden/>
              </w:rPr>
              <w:fldChar w:fldCharType="begin"/>
            </w:r>
            <w:r w:rsidR="00A5365C">
              <w:rPr>
                <w:noProof/>
                <w:webHidden/>
              </w:rPr>
              <w:instrText xml:space="preserve"> PAGEREF _Toc82535991 \h </w:instrText>
            </w:r>
            <w:r w:rsidR="00A5365C">
              <w:rPr>
                <w:noProof/>
                <w:webHidden/>
              </w:rPr>
            </w:r>
            <w:r w:rsidR="00A5365C">
              <w:rPr>
                <w:noProof/>
                <w:webHidden/>
              </w:rPr>
              <w:fldChar w:fldCharType="separate"/>
            </w:r>
            <w:r w:rsidR="00483581">
              <w:rPr>
                <w:noProof/>
                <w:webHidden/>
              </w:rPr>
              <w:t>12</w:t>
            </w:r>
            <w:r w:rsidR="00A5365C">
              <w:rPr>
                <w:noProof/>
                <w:webHidden/>
              </w:rPr>
              <w:fldChar w:fldCharType="end"/>
            </w:r>
          </w:hyperlink>
        </w:p>
        <w:p w14:paraId="48D6B332" w14:textId="7ABC4F37" w:rsidR="00A5365C" w:rsidRDefault="00775B8C">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2535992" w:history="1">
            <w:r w:rsidR="00A5365C" w:rsidRPr="00C3332B">
              <w:rPr>
                <w:rStyle w:val="Hyperlink"/>
                <w:noProof/>
                <w:w w:val="99"/>
              </w:rPr>
              <w:t>6.</w:t>
            </w:r>
            <w:r w:rsidR="00A5365C">
              <w:rPr>
                <w:rFonts w:asciiTheme="minorHAnsi" w:eastAsiaTheme="minorEastAsia" w:hAnsiTheme="minorHAnsi" w:cstheme="minorBidi"/>
                <w:noProof/>
                <w:sz w:val="22"/>
                <w:lang w:val="pt-BR" w:eastAsia="pt-BR"/>
              </w:rPr>
              <w:tab/>
            </w:r>
            <w:r w:rsidR="00A5365C" w:rsidRPr="00C3332B">
              <w:rPr>
                <w:rStyle w:val="Hyperlink"/>
                <w:noProof/>
              </w:rPr>
              <w:t>REFERÊNCIAL TEÓRICO</w:t>
            </w:r>
            <w:r w:rsidR="00A5365C">
              <w:rPr>
                <w:noProof/>
                <w:webHidden/>
              </w:rPr>
              <w:tab/>
            </w:r>
            <w:r w:rsidR="00A5365C">
              <w:rPr>
                <w:noProof/>
                <w:webHidden/>
              </w:rPr>
              <w:fldChar w:fldCharType="begin"/>
            </w:r>
            <w:r w:rsidR="00A5365C">
              <w:rPr>
                <w:noProof/>
                <w:webHidden/>
              </w:rPr>
              <w:instrText xml:space="preserve"> PAGEREF _Toc82535992 \h </w:instrText>
            </w:r>
            <w:r w:rsidR="00A5365C">
              <w:rPr>
                <w:noProof/>
                <w:webHidden/>
              </w:rPr>
            </w:r>
            <w:r w:rsidR="00A5365C">
              <w:rPr>
                <w:noProof/>
                <w:webHidden/>
              </w:rPr>
              <w:fldChar w:fldCharType="separate"/>
            </w:r>
            <w:r w:rsidR="00483581">
              <w:rPr>
                <w:noProof/>
                <w:webHidden/>
              </w:rPr>
              <w:t>13</w:t>
            </w:r>
            <w:r w:rsidR="00A5365C">
              <w:rPr>
                <w:noProof/>
                <w:webHidden/>
              </w:rPr>
              <w:fldChar w:fldCharType="end"/>
            </w:r>
          </w:hyperlink>
        </w:p>
        <w:p w14:paraId="6FA56C7D" w14:textId="4EC93334" w:rsidR="00A5365C" w:rsidRDefault="00775B8C">
          <w:pPr>
            <w:pStyle w:val="Sumrio2"/>
            <w:tabs>
              <w:tab w:val="right" w:leader="dot" w:pos="9460"/>
            </w:tabs>
            <w:rPr>
              <w:rFonts w:asciiTheme="minorHAnsi" w:eastAsiaTheme="minorEastAsia" w:hAnsiTheme="minorHAnsi" w:cstheme="minorBidi"/>
              <w:noProof/>
              <w:sz w:val="22"/>
              <w:lang w:val="pt-BR" w:eastAsia="pt-BR"/>
            </w:rPr>
          </w:pPr>
          <w:hyperlink w:anchor="_Toc82535993" w:history="1">
            <w:r w:rsidR="00A5365C" w:rsidRPr="00C3332B">
              <w:rPr>
                <w:rStyle w:val="Hyperlink"/>
                <w:noProof/>
              </w:rPr>
              <w:t>6.1Biótipo</w:t>
            </w:r>
            <w:r w:rsidR="00A5365C">
              <w:rPr>
                <w:noProof/>
                <w:webHidden/>
              </w:rPr>
              <w:tab/>
            </w:r>
            <w:r w:rsidR="00A5365C">
              <w:rPr>
                <w:noProof/>
                <w:webHidden/>
              </w:rPr>
              <w:fldChar w:fldCharType="begin"/>
            </w:r>
            <w:r w:rsidR="00A5365C">
              <w:rPr>
                <w:noProof/>
                <w:webHidden/>
              </w:rPr>
              <w:instrText xml:space="preserve"> PAGEREF _Toc82535993 \h </w:instrText>
            </w:r>
            <w:r w:rsidR="00A5365C">
              <w:rPr>
                <w:noProof/>
                <w:webHidden/>
              </w:rPr>
            </w:r>
            <w:r w:rsidR="00A5365C">
              <w:rPr>
                <w:noProof/>
                <w:webHidden/>
              </w:rPr>
              <w:fldChar w:fldCharType="separate"/>
            </w:r>
            <w:r w:rsidR="00483581">
              <w:rPr>
                <w:noProof/>
                <w:webHidden/>
              </w:rPr>
              <w:t>13</w:t>
            </w:r>
            <w:r w:rsidR="00A5365C">
              <w:rPr>
                <w:noProof/>
                <w:webHidden/>
              </w:rPr>
              <w:fldChar w:fldCharType="end"/>
            </w:r>
          </w:hyperlink>
        </w:p>
        <w:p w14:paraId="383FE3C2" w14:textId="15DC0445" w:rsidR="00A5365C" w:rsidRDefault="00775B8C">
          <w:pPr>
            <w:pStyle w:val="Sumrio3"/>
            <w:tabs>
              <w:tab w:val="right" w:leader="dot" w:pos="9460"/>
            </w:tabs>
            <w:rPr>
              <w:rFonts w:cstheme="minorBidi"/>
              <w:noProof/>
              <w:sz w:val="22"/>
            </w:rPr>
          </w:pPr>
          <w:hyperlink w:anchor="_Toc82535994" w:history="1">
            <w:r w:rsidR="00A5365C" w:rsidRPr="00C3332B">
              <w:rPr>
                <w:rStyle w:val="Hyperlink"/>
                <w:rFonts w:ascii="Arial" w:hAnsi="Arial" w:cs="Arial"/>
                <w:noProof/>
              </w:rPr>
              <w:t>6.1.1 O que é biotipo e somatotipo.</w:t>
            </w:r>
            <w:r w:rsidR="00A5365C">
              <w:rPr>
                <w:noProof/>
                <w:webHidden/>
              </w:rPr>
              <w:tab/>
            </w:r>
            <w:r w:rsidR="00A5365C">
              <w:rPr>
                <w:noProof/>
                <w:webHidden/>
              </w:rPr>
              <w:fldChar w:fldCharType="begin"/>
            </w:r>
            <w:r w:rsidR="00A5365C">
              <w:rPr>
                <w:noProof/>
                <w:webHidden/>
              </w:rPr>
              <w:instrText xml:space="preserve"> PAGEREF _Toc82535994 \h </w:instrText>
            </w:r>
            <w:r w:rsidR="00A5365C">
              <w:rPr>
                <w:noProof/>
                <w:webHidden/>
              </w:rPr>
            </w:r>
            <w:r w:rsidR="00A5365C">
              <w:rPr>
                <w:noProof/>
                <w:webHidden/>
              </w:rPr>
              <w:fldChar w:fldCharType="separate"/>
            </w:r>
            <w:r w:rsidR="00483581">
              <w:rPr>
                <w:noProof/>
                <w:webHidden/>
              </w:rPr>
              <w:t>13</w:t>
            </w:r>
            <w:r w:rsidR="00A5365C">
              <w:rPr>
                <w:noProof/>
                <w:webHidden/>
              </w:rPr>
              <w:fldChar w:fldCharType="end"/>
            </w:r>
          </w:hyperlink>
        </w:p>
        <w:p w14:paraId="06115622" w14:textId="113368AF" w:rsidR="00A5365C" w:rsidRDefault="00775B8C">
          <w:pPr>
            <w:pStyle w:val="Sumrio3"/>
            <w:tabs>
              <w:tab w:val="right" w:leader="dot" w:pos="9460"/>
            </w:tabs>
            <w:rPr>
              <w:rFonts w:cstheme="minorBidi"/>
              <w:noProof/>
              <w:sz w:val="22"/>
            </w:rPr>
          </w:pPr>
          <w:hyperlink w:anchor="_Toc82535995" w:history="1">
            <w:r w:rsidR="00A5365C" w:rsidRPr="00C3332B">
              <w:rPr>
                <w:rStyle w:val="Hyperlink"/>
                <w:rFonts w:ascii="Arial" w:hAnsi="Arial" w:cs="Arial"/>
                <w:noProof/>
              </w:rPr>
              <w:t>6.1.2 Ectomorfo.</w:t>
            </w:r>
            <w:r w:rsidR="00A5365C">
              <w:rPr>
                <w:noProof/>
                <w:webHidden/>
              </w:rPr>
              <w:tab/>
            </w:r>
            <w:r w:rsidR="00A5365C">
              <w:rPr>
                <w:noProof/>
                <w:webHidden/>
              </w:rPr>
              <w:fldChar w:fldCharType="begin"/>
            </w:r>
            <w:r w:rsidR="00A5365C">
              <w:rPr>
                <w:noProof/>
                <w:webHidden/>
              </w:rPr>
              <w:instrText xml:space="preserve"> PAGEREF _Toc82535995 \h </w:instrText>
            </w:r>
            <w:r w:rsidR="00A5365C">
              <w:rPr>
                <w:noProof/>
                <w:webHidden/>
              </w:rPr>
            </w:r>
            <w:r w:rsidR="00A5365C">
              <w:rPr>
                <w:noProof/>
                <w:webHidden/>
              </w:rPr>
              <w:fldChar w:fldCharType="separate"/>
            </w:r>
            <w:r w:rsidR="00483581">
              <w:rPr>
                <w:noProof/>
                <w:webHidden/>
              </w:rPr>
              <w:t>15</w:t>
            </w:r>
            <w:r w:rsidR="00A5365C">
              <w:rPr>
                <w:noProof/>
                <w:webHidden/>
              </w:rPr>
              <w:fldChar w:fldCharType="end"/>
            </w:r>
          </w:hyperlink>
        </w:p>
        <w:p w14:paraId="622202DB" w14:textId="0859AA5B" w:rsidR="00A5365C" w:rsidRDefault="00775B8C">
          <w:pPr>
            <w:pStyle w:val="Sumrio3"/>
            <w:tabs>
              <w:tab w:val="right" w:leader="dot" w:pos="9460"/>
            </w:tabs>
            <w:rPr>
              <w:rFonts w:cstheme="minorBidi"/>
              <w:noProof/>
              <w:sz w:val="22"/>
            </w:rPr>
          </w:pPr>
          <w:hyperlink w:anchor="_Toc82535996" w:history="1">
            <w:r w:rsidR="00A5365C" w:rsidRPr="00C3332B">
              <w:rPr>
                <w:rStyle w:val="Hyperlink"/>
                <w:rFonts w:ascii="Arial" w:hAnsi="Arial" w:cs="Arial"/>
                <w:noProof/>
              </w:rPr>
              <w:t>6.1.3 Mesomorfo.</w:t>
            </w:r>
            <w:r w:rsidR="00A5365C">
              <w:rPr>
                <w:noProof/>
                <w:webHidden/>
              </w:rPr>
              <w:tab/>
            </w:r>
            <w:r w:rsidR="00A5365C">
              <w:rPr>
                <w:noProof/>
                <w:webHidden/>
              </w:rPr>
              <w:fldChar w:fldCharType="begin"/>
            </w:r>
            <w:r w:rsidR="00A5365C">
              <w:rPr>
                <w:noProof/>
                <w:webHidden/>
              </w:rPr>
              <w:instrText xml:space="preserve"> PAGEREF _Toc82535996 \h </w:instrText>
            </w:r>
            <w:r w:rsidR="00A5365C">
              <w:rPr>
                <w:noProof/>
                <w:webHidden/>
              </w:rPr>
            </w:r>
            <w:r w:rsidR="00A5365C">
              <w:rPr>
                <w:noProof/>
                <w:webHidden/>
              </w:rPr>
              <w:fldChar w:fldCharType="separate"/>
            </w:r>
            <w:r w:rsidR="00483581">
              <w:rPr>
                <w:noProof/>
                <w:webHidden/>
              </w:rPr>
              <w:t>15</w:t>
            </w:r>
            <w:r w:rsidR="00A5365C">
              <w:rPr>
                <w:noProof/>
                <w:webHidden/>
              </w:rPr>
              <w:fldChar w:fldCharType="end"/>
            </w:r>
          </w:hyperlink>
        </w:p>
        <w:p w14:paraId="4DD487B7" w14:textId="137F61C0" w:rsidR="00A5365C" w:rsidRDefault="00775B8C">
          <w:pPr>
            <w:pStyle w:val="Sumrio3"/>
            <w:tabs>
              <w:tab w:val="right" w:leader="dot" w:pos="9460"/>
            </w:tabs>
            <w:rPr>
              <w:rFonts w:cstheme="minorBidi"/>
              <w:noProof/>
              <w:sz w:val="22"/>
            </w:rPr>
          </w:pPr>
          <w:hyperlink w:anchor="_Toc82535997" w:history="1">
            <w:r w:rsidR="00A5365C" w:rsidRPr="00C3332B">
              <w:rPr>
                <w:rStyle w:val="Hyperlink"/>
                <w:rFonts w:ascii="Arial" w:hAnsi="Arial" w:cs="Arial"/>
                <w:noProof/>
              </w:rPr>
              <w:t>6.1.4 Endomorfo.</w:t>
            </w:r>
            <w:r w:rsidR="00A5365C">
              <w:rPr>
                <w:noProof/>
                <w:webHidden/>
              </w:rPr>
              <w:tab/>
            </w:r>
            <w:r w:rsidR="00A5365C">
              <w:rPr>
                <w:noProof/>
                <w:webHidden/>
              </w:rPr>
              <w:fldChar w:fldCharType="begin"/>
            </w:r>
            <w:r w:rsidR="00A5365C">
              <w:rPr>
                <w:noProof/>
                <w:webHidden/>
              </w:rPr>
              <w:instrText xml:space="preserve"> PAGEREF _Toc82535997 \h </w:instrText>
            </w:r>
            <w:r w:rsidR="00A5365C">
              <w:rPr>
                <w:noProof/>
                <w:webHidden/>
              </w:rPr>
            </w:r>
            <w:r w:rsidR="00A5365C">
              <w:rPr>
                <w:noProof/>
                <w:webHidden/>
              </w:rPr>
              <w:fldChar w:fldCharType="separate"/>
            </w:r>
            <w:r w:rsidR="00483581">
              <w:rPr>
                <w:noProof/>
                <w:webHidden/>
              </w:rPr>
              <w:t>16</w:t>
            </w:r>
            <w:r w:rsidR="00A5365C">
              <w:rPr>
                <w:noProof/>
                <w:webHidden/>
              </w:rPr>
              <w:fldChar w:fldCharType="end"/>
            </w:r>
          </w:hyperlink>
        </w:p>
        <w:p w14:paraId="6D67507E" w14:textId="36181C44" w:rsidR="00A5365C" w:rsidRDefault="00775B8C">
          <w:pPr>
            <w:pStyle w:val="Sumrio3"/>
            <w:tabs>
              <w:tab w:val="right" w:leader="dot" w:pos="9460"/>
            </w:tabs>
            <w:rPr>
              <w:rFonts w:cstheme="minorBidi"/>
              <w:noProof/>
              <w:sz w:val="22"/>
            </w:rPr>
          </w:pPr>
          <w:hyperlink w:anchor="_Toc82535998" w:history="1">
            <w:r w:rsidR="00A5365C" w:rsidRPr="00C3332B">
              <w:rPr>
                <w:rStyle w:val="Hyperlink"/>
                <w:rFonts w:ascii="Arial" w:hAnsi="Arial" w:cs="Arial"/>
                <w:noProof/>
              </w:rPr>
              <w:t>6.1.5 Como saber seu somatótipo.</w:t>
            </w:r>
            <w:r w:rsidR="00A5365C">
              <w:rPr>
                <w:noProof/>
                <w:webHidden/>
              </w:rPr>
              <w:tab/>
            </w:r>
            <w:r w:rsidR="00A5365C">
              <w:rPr>
                <w:noProof/>
                <w:webHidden/>
              </w:rPr>
              <w:fldChar w:fldCharType="begin"/>
            </w:r>
            <w:r w:rsidR="00A5365C">
              <w:rPr>
                <w:noProof/>
                <w:webHidden/>
              </w:rPr>
              <w:instrText xml:space="preserve"> PAGEREF _Toc82535998 \h </w:instrText>
            </w:r>
            <w:r w:rsidR="00A5365C">
              <w:rPr>
                <w:noProof/>
                <w:webHidden/>
              </w:rPr>
            </w:r>
            <w:r w:rsidR="00A5365C">
              <w:rPr>
                <w:noProof/>
                <w:webHidden/>
              </w:rPr>
              <w:fldChar w:fldCharType="separate"/>
            </w:r>
            <w:r w:rsidR="00483581">
              <w:rPr>
                <w:noProof/>
                <w:webHidden/>
              </w:rPr>
              <w:t>17</w:t>
            </w:r>
            <w:r w:rsidR="00A5365C">
              <w:rPr>
                <w:noProof/>
                <w:webHidden/>
              </w:rPr>
              <w:fldChar w:fldCharType="end"/>
            </w:r>
          </w:hyperlink>
        </w:p>
        <w:p w14:paraId="2F87E9E3" w14:textId="54C3A32B" w:rsidR="00A5365C" w:rsidRDefault="00775B8C">
          <w:pPr>
            <w:pStyle w:val="Sumrio2"/>
            <w:tabs>
              <w:tab w:val="right" w:leader="dot" w:pos="9460"/>
            </w:tabs>
            <w:rPr>
              <w:rFonts w:asciiTheme="minorHAnsi" w:eastAsiaTheme="minorEastAsia" w:hAnsiTheme="minorHAnsi" w:cstheme="minorBidi"/>
              <w:noProof/>
              <w:sz w:val="22"/>
              <w:lang w:val="pt-BR" w:eastAsia="pt-BR"/>
            </w:rPr>
          </w:pPr>
          <w:hyperlink w:anchor="_Toc82535999" w:history="1">
            <w:r w:rsidR="00A5365C" w:rsidRPr="00C3332B">
              <w:rPr>
                <w:rStyle w:val="Hyperlink"/>
                <w:noProof/>
              </w:rPr>
              <w:t>6.2 IMC</w:t>
            </w:r>
            <w:r w:rsidR="00A5365C">
              <w:rPr>
                <w:noProof/>
                <w:webHidden/>
              </w:rPr>
              <w:tab/>
            </w:r>
            <w:r w:rsidR="00A5365C">
              <w:rPr>
                <w:noProof/>
                <w:webHidden/>
              </w:rPr>
              <w:fldChar w:fldCharType="begin"/>
            </w:r>
            <w:r w:rsidR="00A5365C">
              <w:rPr>
                <w:noProof/>
                <w:webHidden/>
              </w:rPr>
              <w:instrText xml:space="preserve"> PAGEREF _Toc82535999 \h </w:instrText>
            </w:r>
            <w:r w:rsidR="00A5365C">
              <w:rPr>
                <w:noProof/>
                <w:webHidden/>
              </w:rPr>
            </w:r>
            <w:r w:rsidR="00A5365C">
              <w:rPr>
                <w:noProof/>
                <w:webHidden/>
              </w:rPr>
              <w:fldChar w:fldCharType="separate"/>
            </w:r>
            <w:r w:rsidR="00483581">
              <w:rPr>
                <w:noProof/>
                <w:webHidden/>
              </w:rPr>
              <w:t>18</w:t>
            </w:r>
            <w:r w:rsidR="00A5365C">
              <w:rPr>
                <w:noProof/>
                <w:webHidden/>
              </w:rPr>
              <w:fldChar w:fldCharType="end"/>
            </w:r>
          </w:hyperlink>
        </w:p>
        <w:p w14:paraId="0C24638A" w14:textId="0A9A517E" w:rsidR="00A5365C" w:rsidRDefault="00775B8C">
          <w:pPr>
            <w:pStyle w:val="Sumrio3"/>
            <w:tabs>
              <w:tab w:val="right" w:leader="dot" w:pos="9460"/>
            </w:tabs>
            <w:rPr>
              <w:rFonts w:cstheme="minorBidi"/>
              <w:noProof/>
              <w:sz w:val="22"/>
            </w:rPr>
          </w:pPr>
          <w:hyperlink w:anchor="_Toc82536000" w:history="1">
            <w:r w:rsidR="00A5365C" w:rsidRPr="00C3332B">
              <w:rPr>
                <w:rStyle w:val="Hyperlink"/>
                <w:rFonts w:ascii="Arial" w:hAnsi="Arial" w:cs="Arial"/>
                <w:noProof/>
              </w:rPr>
              <w:t>6.2.1 O que é IMC e quando deve ser utilizado.</w:t>
            </w:r>
            <w:r w:rsidR="00A5365C">
              <w:rPr>
                <w:noProof/>
                <w:webHidden/>
              </w:rPr>
              <w:tab/>
            </w:r>
            <w:r w:rsidR="00A5365C">
              <w:rPr>
                <w:noProof/>
                <w:webHidden/>
              </w:rPr>
              <w:fldChar w:fldCharType="begin"/>
            </w:r>
            <w:r w:rsidR="00A5365C">
              <w:rPr>
                <w:noProof/>
                <w:webHidden/>
              </w:rPr>
              <w:instrText xml:space="preserve"> PAGEREF _Toc82536000 \h </w:instrText>
            </w:r>
            <w:r w:rsidR="00A5365C">
              <w:rPr>
                <w:noProof/>
                <w:webHidden/>
              </w:rPr>
            </w:r>
            <w:r w:rsidR="00A5365C">
              <w:rPr>
                <w:noProof/>
                <w:webHidden/>
              </w:rPr>
              <w:fldChar w:fldCharType="separate"/>
            </w:r>
            <w:r w:rsidR="00483581">
              <w:rPr>
                <w:noProof/>
                <w:webHidden/>
              </w:rPr>
              <w:t>18</w:t>
            </w:r>
            <w:r w:rsidR="00A5365C">
              <w:rPr>
                <w:noProof/>
                <w:webHidden/>
              </w:rPr>
              <w:fldChar w:fldCharType="end"/>
            </w:r>
          </w:hyperlink>
        </w:p>
        <w:p w14:paraId="6B0B4FD7" w14:textId="2619B2CF" w:rsidR="00A5365C" w:rsidRDefault="00775B8C">
          <w:pPr>
            <w:pStyle w:val="Sumrio3"/>
            <w:tabs>
              <w:tab w:val="right" w:leader="dot" w:pos="9460"/>
            </w:tabs>
            <w:rPr>
              <w:rFonts w:cstheme="minorBidi"/>
              <w:noProof/>
              <w:sz w:val="22"/>
            </w:rPr>
          </w:pPr>
          <w:hyperlink w:anchor="_Toc82536001" w:history="1">
            <w:r w:rsidR="00A5365C" w:rsidRPr="00C3332B">
              <w:rPr>
                <w:rStyle w:val="Hyperlink"/>
                <w:rFonts w:ascii="Arial" w:hAnsi="Arial" w:cs="Arial"/>
                <w:noProof/>
              </w:rPr>
              <w:t>6.2.2 Como Calcular o IMC</w:t>
            </w:r>
            <w:r w:rsidR="00A5365C">
              <w:rPr>
                <w:noProof/>
                <w:webHidden/>
              </w:rPr>
              <w:tab/>
            </w:r>
            <w:r w:rsidR="00A5365C">
              <w:rPr>
                <w:noProof/>
                <w:webHidden/>
              </w:rPr>
              <w:fldChar w:fldCharType="begin"/>
            </w:r>
            <w:r w:rsidR="00A5365C">
              <w:rPr>
                <w:noProof/>
                <w:webHidden/>
              </w:rPr>
              <w:instrText xml:space="preserve"> PAGEREF _Toc82536001 \h </w:instrText>
            </w:r>
            <w:r w:rsidR="00A5365C">
              <w:rPr>
                <w:noProof/>
                <w:webHidden/>
              </w:rPr>
            </w:r>
            <w:r w:rsidR="00A5365C">
              <w:rPr>
                <w:noProof/>
                <w:webHidden/>
              </w:rPr>
              <w:fldChar w:fldCharType="separate"/>
            </w:r>
            <w:r w:rsidR="00483581">
              <w:rPr>
                <w:noProof/>
                <w:webHidden/>
              </w:rPr>
              <w:t>19</w:t>
            </w:r>
            <w:r w:rsidR="00A5365C">
              <w:rPr>
                <w:noProof/>
                <w:webHidden/>
              </w:rPr>
              <w:fldChar w:fldCharType="end"/>
            </w:r>
          </w:hyperlink>
        </w:p>
        <w:p w14:paraId="2C02D97A" w14:textId="1C0BBB06" w:rsidR="00A5365C" w:rsidRDefault="00775B8C">
          <w:pPr>
            <w:pStyle w:val="Sumrio3"/>
            <w:tabs>
              <w:tab w:val="right" w:leader="dot" w:pos="9460"/>
            </w:tabs>
            <w:rPr>
              <w:rFonts w:cstheme="minorBidi"/>
              <w:noProof/>
              <w:sz w:val="22"/>
            </w:rPr>
          </w:pPr>
          <w:hyperlink w:anchor="_Toc82536002" w:history="1">
            <w:r w:rsidR="00A5365C" w:rsidRPr="00C3332B">
              <w:rPr>
                <w:rStyle w:val="Hyperlink"/>
                <w:rFonts w:ascii="Arial" w:hAnsi="Arial" w:cs="Arial"/>
                <w:noProof/>
              </w:rPr>
              <w:t>6.2.3 Quem desenvolveu o IMC</w:t>
            </w:r>
            <w:r w:rsidR="00A5365C">
              <w:rPr>
                <w:noProof/>
                <w:webHidden/>
              </w:rPr>
              <w:tab/>
            </w:r>
            <w:r w:rsidR="00A5365C">
              <w:rPr>
                <w:noProof/>
                <w:webHidden/>
              </w:rPr>
              <w:fldChar w:fldCharType="begin"/>
            </w:r>
            <w:r w:rsidR="00A5365C">
              <w:rPr>
                <w:noProof/>
                <w:webHidden/>
              </w:rPr>
              <w:instrText xml:space="preserve"> PAGEREF _Toc82536002 \h </w:instrText>
            </w:r>
            <w:r w:rsidR="00A5365C">
              <w:rPr>
                <w:noProof/>
                <w:webHidden/>
              </w:rPr>
            </w:r>
            <w:r w:rsidR="00A5365C">
              <w:rPr>
                <w:noProof/>
                <w:webHidden/>
              </w:rPr>
              <w:fldChar w:fldCharType="separate"/>
            </w:r>
            <w:r w:rsidR="00483581">
              <w:rPr>
                <w:noProof/>
                <w:webHidden/>
              </w:rPr>
              <w:t>20</w:t>
            </w:r>
            <w:r w:rsidR="00A5365C">
              <w:rPr>
                <w:noProof/>
                <w:webHidden/>
              </w:rPr>
              <w:fldChar w:fldCharType="end"/>
            </w:r>
          </w:hyperlink>
        </w:p>
        <w:p w14:paraId="045DE63B" w14:textId="7483AC4F" w:rsidR="00A5365C" w:rsidRDefault="00775B8C">
          <w:pPr>
            <w:pStyle w:val="Sumrio1"/>
            <w:tabs>
              <w:tab w:val="right" w:leader="dot" w:pos="9460"/>
            </w:tabs>
            <w:rPr>
              <w:rFonts w:asciiTheme="minorHAnsi" w:eastAsiaTheme="minorEastAsia" w:hAnsiTheme="minorHAnsi" w:cstheme="minorBidi"/>
              <w:noProof/>
              <w:sz w:val="22"/>
              <w:lang w:val="pt-BR" w:eastAsia="pt-BR"/>
            </w:rPr>
          </w:pPr>
          <w:hyperlink w:anchor="_Toc82536003" w:history="1">
            <w:r w:rsidR="00A5365C" w:rsidRPr="00C3332B">
              <w:rPr>
                <w:rStyle w:val="Hyperlink"/>
                <w:noProof/>
              </w:rPr>
              <w:t>7.DESENVOLVIMENTO DO SISTEMA</w:t>
            </w:r>
            <w:r w:rsidR="00A5365C">
              <w:rPr>
                <w:noProof/>
                <w:webHidden/>
              </w:rPr>
              <w:tab/>
            </w:r>
            <w:r w:rsidR="00A5365C">
              <w:rPr>
                <w:noProof/>
                <w:webHidden/>
              </w:rPr>
              <w:fldChar w:fldCharType="begin"/>
            </w:r>
            <w:r w:rsidR="00A5365C">
              <w:rPr>
                <w:noProof/>
                <w:webHidden/>
              </w:rPr>
              <w:instrText xml:space="preserve"> PAGEREF _Toc82536003 \h </w:instrText>
            </w:r>
            <w:r w:rsidR="00A5365C">
              <w:rPr>
                <w:noProof/>
                <w:webHidden/>
              </w:rPr>
            </w:r>
            <w:r w:rsidR="00A5365C">
              <w:rPr>
                <w:noProof/>
                <w:webHidden/>
              </w:rPr>
              <w:fldChar w:fldCharType="separate"/>
            </w:r>
            <w:r w:rsidR="00483581">
              <w:rPr>
                <w:noProof/>
                <w:webHidden/>
              </w:rPr>
              <w:t>22</w:t>
            </w:r>
            <w:r w:rsidR="00A5365C">
              <w:rPr>
                <w:noProof/>
                <w:webHidden/>
              </w:rPr>
              <w:fldChar w:fldCharType="end"/>
            </w:r>
          </w:hyperlink>
        </w:p>
        <w:p w14:paraId="21560ECC" w14:textId="1BD7CBB9" w:rsidR="00A5365C" w:rsidRDefault="00775B8C">
          <w:pPr>
            <w:pStyle w:val="Sumrio2"/>
            <w:tabs>
              <w:tab w:val="right" w:leader="dot" w:pos="9460"/>
            </w:tabs>
            <w:rPr>
              <w:rFonts w:asciiTheme="minorHAnsi" w:eastAsiaTheme="minorEastAsia" w:hAnsiTheme="minorHAnsi" w:cstheme="minorBidi"/>
              <w:noProof/>
              <w:sz w:val="22"/>
              <w:lang w:val="pt-BR" w:eastAsia="pt-BR"/>
            </w:rPr>
          </w:pPr>
          <w:hyperlink w:anchor="_Toc82536004" w:history="1">
            <w:r w:rsidR="00A5365C" w:rsidRPr="00C3332B">
              <w:rPr>
                <w:rStyle w:val="Hyperlink"/>
                <w:noProof/>
              </w:rPr>
              <w:t>7.1 Site – Você realmente se conhece?</w:t>
            </w:r>
            <w:r w:rsidR="00A5365C">
              <w:rPr>
                <w:noProof/>
                <w:webHidden/>
              </w:rPr>
              <w:tab/>
            </w:r>
            <w:r w:rsidR="00A5365C">
              <w:rPr>
                <w:noProof/>
                <w:webHidden/>
              </w:rPr>
              <w:fldChar w:fldCharType="begin"/>
            </w:r>
            <w:r w:rsidR="00A5365C">
              <w:rPr>
                <w:noProof/>
                <w:webHidden/>
              </w:rPr>
              <w:instrText xml:space="preserve"> PAGEREF _Toc82536004 \h </w:instrText>
            </w:r>
            <w:r w:rsidR="00A5365C">
              <w:rPr>
                <w:noProof/>
                <w:webHidden/>
              </w:rPr>
            </w:r>
            <w:r w:rsidR="00A5365C">
              <w:rPr>
                <w:noProof/>
                <w:webHidden/>
              </w:rPr>
              <w:fldChar w:fldCharType="separate"/>
            </w:r>
            <w:r w:rsidR="00483581">
              <w:rPr>
                <w:noProof/>
                <w:webHidden/>
              </w:rPr>
              <w:t>22</w:t>
            </w:r>
            <w:r w:rsidR="00A5365C">
              <w:rPr>
                <w:noProof/>
                <w:webHidden/>
              </w:rPr>
              <w:fldChar w:fldCharType="end"/>
            </w:r>
          </w:hyperlink>
        </w:p>
        <w:p w14:paraId="7D8265C6" w14:textId="1C8F1DBB" w:rsidR="00A5365C" w:rsidRDefault="00775B8C">
          <w:pPr>
            <w:pStyle w:val="Sumrio2"/>
            <w:tabs>
              <w:tab w:val="right" w:leader="dot" w:pos="9460"/>
            </w:tabs>
            <w:rPr>
              <w:rFonts w:asciiTheme="minorHAnsi" w:eastAsiaTheme="minorEastAsia" w:hAnsiTheme="minorHAnsi" w:cstheme="minorBidi"/>
              <w:noProof/>
              <w:sz w:val="22"/>
              <w:lang w:val="pt-BR" w:eastAsia="pt-BR"/>
            </w:rPr>
          </w:pPr>
          <w:hyperlink w:anchor="_Toc82536005" w:history="1">
            <w:r w:rsidR="00A5365C" w:rsidRPr="00C3332B">
              <w:rPr>
                <w:rStyle w:val="Hyperlink"/>
                <w:noProof/>
              </w:rPr>
              <w:t>7.2 Requisitos funcionais</w:t>
            </w:r>
            <w:r w:rsidR="00A5365C">
              <w:rPr>
                <w:noProof/>
                <w:webHidden/>
              </w:rPr>
              <w:tab/>
            </w:r>
            <w:r w:rsidR="00A5365C">
              <w:rPr>
                <w:noProof/>
                <w:webHidden/>
              </w:rPr>
              <w:fldChar w:fldCharType="begin"/>
            </w:r>
            <w:r w:rsidR="00A5365C">
              <w:rPr>
                <w:noProof/>
                <w:webHidden/>
              </w:rPr>
              <w:instrText xml:space="preserve"> PAGEREF _Toc82536005 \h </w:instrText>
            </w:r>
            <w:r w:rsidR="00A5365C">
              <w:rPr>
                <w:noProof/>
                <w:webHidden/>
              </w:rPr>
            </w:r>
            <w:r w:rsidR="00A5365C">
              <w:rPr>
                <w:noProof/>
                <w:webHidden/>
              </w:rPr>
              <w:fldChar w:fldCharType="separate"/>
            </w:r>
            <w:r w:rsidR="00483581">
              <w:rPr>
                <w:noProof/>
                <w:webHidden/>
              </w:rPr>
              <w:t>22</w:t>
            </w:r>
            <w:r w:rsidR="00A5365C">
              <w:rPr>
                <w:noProof/>
                <w:webHidden/>
              </w:rPr>
              <w:fldChar w:fldCharType="end"/>
            </w:r>
          </w:hyperlink>
        </w:p>
        <w:p w14:paraId="0E874994" w14:textId="6D8D388C" w:rsidR="00A5365C" w:rsidRDefault="00775B8C">
          <w:pPr>
            <w:pStyle w:val="Sumrio2"/>
            <w:tabs>
              <w:tab w:val="right" w:leader="dot" w:pos="9460"/>
            </w:tabs>
            <w:rPr>
              <w:rFonts w:asciiTheme="minorHAnsi" w:eastAsiaTheme="minorEastAsia" w:hAnsiTheme="minorHAnsi" w:cstheme="minorBidi"/>
              <w:noProof/>
              <w:sz w:val="22"/>
              <w:lang w:val="pt-BR" w:eastAsia="pt-BR"/>
            </w:rPr>
          </w:pPr>
          <w:hyperlink w:anchor="_Toc82536006" w:history="1">
            <w:r w:rsidR="00A5365C" w:rsidRPr="00C3332B">
              <w:rPr>
                <w:rStyle w:val="Hyperlink"/>
                <w:noProof/>
              </w:rPr>
              <w:t>7.3 Diagrama de caso de uso</w:t>
            </w:r>
            <w:r w:rsidR="00A5365C">
              <w:rPr>
                <w:noProof/>
                <w:webHidden/>
              </w:rPr>
              <w:tab/>
            </w:r>
            <w:r w:rsidR="00A5365C">
              <w:rPr>
                <w:noProof/>
                <w:webHidden/>
              </w:rPr>
              <w:fldChar w:fldCharType="begin"/>
            </w:r>
            <w:r w:rsidR="00A5365C">
              <w:rPr>
                <w:noProof/>
                <w:webHidden/>
              </w:rPr>
              <w:instrText xml:space="preserve"> PAGEREF _Toc82536006 \h </w:instrText>
            </w:r>
            <w:r w:rsidR="00A5365C">
              <w:rPr>
                <w:noProof/>
                <w:webHidden/>
              </w:rPr>
            </w:r>
            <w:r w:rsidR="00A5365C">
              <w:rPr>
                <w:noProof/>
                <w:webHidden/>
              </w:rPr>
              <w:fldChar w:fldCharType="separate"/>
            </w:r>
            <w:r w:rsidR="00483581">
              <w:rPr>
                <w:noProof/>
                <w:webHidden/>
              </w:rPr>
              <w:t>25</w:t>
            </w:r>
            <w:r w:rsidR="00A5365C">
              <w:rPr>
                <w:noProof/>
                <w:webHidden/>
              </w:rPr>
              <w:fldChar w:fldCharType="end"/>
            </w:r>
          </w:hyperlink>
        </w:p>
        <w:p w14:paraId="771E74ED" w14:textId="43BE2237" w:rsidR="00A5365C" w:rsidRDefault="00775B8C">
          <w:pPr>
            <w:pStyle w:val="Sumrio2"/>
            <w:tabs>
              <w:tab w:val="right" w:leader="dot" w:pos="9460"/>
            </w:tabs>
            <w:rPr>
              <w:rFonts w:asciiTheme="minorHAnsi" w:eastAsiaTheme="minorEastAsia" w:hAnsiTheme="minorHAnsi" w:cstheme="minorBidi"/>
              <w:noProof/>
              <w:sz w:val="22"/>
              <w:lang w:val="pt-BR" w:eastAsia="pt-BR"/>
            </w:rPr>
          </w:pPr>
          <w:hyperlink w:anchor="_Toc82536007" w:history="1">
            <w:r w:rsidR="00A5365C" w:rsidRPr="00C3332B">
              <w:rPr>
                <w:rStyle w:val="Hyperlink"/>
                <w:noProof/>
              </w:rPr>
              <w:t>7.4 Dicionário de dados</w:t>
            </w:r>
            <w:r w:rsidR="00A5365C">
              <w:rPr>
                <w:noProof/>
                <w:webHidden/>
              </w:rPr>
              <w:tab/>
            </w:r>
            <w:r w:rsidR="00A5365C">
              <w:rPr>
                <w:noProof/>
                <w:webHidden/>
              </w:rPr>
              <w:fldChar w:fldCharType="begin"/>
            </w:r>
            <w:r w:rsidR="00A5365C">
              <w:rPr>
                <w:noProof/>
                <w:webHidden/>
              </w:rPr>
              <w:instrText xml:space="preserve"> PAGEREF _Toc82536007 \h </w:instrText>
            </w:r>
            <w:r w:rsidR="00A5365C">
              <w:rPr>
                <w:noProof/>
                <w:webHidden/>
              </w:rPr>
            </w:r>
            <w:r w:rsidR="00A5365C">
              <w:rPr>
                <w:noProof/>
                <w:webHidden/>
              </w:rPr>
              <w:fldChar w:fldCharType="separate"/>
            </w:r>
            <w:r w:rsidR="00483581">
              <w:rPr>
                <w:noProof/>
                <w:webHidden/>
              </w:rPr>
              <w:t>25</w:t>
            </w:r>
            <w:r w:rsidR="00A5365C">
              <w:rPr>
                <w:noProof/>
                <w:webHidden/>
              </w:rPr>
              <w:fldChar w:fldCharType="end"/>
            </w:r>
          </w:hyperlink>
        </w:p>
        <w:p w14:paraId="667890D8" w14:textId="5D92B5F7" w:rsidR="00A5365C" w:rsidRDefault="00775B8C">
          <w:pPr>
            <w:pStyle w:val="Sumrio1"/>
            <w:tabs>
              <w:tab w:val="right" w:leader="dot" w:pos="9460"/>
            </w:tabs>
            <w:rPr>
              <w:rFonts w:asciiTheme="minorHAnsi" w:eastAsiaTheme="minorEastAsia" w:hAnsiTheme="minorHAnsi" w:cstheme="minorBidi"/>
              <w:noProof/>
              <w:sz w:val="22"/>
              <w:lang w:val="pt-BR" w:eastAsia="pt-BR"/>
            </w:rPr>
          </w:pPr>
          <w:hyperlink w:anchor="_Toc82536008" w:history="1">
            <w:r w:rsidR="00A5365C" w:rsidRPr="00C3332B">
              <w:rPr>
                <w:rStyle w:val="Hyperlink"/>
                <w:noProof/>
              </w:rPr>
              <w:t>8. CONCLUSÃO</w:t>
            </w:r>
            <w:r w:rsidR="00A5365C">
              <w:rPr>
                <w:noProof/>
                <w:webHidden/>
              </w:rPr>
              <w:tab/>
            </w:r>
            <w:r w:rsidR="00A5365C">
              <w:rPr>
                <w:noProof/>
                <w:webHidden/>
              </w:rPr>
              <w:fldChar w:fldCharType="begin"/>
            </w:r>
            <w:r w:rsidR="00A5365C">
              <w:rPr>
                <w:noProof/>
                <w:webHidden/>
              </w:rPr>
              <w:instrText xml:space="preserve"> PAGEREF _Toc82536008 \h </w:instrText>
            </w:r>
            <w:r w:rsidR="00A5365C">
              <w:rPr>
                <w:noProof/>
                <w:webHidden/>
              </w:rPr>
            </w:r>
            <w:r w:rsidR="00A5365C">
              <w:rPr>
                <w:noProof/>
                <w:webHidden/>
              </w:rPr>
              <w:fldChar w:fldCharType="separate"/>
            </w:r>
            <w:r w:rsidR="00483581">
              <w:rPr>
                <w:noProof/>
                <w:webHidden/>
              </w:rPr>
              <w:t>27</w:t>
            </w:r>
            <w:r w:rsidR="00A5365C">
              <w:rPr>
                <w:noProof/>
                <w:webHidden/>
              </w:rPr>
              <w:fldChar w:fldCharType="end"/>
            </w:r>
          </w:hyperlink>
        </w:p>
        <w:p w14:paraId="3A59AC46" w14:textId="44164276" w:rsidR="00A5365C" w:rsidRDefault="00775B8C">
          <w:pPr>
            <w:pStyle w:val="Sumrio1"/>
            <w:tabs>
              <w:tab w:val="right" w:leader="dot" w:pos="9460"/>
            </w:tabs>
            <w:rPr>
              <w:rFonts w:asciiTheme="minorHAnsi" w:eastAsiaTheme="minorEastAsia" w:hAnsiTheme="minorHAnsi" w:cstheme="minorBidi"/>
              <w:noProof/>
              <w:sz w:val="22"/>
              <w:lang w:val="pt-BR" w:eastAsia="pt-BR"/>
            </w:rPr>
          </w:pPr>
          <w:hyperlink w:anchor="_Toc82536009" w:history="1">
            <w:r w:rsidR="00A5365C" w:rsidRPr="00C3332B">
              <w:rPr>
                <w:rStyle w:val="Hyperlink"/>
                <w:noProof/>
              </w:rPr>
              <w:t>REFERÊNCIAS</w:t>
            </w:r>
            <w:r w:rsidR="00A5365C">
              <w:rPr>
                <w:noProof/>
                <w:webHidden/>
              </w:rPr>
              <w:tab/>
            </w:r>
            <w:r w:rsidR="00A5365C">
              <w:rPr>
                <w:noProof/>
                <w:webHidden/>
              </w:rPr>
              <w:fldChar w:fldCharType="begin"/>
            </w:r>
            <w:r w:rsidR="00A5365C">
              <w:rPr>
                <w:noProof/>
                <w:webHidden/>
              </w:rPr>
              <w:instrText xml:space="preserve"> PAGEREF _Toc82536009 \h </w:instrText>
            </w:r>
            <w:r w:rsidR="00A5365C">
              <w:rPr>
                <w:noProof/>
                <w:webHidden/>
              </w:rPr>
            </w:r>
            <w:r w:rsidR="00A5365C">
              <w:rPr>
                <w:noProof/>
                <w:webHidden/>
              </w:rPr>
              <w:fldChar w:fldCharType="separate"/>
            </w:r>
            <w:r w:rsidR="00483581">
              <w:rPr>
                <w:noProof/>
                <w:webHidden/>
              </w:rPr>
              <w:t>28</w:t>
            </w:r>
            <w:r w:rsidR="00A5365C">
              <w:rPr>
                <w:noProof/>
                <w:webHidden/>
              </w:rPr>
              <w:fldChar w:fldCharType="end"/>
            </w:r>
          </w:hyperlink>
        </w:p>
        <w:p w14:paraId="60ABC43E" w14:textId="1D32D24C" w:rsidR="00A34B4A" w:rsidRPr="00C32EA0" w:rsidRDefault="00A34B4A">
          <w:pPr>
            <w:rPr>
              <w:b/>
              <w:bCs/>
              <w:szCs w:val="24"/>
            </w:rPr>
          </w:pPr>
          <w:r w:rsidRPr="00C32EA0">
            <w:rPr>
              <w:b/>
              <w:bCs/>
              <w:szCs w:val="24"/>
            </w:rPr>
            <w:fldChar w:fldCharType="end"/>
          </w:r>
        </w:p>
      </w:sdtContent>
    </w:sdt>
    <w:p w14:paraId="3894712A" w14:textId="77777777" w:rsidR="00C3004D" w:rsidRDefault="00C3004D" w:rsidP="00C3004D"/>
    <w:p w14:paraId="31C62EA7" w14:textId="77777777" w:rsidR="002C5694" w:rsidRDefault="002C5694" w:rsidP="00C3004D"/>
    <w:p w14:paraId="1AF880B5" w14:textId="77777777" w:rsidR="004372A7" w:rsidRDefault="004372A7" w:rsidP="00C3004D">
      <w:pPr>
        <w:sectPr w:rsidR="004372A7">
          <w:headerReference w:type="default" r:id="rId15"/>
          <w:footerReference w:type="default" r:id="rId16"/>
          <w:pgSz w:w="11910" w:h="16840"/>
          <w:pgMar w:top="1600" w:right="960" w:bottom="280" w:left="1480" w:header="720" w:footer="720" w:gutter="0"/>
          <w:cols w:space="720"/>
        </w:sectPr>
      </w:pPr>
    </w:p>
    <w:p w14:paraId="4A6E5088" w14:textId="79B0CDB0" w:rsidR="00C3004D" w:rsidRDefault="00C3004D" w:rsidP="00775B8C">
      <w:pPr>
        <w:pStyle w:val="Ttulo1"/>
        <w:numPr>
          <w:ilvl w:val="0"/>
          <w:numId w:val="1"/>
        </w:numPr>
        <w:tabs>
          <w:tab w:val="left" w:pos="529"/>
        </w:tabs>
        <w:spacing w:line="360" w:lineRule="auto"/>
        <w:jc w:val="both"/>
      </w:pPr>
      <w:bookmarkStart w:id="0" w:name="_Toc82535985"/>
      <w:r w:rsidRPr="007920AB">
        <w:rPr>
          <w:sz w:val="24"/>
          <w:szCs w:val="24"/>
        </w:rPr>
        <w:lastRenderedPageBreak/>
        <w:t>INTRODUÇÃO</w:t>
      </w:r>
      <w:bookmarkEnd w:id="0"/>
    </w:p>
    <w:p w14:paraId="051454C4" w14:textId="77777777" w:rsidR="00FD550F" w:rsidRDefault="00C3004D" w:rsidP="00E259BA">
      <w:pPr>
        <w:spacing w:line="360" w:lineRule="auto"/>
        <w:ind w:firstLine="709"/>
        <w:jc w:val="both"/>
      </w:pPr>
      <w:r w:rsidRPr="00C3004D">
        <w:rPr>
          <w:szCs w:val="24"/>
        </w:rPr>
        <w:t>Quando tratamos sobre o conhecimento corporal, nacionalmente jovens e adultos que não são e</w:t>
      </w:r>
      <w:r w:rsidR="00F75AF0">
        <w:rPr>
          <w:szCs w:val="24"/>
        </w:rPr>
        <w:t>studiosos</w:t>
      </w:r>
      <w:r w:rsidRPr="00C3004D">
        <w:rPr>
          <w:szCs w:val="24"/>
        </w:rPr>
        <w:t xml:space="preserve"> da área, pouco conhecem sobre a amplitude que pode ser abordada com tal assunto. Muitos buscam o corpo perfeito, mas não portam o básico de conhecimento sobre si mesmo e a diversidade de tipos corporais. A Somatotipia, denominação dada por Sheldon à biotipologia, é a ciência que estuda a individualidade do sujeito em relação a sua forma física (SHELDON, 1940 </w:t>
      </w:r>
      <w:r w:rsidRPr="00FF4426">
        <w:rPr>
          <w:szCs w:val="24"/>
          <w:lang w:val="en-US"/>
        </w:rPr>
        <w:t>apud</w:t>
      </w:r>
      <w:r w:rsidRPr="00C3004D">
        <w:rPr>
          <w:szCs w:val="24"/>
        </w:rPr>
        <w:t xml:space="preserve"> Guedes)</w:t>
      </w:r>
      <w:r w:rsidR="00854495">
        <w:rPr>
          <w:szCs w:val="24"/>
        </w:rPr>
        <w:t>.</w:t>
      </w:r>
      <w:r w:rsidR="003B7B05" w:rsidRPr="003B7B05">
        <w:t xml:space="preserve"> </w:t>
      </w:r>
    </w:p>
    <w:p w14:paraId="78049122" w14:textId="77777777" w:rsidR="001653C2" w:rsidRPr="001653C2" w:rsidRDefault="001653C2" w:rsidP="00E259BA">
      <w:pPr>
        <w:pStyle w:val="citao-longa"/>
      </w:pPr>
      <w:r w:rsidRPr="001653C2">
        <w:t xml:space="preserve">A técnica do somatótipo se constitui em recurso extremamente útil para análise das repercussões na variação da forma corporal que ocorrem em função dos processos de crescimento físico e de maturação biológica, e na monitoração das adaptações morfológicas provenientes dos hábitos alimentares e da prática de atividades físicas (Carter, 1980 </w:t>
      </w:r>
      <w:r w:rsidRPr="00FF4426">
        <w:rPr>
          <w:lang w:val="en-US"/>
        </w:rPr>
        <w:t>apud</w:t>
      </w:r>
      <w:r w:rsidRPr="001653C2">
        <w:t xml:space="preserve"> Guedes).</w:t>
      </w:r>
    </w:p>
    <w:p w14:paraId="6240AC73" w14:textId="77777777" w:rsidR="00C3004D" w:rsidRPr="00CC7F81" w:rsidRDefault="00516668" w:rsidP="00E259BA">
      <w:pPr>
        <w:spacing w:line="360" w:lineRule="auto"/>
        <w:ind w:firstLine="709"/>
        <w:jc w:val="both"/>
        <w:rPr>
          <w:szCs w:val="24"/>
        </w:rPr>
      </w:pPr>
      <w:r>
        <w:rPr>
          <w:szCs w:val="24"/>
        </w:rPr>
        <w:t>S</w:t>
      </w:r>
      <w:r w:rsidR="003409D4">
        <w:rPr>
          <w:szCs w:val="24"/>
        </w:rPr>
        <w:t xml:space="preserve">endo que </w:t>
      </w:r>
      <w:r w:rsidR="001E6729">
        <w:rPr>
          <w:szCs w:val="24"/>
        </w:rPr>
        <w:t xml:space="preserve">ao longo da vida de um sujeito, com hábitos alimentares </w:t>
      </w:r>
      <w:r w:rsidR="004606D5">
        <w:rPr>
          <w:szCs w:val="24"/>
        </w:rPr>
        <w:t>diferentes e atividades físicas, seu somatótipo pode ser alterado</w:t>
      </w:r>
      <w:r w:rsidR="00784929">
        <w:rPr>
          <w:szCs w:val="24"/>
        </w:rPr>
        <w:t xml:space="preserve"> </w:t>
      </w:r>
      <w:r w:rsidR="002D4810">
        <w:rPr>
          <w:szCs w:val="24"/>
        </w:rPr>
        <w:t xml:space="preserve">dada as </w:t>
      </w:r>
      <w:r w:rsidR="003043A2">
        <w:rPr>
          <w:szCs w:val="24"/>
        </w:rPr>
        <w:t>circunstâncias</w:t>
      </w:r>
      <w:r w:rsidR="002D4810">
        <w:rPr>
          <w:szCs w:val="24"/>
        </w:rPr>
        <w:t xml:space="preserve"> </w:t>
      </w:r>
      <w:r w:rsidR="002659E2">
        <w:rPr>
          <w:szCs w:val="24"/>
        </w:rPr>
        <w:t xml:space="preserve">e necessidades de tal, diferente do biótipo </w:t>
      </w:r>
      <w:r w:rsidR="00343890">
        <w:rPr>
          <w:szCs w:val="24"/>
        </w:rPr>
        <w:t xml:space="preserve">que é algo </w:t>
      </w:r>
      <w:r w:rsidR="00CC7F81">
        <w:rPr>
          <w:szCs w:val="24"/>
        </w:rPr>
        <w:t>natural que não pode ser mudado</w:t>
      </w:r>
      <w:r w:rsidR="0005245E">
        <w:rPr>
          <w:szCs w:val="24"/>
        </w:rPr>
        <w:t xml:space="preserve">, </w:t>
      </w:r>
      <w:r w:rsidR="00D70268">
        <w:rPr>
          <w:szCs w:val="24"/>
        </w:rPr>
        <w:t>“</w:t>
      </w:r>
      <w:r w:rsidR="00CC7F81" w:rsidRPr="00CC7F81">
        <w:rPr>
          <w:szCs w:val="24"/>
        </w:rPr>
        <w:t>O biótipo está relacionado a genética (genótipo) e é imutável, ou seja, está ligado a características como altura, estrutura óssea, facilidade de ganhar ou perder peso e etc.</w:t>
      </w:r>
      <w:r w:rsidR="00D70268">
        <w:rPr>
          <w:szCs w:val="24"/>
        </w:rPr>
        <w:t>” (</w:t>
      </w:r>
      <w:r w:rsidR="00EB0A1A">
        <w:rPr>
          <w:szCs w:val="24"/>
        </w:rPr>
        <w:t>Oliveira, 2021</w:t>
      </w:r>
      <w:r w:rsidR="00D70268">
        <w:rPr>
          <w:szCs w:val="24"/>
        </w:rPr>
        <w:t>)</w:t>
      </w:r>
      <w:r w:rsidR="0005245E">
        <w:rPr>
          <w:szCs w:val="24"/>
        </w:rPr>
        <w:t>.</w:t>
      </w:r>
    </w:p>
    <w:p w14:paraId="6624B594" w14:textId="500EECC5" w:rsidR="00C3004D" w:rsidRPr="00DF0773" w:rsidRDefault="00C3004D" w:rsidP="00E259BA">
      <w:pPr>
        <w:spacing w:line="360" w:lineRule="auto"/>
        <w:ind w:firstLine="709"/>
        <w:jc w:val="both"/>
        <w:rPr>
          <w:szCs w:val="24"/>
        </w:rPr>
      </w:pPr>
      <w:r w:rsidRPr="00C3004D">
        <w:rPr>
          <w:szCs w:val="24"/>
        </w:rPr>
        <w:t>Essa falta de conhecimento pode ocasionar diversos problemas, desde físicos á mentais, podemos exemplificar com a obesidade que são recorrentes geralmente de somatótipo endomórfico, onde o corpo armazena muita gordura facilmente e a perde com dificuldade</w:t>
      </w:r>
      <w:r w:rsidR="00A43EFA">
        <w:rPr>
          <w:szCs w:val="24"/>
        </w:rPr>
        <w:t xml:space="preserve"> “</w:t>
      </w:r>
      <w:r w:rsidR="00A43EFA" w:rsidRPr="00FD034E">
        <w:rPr>
          <w:szCs w:val="24"/>
        </w:rPr>
        <w:t>A endomorfia, relaciona-se com a participação que a quantidade de gordura corporal apresenta no estabelecimento do tipo físico.”(</w:t>
      </w:r>
      <w:r w:rsidR="001657C2" w:rsidRPr="00FD034E">
        <w:rPr>
          <w:szCs w:val="24"/>
        </w:rPr>
        <w:t xml:space="preserve">DE </w:t>
      </w:r>
      <w:r w:rsidR="00523EA4" w:rsidRPr="00FD034E">
        <w:rPr>
          <w:szCs w:val="24"/>
        </w:rPr>
        <w:t>G</w:t>
      </w:r>
      <w:r w:rsidR="00523EA4">
        <w:rPr>
          <w:szCs w:val="24"/>
        </w:rPr>
        <w:t>ARAY</w:t>
      </w:r>
      <w:r w:rsidR="00FD034E" w:rsidRPr="00FD034E">
        <w:rPr>
          <w:szCs w:val="24"/>
        </w:rPr>
        <w:t xml:space="preserve">, 1974 </w:t>
      </w:r>
      <w:r w:rsidR="00FD034E" w:rsidRPr="00FF4426">
        <w:rPr>
          <w:szCs w:val="24"/>
          <w:lang w:val="en-US"/>
        </w:rPr>
        <w:t>apud</w:t>
      </w:r>
      <w:r w:rsidR="00FD034E" w:rsidRPr="00FD034E">
        <w:rPr>
          <w:szCs w:val="24"/>
        </w:rPr>
        <w:t xml:space="preserve"> </w:t>
      </w:r>
      <w:r w:rsidR="00523EA4" w:rsidRPr="00FD034E">
        <w:rPr>
          <w:szCs w:val="24"/>
        </w:rPr>
        <w:t>GUEDES</w:t>
      </w:r>
      <w:r w:rsidR="00A43EFA">
        <w:t>)</w:t>
      </w:r>
      <w:r w:rsidRPr="00C3004D">
        <w:rPr>
          <w:szCs w:val="24"/>
        </w:rPr>
        <w:t>, geralmente o portador de tal enfermidade desconhece sua condição biológica e por ausência de conhecimento sobre seu índice de massa corporal, conhecido como IMC, que utiliza o conceito de peso ideal obtido pela comparação da massa corporal em função da estatura</w:t>
      </w:r>
      <w:r w:rsidRPr="00DF0773">
        <w:rPr>
          <w:szCs w:val="24"/>
        </w:rPr>
        <w:t>, os que jejuam dessa informação, ficam sem conhecer o grau de sobrepeso que obtém</w:t>
      </w:r>
      <w:r w:rsidR="00526CFF">
        <w:rPr>
          <w:szCs w:val="24"/>
        </w:rPr>
        <w:t>,</w:t>
      </w:r>
      <w:r w:rsidR="00526CFF" w:rsidRPr="00526CFF">
        <w:rPr>
          <w:szCs w:val="24"/>
        </w:rPr>
        <w:t xml:space="preserve"> </w:t>
      </w:r>
      <w:r w:rsidR="00526CFF" w:rsidRPr="00DF0773">
        <w:rPr>
          <w:szCs w:val="24"/>
        </w:rPr>
        <w:t>o IMC tem sido recomendado pela OMS</w:t>
      </w:r>
      <w:r w:rsidR="00526CFF">
        <w:rPr>
          <w:szCs w:val="24"/>
        </w:rPr>
        <w:t xml:space="preserve"> (Organização Mundial de Saúde) </w:t>
      </w:r>
      <w:r w:rsidR="00526CFF" w:rsidRPr="00DF0773">
        <w:rPr>
          <w:szCs w:val="24"/>
        </w:rPr>
        <w:t>como um indicador da gordura corporal por ser obtido de forma rápida e praticamente sem custo nenhum</w:t>
      </w:r>
      <w:r w:rsidRPr="00DF0773">
        <w:rPr>
          <w:szCs w:val="24"/>
        </w:rPr>
        <w:t xml:space="preserve">. </w:t>
      </w:r>
    </w:p>
    <w:p w14:paraId="2956EDFF" w14:textId="77777777" w:rsidR="00C3004D" w:rsidRPr="00C3004D" w:rsidRDefault="00C3004D" w:rsidP="00E259BA">
      <w:pPr>
        <w:spacing w:line="360" w:lineRule="auto"/>
        <w:ind w:firstLine="709"/>
        <w:jc w:val="both"/>
        <w:rPr>
          <w:szCs w:val="24"/>
        </w:rPr>
      </w:pPr>
      <w:r w:rsidRPr="00C3004D">
        <w:rPr>
          <w:szCs w:val="24"/>
        </w:rPr>
        <w:t xml:space="preserve">Uma das razões mais significativas para aumento de peso de adolescentes e adultos e a alta ingestão de produtos industrializados, que são de fácil consumo ou de curto preparo. O que propicia o aumento de números de vezes em que se alimentam e o quanto consomem. “O processo de industrialização dos alimentos tem sido apontado como um dos principais responsáveis pelo crescimento energético da dieta da maioria das </w:t>
      </w:r>
      <w:r w:rsidRPr="00C3004D">
        <w:rPr>
          <w:szCs w:val="24"/>
        </w:rPr>
        <w:lastRenderedPageBreak/>
        <w:t>populações do Ocidente” (MENDONCA e ANJOS, 2004).</w:t>
      </w:r>
    </w:p>
    <w:p w14:paraId="06F51373" w14:textId="77777777" w:rsidR="00C3004D" w:rsidRPr="00C3004D" w:rsidRDefault="00C3004D" w:rsidP="00E259BA">
      <w:pPr>
        <w:spacing w:line="360" w:lineRule="auto"/>
        <w:ind w:firstLine="709"/>
        <w:jc w:val="both"/>
        <w:rPr>
          <w:szCs w:val="24"/>
        </w:rPr>
      </w:pPr>
      <w:r w:rsidRPr="00C3004D">
        <w:rPr>
          <w:szCs w:val="24"/>
        </w:rPr>
        <w:t xml:space="preserve">Poucos sites têm a proposta de entregar informação sobre tal assunto, dificultando a disseminação de conhecimento. Por isso propomos a realização de um site </w:t>
      </w:r>
      <w:r w:rsidR="000B5DDA">
        <w:rPr>
          <w:szCs w:val="24"/>
        </w:rPr>
        <w:t xml:space="preserve">onde de forma minimalista e </w:t>
      </w:r>
      <w:r w:rsidR="003A314A">
        <w:rPr>
          <w:szCs w:val="24"/>
        </w:rPr>
        <w:t>didática,</w:t>
      </w:r>
      <w:r w:rsidRPr="00C3004D">
        <w:rPr>
          <w:szCs w:val="24"/>
        </w:rPr>
        <w:t xml:space="preserve"> visa despertar o interesse de jovens e adultos sobre </w:t>
      </w:r>
      <w:r w:rsidR="00FC2A9A">
        <w:rPr>
          <w:szCs w:val="24"/>
        </w:rPr>
        <w:t>um</w:t>
      </w:r>
      <w:r w:rsidRPr="00C3004D">
        <w:rPr>
          <w:szCs w:val="24"/>
        </w:rPr>
        <w:t xml:space="preserve"> assunto tão pouco comentado e de suma importância para qualidade de vida de qualquer ser huma</w:t>
      </w:r>
      <w:r w:rsidR="000B5DDA">
        <w:rPr>
          <w:szCs w:val="24"/>
        </w:rPr>
        <w:t>no</w:t>
      </w:r>
      <w:r w:rsidR="003A314A">
        <w:rPr>
          <w:szCs w:val="24"/>
        </w:rPr>
        <w:t>.</w:t>
      </w:r>
    </w:p>
    <w:p w14:paraId="02F7E505" w14:textId="77777777" w:rsidR="00C3004D" w:rsidRDefault="00C3004D" w:rsidP="00E259BA">
      <w:pPr>
        <w:spacing w:line="360" w:lineRule="auto"/>
        <w:ind w:firstLine="709"/>
        <w:jc w:val="both"/>
      </w:pPr>
    </w:p>
    <w:p w14:paraId="7B1993CE" w14:textId="77777777" w:rsidR="00C3004D" w:rsidRDefault="00C3004D" w:rsidP="00E259BA">
      <w:pPr>
        <w:spacing w:line="360" w:lineRule="auto"/>
        <w:ind w:firstLine="709"/>
        <w:jc w:val="both"/>
        <w:rPr>
          <w:sz w:val="35"/>
        </w:rPr>
      </w:pPr>
    </w:p>
    <w:p w14:paraId="1F483F60" w14:textId="77777777" w:rsidR="001C4021" w:rsidRDefault="001C4021" w:rsidP="00E259BA">
      <w:pPr>
        <w:spacing w:line="360" w:lineRule="auto"/>
        <w:ind w:firstLine="709"/>
        <w:jc w:val="both"/>
        <w:rPr>
          <w:sz w:val="35"/>
        </w:rPr>
      </w:pPr>
    </w:p>
    <w:p w14:paraId="31B401E5" w14:textId="77777777" w:rsidR="001C4021" w:rsidRDefault="001C4021" w:rsidP="00E259BA">
      <w:pPr>
        <w:spacing w:line="360" w:lineRule="auto"/>
        <w:ind w:firstLine="709"/>
        <w:jc w:val="both"/>
        <w:rPr>
          <w:sz w:val="35"/>
        </w:rPr>
      </w:pPr>
    </w:p>
    <w:p w14:paraId="61B9749F" w14:textId="77777777" w:rsidR="001C4021" w:rsidRDefault="001C4021" w:rsidP="00E259BA">
      <w:pPr>
        <w:spacing w:line="360" w:lineRule="auto"/>
        <w:ind w:firstLine="709"/>
        <w:jc w:val="both"/>
        <w:rPr>
          <w:sz w:val="35"/>
        </w:rPr>
      </w:pPr>
    </w:p>
    <w:p w14:paraId="22BBEE13" w14:textId="77777777" w:rsidR="001C4021" w:rsidRDefault="001C4021" w:rsidP="00E259BA">
      <w:pPr>
        <w:spacing w:line="360" w:lineRule="auto"/>
        <w:ind w:firstLine="709"/>
        <w:jc w:val="both"/>
        <w:rPr>
          <w:sz w:val="35"/>
        </w:rPr>
      </w:pPr>
    </w:p>
    <w:p w14:paraId="1EA9217A" w14:textId="77777777" w:rsidR="001C4021" w:rsidRDefault="001C4021" w:rsidP="00E259BA">
      <w:pPr>
        <w:spacing w:line="360" w:lineRule="auto"/>
        <w:ind w:firstLine="709"/>
        <w:jc w:val="both"/>
        <w:rPr>
          <w:sz w:val="35"/>
        </w:rPr>
      </w:pPr>
    </w:p>
    <w:p w14:paraId="5975FF3D" w14:textId="77777777" w:rsidR="001C4021" w:rsidRDefault="001C4021" w:rsidP="00E259BA">
      <w:pPr>
        <w:spacing w:line="360" w:lineRule="auto"/>
        <w:ind w:firstLine="709"/>
        <w:jc w:val="both"/>
        <w:rPr>
          <w:sz w:val="35"/>
        </w:rPr>
      </w:pPr>
    </w:p>
    <w:p w14:paraId="1ECDB0A9" w14:textId="77777777" w:rsidR="001C4021" w:rsidRDefault="001C4021" w:rsidP="00E259BA">
      <w:pPr>
        <w:spacing w:line="360" w:lineRule="auto"/>
        <w:ind w:firstLine="709"/>
        <w:jc w:val="both"/>
        <w:rPr>
          <w:sz w:val="35"/>
        </w:rPr>
      </w:pPr>
    </w:p>
    <w:p w14:paraId="53FF13A4" w14:textId="77777777" w:rsidR="001C4021" w:rsidRDefault="001C4021" w:rsidP="00E259BA">
      <w:pPr>
        <w:spacing w:line="360" w:lineRule="auto"/>
        <w:ind w:firstLine="709"/>
        <w:jc w:val="both"/>
        <w:rPr>
          <w:sz w:val="35"/>
        </w:rPr>
      </w:pPr>
    </w:p>
    <w:p w14:paraId="7BA16905" w14:textId="77777777" w:rsidR="001C4021" w:rsidRDefault="001C4021" w:rsidP="00E259BA">
      <w:pPr>
        <w:spacing w:line="360" w:lineRule="auto"/>
        <w:ind w:firstLine="709"/>
        <w:jc w:val="both"/>
        <w:rPr>
          <w:sz w:val="35"/>
        </w:rPr>
      </w:pPr>
    </w:p>
    <w:p w14:paraId="7A46DAFA" w14:textId="77777777" w:rsidR="001C4021" w:rsidRDefault="001C4021" w:rsidP="00E259BA">
      <w:pPr>
        <w:spacing w:line="360" w:lineRule="auto"/>
        <w:ind w:firstLine="709"/>
        <w:jc w:val="both"/>
        <w:rPr>
          <w:sz w:val="35"/>
        </w:rPr>
      </w:pPr>
    </w:p>
    <w:p w14:paraId="0B4B93E5" w14:textId="77777777" w:rsidR="001C4021" w:rsidRDefault="001C4021" w:rsidP="00E259BA">
      <w:pPr>
        <w:spacing w:line="360" w:lineRule="auto"/>
        <w:ind w:firstLine="709"/>
        <w:jc w:val="both"/>
        <w:rPr>
          <w:sz w:val="35"/>
        </w:rPr>
      </w:pPr>
    </w:p>
    <w:p w14:paraId="6D758165" w14:textId="77777777" w:rsidR="001C4021" w:rsidRDefault="001C4021" w:rsidP="00E259BA">
      <w:pPr>
        <w:spacing w:line="360" w:lineRule="auto"/>
        <w:ind w:firstLine="709"/>
        <w:jc w:val="both"/>
        <w:rPr>
          <w:sz w:val="35"/>
        </w:rPr>
      </w:pPr>
    </w:p>
    <w:p w14:paraId="4FF1EB4A" w14:textId="77777777" w:rsidR="001C4021" w:rsidRDefault="001C4021" w:rsidP="00E259BA">
      <w:pPr>
        <w:spacing w:line="360" w:lineRule="auto"/>
        <w:ind w:firstLine="709"/>
        <w:jc w:val="both"/>
        <w:rPr>
          <w:sz w:val="35"/>
        </w:rPr>
      </w:pPr>
    </w:p>
    <w:p w14:paraId="0EDC496E" w14:textId="77777777" w:rsidR="00FD550F" w:rsidRDefault="00FD550F" w:rsidP="00E259BA">
      <w:pPr>
        <w:spacing w:line="360" w:lineRule="auto"/>
        <w:ind w:firstLine="709"/>
        <w:jc w:val="both"/>
        <w:rPr>
          <w:sz w:val="35"/>
        </w:rPr>
      </w:pPr>
    </w:p>
    <w:p w14:paraId="33F9C8BE" w14:textId="77777777" w:rsidR="001C4021" w:rsidRDefault="001C4021" w:rsidP="00E259BA">
      <w:pPr>
        <w:spacing w:line="360" w:lineRule="auto"/>
        <w:ind w:firstLine="709"/>
        <w:jc w:val="both"/>
        <w:rPr>
          <w:sz w:val="35"/>
        </w:rPr>
      </w:pPr>
    </w:p>
    <w:p w14:paraId="1096FB51" w14:textId="77777777" w:rsidR="00F14C46" w:rsidRDefault="00F14C46" w:rsidP="00E259BA">
      <w:pPr>
        <w:spacing w:line="360" w:lineRule="auto"/>
        <w:ind w:firstLine="709"/>
        <w:jc w:val="both"/>
        <w:rPr>
          <w:sz w:val="35"/>
        </w:rPr>
      </w:pPr>
    </w:p>
    <w:p w14:paraId="0B34012F" w14:textId="77777777" w:rsidR="00F14C46" w:rsidRDefault="00F14C46" w:rsidP="00E259BA">
      <w:pPr>
        <w:spacing w:line="360" w:lineRule="auto"/>
        <w:ind w:firstLine="709"/>
        <w:jc w:val="both"/>
        <w:rPr>
          <w:sz w:val="35"/>
        </w:rPr>
      </w:pPr>
    </w:p>
    <w:p w14:paraId="651E28BC" w14:textId="77777777" w:rsidR="00FC2A9A" w:rsidRPr="00F14C46" w:rsidRDefault="00C3004D" w:rsidP="00F14C46">
      <w:pPr>
        <w:pStyle w:val="Ttulo1"/>
        <w:numPr>
          <w:ilvl w:val="0"/>
          <w:numId w:val="1"/>
        </w:numPr>
        <w:rPr>
          <w:sz w:val="24"/>
          <w:szCs w:val="24"/>
        </w:rPr>
      </w:pPr>
      <w:bookmarkStart w:id="1" w:name="_Toc82535986"/>
      <w:r w:rsidRPr="00F14C46">
        <w:rPr>
          <w:sz w:val="24"/>
          <w:szCs w:val="24"/>
        </w:rPr>
        <w:lastRenderedPageBreak/>
        <w:t>JUSTIFICATIVA</w:t>
      </w:r>
      <w:bookmarkEnd w:id="1"/>
    </w:p>
    <w:p w14:paraId="510DAB22" w14:textId="77777777" w:rsidR="00EC5FFA" w:rsidRPr="00A220B3" w:rsidRDefault="00EC5FFA" w:rsidP="00E259BA">
      <w:pPr>
        <w:spacing w:line="360" w:lineRule="auto"/>
        <w:ind w:firstLine="709"/>
        <w:jc w:val="both"/>
      </w:pPr>
    </w:p>
    <w:p w14:paraId="146B1457" w14:textId="77777777" w:rsidR="001C4021" w:rsidRDefault="00FC2A9A" w:rsidP="00E259BA">
      <w:pPr>
        <w:spacing w:line="360" w:lineRule="auto"/>
        <w:ind w:firstLine="709"/>
        <w:jc w:val="both"/>
        <w:rPr>
          <w:rStyle w:val="normaltextrun"/>
        </w:rPr>
      </w:pPr>
      <w:r w:rsidRPr="00FC2A9A">
        <w:rPr>
          <w:rStyle w:val="normaltextrun"/>
        </w:rPr>
        <w:t xml:space="preserve">IMC e </w:t>
      </w:r>
      <w:r w:rsidR="00823BA3">
        <w:rPr>
          <w:rStyle w:val="normaltextrun"/>
        </w:rPr>
        <w:t>somat</w:t>
      </w:r>
      <w:r w:rsidR="000F4806">
        <w:rPr>
          <w:rStyle w:val="normaltextrun"/>
        </w:rPr>
        <w:t>ó</w:t>
      </w:r>
      <w:r w:rsidR="00823BA3">
        <w:rPr>
          <w:rStyle w:val="normaltextrun"/>
        </w:rPr>
        <w:t xml:space="preserve">tipo </w:t>
      </w:r>
      <w:r w:rsidRPr="00FC2A9A">
        <w:rPr>
          <w:rStyle w:val="normaltextrun"/>
        </w:rPr>
        <w:t xml:space="preserve">são temas tão </w:t>
      </w:r>
      <w:r w:rsidR="002F3E49">
        <w:rPr>
          <w:rStyle w:val="normaltextrun"/>
        </w:rPr>
        <w:t>significativos</w:t>
      </w:r>
      <w:r w:rsidRPr="00FC2A9A">
        <w:rPr>
          <w:rStyle w:val="normaltextrun"/>
        </w:rPr>
        <w:t xml:space="preserve"> e tão pouco comentados</w:t>
      </w:r>
      <w:r w:rsidR="00EF65EC">
        <w:rPr>
          <w:rStyle w:val="normaltextrun"/>
        </w:rPr>
        <w:t>,</w:t>
      </w:r>
      <w:r w:rsidR="007C1160">
        <w:rPr>
          <w:rStyle w:val="normaltextrun"/>
        </w:rPr>
        <w:t xml:space="preserve"> </w:t>
      </w:r>
      <w:r w:rsidR="00E96798">
        <w:rPr>
          <w:rStyle w:val="normaltextrun"/>
        </w:rPr>
        <w:t>muitos con</w:t>
      </w:r>
      <w:r w:rsidR="008F2DAB">
        <w:rPr>
          <w:rStyle w:val="normaltextrun"/>
        </w:rPr>
        <w:t xml:space="preserve">hecem </w:t>
      </w:r>
      <w:r w:rsidR="00E96798">
        <w:rPr>
          <w:rStyle w:val="normaltextrun"/>
        </w:rPr>
        <w:t>somat</w:t>
      </w:r>
      <w:r w:rsidR="008F2DAB">
        <w:rPr>
          <w:rStyle w:val="normaltextrun"/>
        </w:rPr>
        <w:t>ó</w:t>
      </w:r>
      <w:r w:rsidR="00E96798">
        <w:rPr>
          <w:rStyle w:val="normaltextrun"/>
        </w:rPr>
        <w:t>tipo como biotipo</w:t>
      </w:r>
      <w:r w:rsidR="008F2DAB">
        <w:rPr>
          <w:rStyle w:val="normaltextrun"/>
        </w:rPr>
        <w:t xml:space="preserve"> e não conhece suas </w:t>
      </w:r>
      <w:r w:rsidR="003328BA">
        <w:rPr>
          <w:rStyle w:val="normaltextrun"/>
        </w:rPr>
        <w:t>diferenças,</w:t>
      </w:r>
      <w:r w:rsidRPr="00FC2A9A">
        <w:rPr>
          <w:rStyle w:val="normaltextrun"/>
        </w:rPr>
        <w:t xml:space="preserve"> difícil achar sites que elencam a importância do assunto e</w:t>
      </w:r>
      <w:r w:rsidR="002F3E49">
        <w:rPr>
          <w:rStyle w:val="normaltextrun"/>
        </w:rPr>
        <w:t>,</w:t>
      </w:r>
      <w:r w:rsidRPr="00FC2A9A">
        <w:rPr>
          <w:rStyle w:val="normaltextrun"/>
        </w:rPr>
        <w:t xml:space="preserve"> como eles tem relação</w:t>
      </w:r>
      <w:r w:rsidR="002F3E49">
        <w:rPr>
          <w:rStyle w:val="normaltextrun"/>
        </w:rPr>
        <w:t>,</w:t>
      </w:r>
      <w:r w:rsidRPr="00FC2A9A">
        <w:rPr>
          <w:rStyle w:val="normaltextrun"/>
        </w:rPr>
        <w:t xml:space="preserve"> os que existem são de difícil entendimento e pouco didático</w:t>
      </w:r>
      <w:r w:rsidR="002C0627">
        <w:rPr>
          <w:rStyle w:val="normaltextrun"/>
        </w:rPr>
        <w:t xml:space="preserve"> </w:t>
      </w:r>
      <w:r w:rsidRPr="00FC2A9A">
        <w:rPr>
          <w:rStyle w:val="normaltextrun"/>
        </w:rPr>
        <w:t>para pessoas que estão tendo o primeiro contato com esse assunto</w:t>
      </w:r>
      <w:r w:rsidR="00C42D7B">
        <w:rPr>
          <w:rStyle w:val="normaltextrun"/>
        </w:rPr>
        <w:t>.</w:t>
      </w:r>
      <w:r w:rsidRPr="00FC2A9A">
        <w:rPr>
          <w:rStyle w:val="normaltextrun"/>
        </w:rPr>
        <w:t xml:space="preserve"> </w:t>
      </w:r>
      <w:r w:rsidR="00C42D7B">
        <w:rPr>
          <w:rStyle w:val="normaltextrun"/>
        </w:rPr>
        <w:t>P</w:t>
      </w:r>
      <w:r w:rsidRPr="00FC2A9A">
        <w:rPr>
          <w:rStyle w:val="normaltextrun"/>
        </w:rPr>
        <w:t>ensa</w:t>
      </w:r>
      <w:r w:rsidR="003F7AF0">
        <w:rPr>
          <w:rStyle w:val="normaltextrun"/>
        </w:rPr>
        <w:t>n</w:t>
      </w:r>
      <w:r w:rsidR="002645E0">
        <w:rPr>
          <w:rStyle w:val="normaltextrun"/>
        </w:rPr>
        <w:t>d</w:t>
      </w:r>
      <w:r w:rsidRPr="00FC2A9A">
        <w:rPr>
          <w:rStyle w:val="normaltextrun"/>
        </w:rPr>
        <w:t xml:space="preserve">o como </w:t>
      </w:r>
      <w:r w:rsidR="002645E0">
        <w:rPr>
          <w:rStyle w:val="normaltextrun"/>
        </w:rPr>
        <w:t>é</w:t>
      </w:r>
      <w:r w:rsidRPr="00FC2A9A">
        <w:rPr>
          <w:rStyle w:val="normaltextrun"/>
        </w:rPr>
        <w:t xml:space="preserve"> complicado ter o mínimo de conhecimento sobre </w:t>
      </w:r>
      <w:r w:rsidR="00E907D0" w:rsidRPr="00FC2A9A">
        <w:rPr>
          <w:rStyle w:val="normaltextrun"/>
        </w:rPr>
        <w:t>ambos os assuntos</w:t>
      </w:r>
      <w:r w:rsidRPr="00FC2A9A">
        <w:rPr>
          <w:rStyle w:val="normaltextrun"/>
        </w:rPr>
        <w:t xml:space="preserve"> e buscar uma relação entre eles, nutricionistas e entusiastas da área geralmente fazem vídeos para o Youtube e poucas pessoas </w:t>
      </w:r>
      <w:r w:rsidR="00B51BB4">
        <w:rPr>
          <w:rStyle w:val="normaltextrun"/>
        </w:rPr>
        <w:t>se interessam</w:t>
      </w:r>
      <w:r w:rsidRPr="00FC2A9A">
        <w:rPr>
          <w:rStyle w:val="normaltextrun"/>
        </w:rPr>
        <w:t>,</w:t>
      </w:r>
      <w:r w:rsidR="00B34288">
        <w:rPr>
          <w:rStyle w:val="normaltextrun"/>
        </w:rPr>
        <w:t xml:space="preserve"> </w:t>
      </w:r>
      <w:r w:rsidR="00B95521">
        <w:rPr>
          <w:rStyle w:val="normaltextrun"/>
        </w:rPr>
        <w:t>saber o pouco que seja já pode ser de grande ajuda</w:t>
      </w:r>
      <w:r w:rsidR="00FF17C4">
        <w:rPr>
          <w:rStyle w:val="normaltextrun"/>
        </w:rPr>
        <w:t xml:space="preserve"> para aquela pessoa que almeja </w:t>
      </w:r>
      <w:r w:rsidR="002C616A">
        <w:rPr>
          <w:rStyle w:val="normaltextrun"/>
        </w:rPr>
        <w:t>ficar satisfeito com o próprio corpo</w:t>
      </w:r>
      <w:r w:rsidRPr="00FC2A9A">
        <w:rPr>
          <w:rStyle w:val="normaltextrun"/>
        </w:rPr>
        <w:t xml:space="preserve">, </w:t>
      </w:r>
      <w:r w:rsidR="007F3ED6">
        <w:rPr>
          <w:rStyle w:val="normaltextrun"/>
        </w:rPr>
        <w:t xml:space="preserve">por </w:t>
      </w:r>
      <w:r w:rsidR="005A0389">
        <w:rPr>
          <w:rStyle w:val="normaltextrun"/>
        </w:rPr>
        <w:t>ambos os motivos</w:t>
      </w:r>
      <w:r w:rsidR="001E0720">
        <w:rPr>
          <w:rStyle w:val="normaltextrun"/>
        </w:rPr>
        <w:t>, um site</w:t>
      </w:r>
      <w:r w:rsidR="00114686">
        <w:rPr>
          <w:rStyle w:val="normaltextrun"/>
        </w:rPr>
        <w:t xml:space="preserve"> minimalista</w:t>
      </w:r>
      <w:r w:rsidR="00B14B7C">
        <w:rPr>
          <w:rStyle w:val="normaltextrun"/>
        </w:rPr>
        <w:t xml:space="preserve"> e didático </w:t>
      </w:r>
      <w:r w:rsidR="001C4021">
        <w:rPr>
          <w:rStyle w:val="normaltextrun"/>
        </w:rPr>
        <w:t>pode ser de grande ajuda para essas pessoas.</w:t>
      </w:r>
    </w:p>
    <w:p w14:paraId="6AF8110A" w14:textId="77777777" w:rsidR="00FC2A9A" w:rsidRDefault="006D096F" w:rsidP="00E259BA">
      <w:pPr>
        <w:spacing w:line="360" w:lineRule="auto"/>
        <w:ind w:firstLine="709"/>
        <w:jc w:val="both"/>
        <w:rPr>
          <w:rStyle w:val="normaltextrun"/>
        </w:rPr>
      </w:pPr>
      <w:r>
        <w:rPr>
          <w:rStyle w:val="normaltextrun"/>
        </w:rPr>
        <w:t>O</w:t>
      </w:r>
      <w:r w:rsidR="00FC2A9A" w:rsidRPr="00FC2A9A">
        <w:rPr>
          <w:rStyle w:val="normaltextrun"/>
        </w:rPr>
        <w:t xml:space="preserve"> site beneficiaria pessoas que buscam uma melhor qualidade de vida, que buscam entrar, por exemplo, em uma academia, mesmo sem saber qual seu </w:t>
      </w:r>
      <w:r w:rsidR="00FD13C1">
        <w:rPr>
          <w:rStyle w:val="normaltextrun"/>
        </w:rPr>
        <w:t>somat</w:t>
      </w:r>
      <w:r>
        <w:rPr>
          <w:rStyle w:val="normaltextrun"/>
        </w:rPr>
        <w:t>ótipo</w:t>
      </w:r>
      <w:r w:rsidR="00FC2A9A" w:rsidRPr="00FC2A9A">
        <w:rPr>
          <w:rStyle w:val="normaltextrun"/>
        </w:rPr>
        <w:t>, já que cada um tem o seu e interfere enquanto treinamento e nutrição devem obter e terem pelo menos uma ideia de quanto tempo duraria para buscar um corpo satisfatório para ele. Muitos não podem pagar um</w:t>
      </w:r>
      <w:r w:rsidR="002013F7">
        <w:rPr>
          <w:rStyle w:val="normaltextrun"/>
        </w:rPr>
        <w:t xml:space="preserve"> </w:t>
      </w:r>
      <w:r w:rsidR="00FC2A9A" w:rsidRPr="00FC2A9A">
        <w:rPr>
          <w:rStyle w:val="normaltextrun"/>
        </w:rPr>
        <w:t>“</w:t>
      </w:r>
      <w:r w:rsidR="00FC2A9A" w:rsidRPr="00FF4426">
        <w:rPr>
          <w:rStyle w:val="normaltextrun"/>
          <w:lang w:val="en-US"/>
        </w:rPr>
        <w:t>personal</w:t>
      </w:r>
      <w:r w:rsidR="002013F7" w:rsidRPr="00FF4426">
        <w:rPr>
          <w:rStyle w:val="normaltextrun"/>
          <w:lang w:val="en-US"/>
        </w:rPr>
        <w:t xml:space="preserve"> </w:t>
      </w:r>
      <w:r w:rsidR="00FC2A9A" w:rsidRPr="00FF4426">
        <w:rPr>
          <w:rStyle w:val="normaltextrun"/>
          <w:lang w:val="en-US"/>
        </w:rPr>
        <w:t>trainer</w:t>
      </w:r>
      <w:r w:rsidR="00FC2A9A" w:rsidRPr="00FC2A9A">
        <w:rPr>
          <w:rStyle w:val="normaltextrun"/>
        </w:rPr>
        <w:t xml:space="preserve">” ou um nutricionista, mas querem aumentar sua autoestima ou terem uma melhor saúde, daríamos </w:t>
      </w:r>
      <w:r w:rsidR="0073290B" w:rsidRPr="00FC2A9A">
        <w:rPr>
          <w:rStyle w:val="normaltextrun"/>
        </w:rPr>
        <w:t>conhecimento simples,</w:t>
      </w:r>
      <w:r w:rsidR="003219A7">
        <w:rPr>
          <w:rStyle w:val="normaltextrun"/>
        </w:rPr>
        <w:t xml:space="preserve"> porém</w:t>
      </w:r>
      <w:r w:rsidR="00FC2A9A" w:rsidRPr="00FC2A9A">
        <w:rPr>
          <w:rStyle w:val="normaltextrun"/>
        </w:rPr>
        <w:t xml:space="preserve"> uteis, qu</w:t>
      </w:r>
      <w:r w:rsidR="000F0F84">
        <w:rPr>
          <w:rStyle w:val="normaltextrun"/>
        </w:rPr>
        <w:t>e teria</w:t>
      </w:r>
      <w:r w:rsidR="00BE3C65">
        <w:rPr>
          <w:rStyle w:val="normaltextrun"/>
        </w:rPr>
        <w:t>m</w:t>
      </w:r>
      <w:r w:rsidR="000F0F84">
        <w:rPr>
          <w:rStyle w:val="normaltextrun"/>
        </w:rPr>
        <w:t xml:space="preserve"> o potencial de</w:t>
      </w:r>
      <w:r w:rsidR="00BE3C65">
        <w:rPr>
          <w:rStyle w:val="normaltextrun"/>
        </w:rPr>
        <w:t xml:space="preserve"> </w:t>
      </w:r>
      <w:r w:rsidR="00FC2A9A" w:rsidRPr="00FC2A9A">
        <w:rPr>
          <w:rStyle w:val="normaltextrun"/>
        </w:rPr>
        <w:t xml:space="preserve">interferir na vida do usuário e disseminar conhecimento que todos deveriam ter. Atingiria até pessoas que sofrem </w:t>
      </w:r>
      <w:r w:rsidR="00FC2A9A" w:rsidRPr="00FF4426">
        <w:rPr>
          <w:rStyle w:val="normaltextrun"/>
          <w:lang w:val="en-US"/>
        </w:rPr>
        <w:t>bullying</w:t>
      </w:r>
      <w:r w:rsidR="00FC2A9A" w:rsidRPr="00FC2A9A">
        <w:rPr>
          <w:rStyle w:val="normaltextrun"/>
        </w:rPr>
        <w:t xml:space="preserve"> por estar acima ou abaixo do peso, tendo ciência de tal assunto</w:t>
      </w:r>
      <w:r w:rsidR="003B04A9">
        <w:rPr>
          <w:rStyle w:val="normaltextrun"/>
        </w:rPr>
        <w:t xml:space="preserve"> seria possível </w:t>
      </w:r>
      <w:r w:rsidR="00FC2A9A" w:rsidRPr="00FC2A9A">
        <w:rPr>
          <w:rStyle w:val="normaltextrun"/>
        </w:rPr>
        <w:t>abrir novos pensamentos para essas pessoas e buscar ajuda de profissionais. E por isso decidimos criar um site que engloba tais informações de tamanha importância e, mostrar o quão bom é estar bem consigo mesmo levando em consideração a nossa saúde física e mental.</w:t>
      </w:r>
    </w:p>
    <w:p w14:paraId="49B298C1" w14:textId="77777777" w:rsidR="00FC2A9A" w:rsidRDefault="00FC2A9A" w:rsidP="00E259BA">
      <w:pPr>
        <w:spacing w:line="360" w:lineRule="auto"/>
        <w:ind w:firstLine="709"/>
        <w:jc w:val="both"/>
        <w:rPr>
          <w:rStyle w:val="normaltextrun"/>
        </w:rPr>
      </w:pPr>
    </w:p>
    <w:p w14:paraId="639B0225" w14:textId="77777777" w:rsidR="00FC2A9A" w:rsidRDefault="00FC2A9A" w:rsidP="00E259BA">
      <w:pPr>
        <w:spacing w:line="360" w:lineRule="auto"/>
        <w:ind w:firstLine="709"/>
        <w:jc w:val="both"/>
      </w:pPr>
    </w:p>
    <w:p w14:paraId="4CAE4412" w14:textId="77777777" w:rsidR="001C4021" w:rsidRDefault="001C4021" w:rsidP="00E259BA">
      <w:pPr>
        <w:spacing w:line="360" w:lineRule="auto"/>
        <w:ind w:firstLine="709"/>
        <w:jc w:val="both"/>
      </w:pPr>
    </w:p>
    <w:p w14:paraId="54763F54" w14:textId="77777777" w:rsidR="00F14C46" w:rsidRDefault="00F14C46" w:rsidP="00E259BA">
      <w:pPr>
        <w:spacing w:line="360" w:lineRule="auto"/>
        <w:ind w:firstLine="709"/>
        <w:jc w:val="both"/>
      </w:pPr>
    </w:p>
    <w:p w14:paraId="57685CB8" w14:textId="77777777" w:rsidR="001C4021" w:rsidRPr="00FC2A9A" w:rsidRDefault="001C4021" w:rsidP="00E259BA">
      <w:pPr>
        <w:spacing w:line="360" w:lineRule="auto"/>
        <w:ind w:firstLine="709"/>
        <w:jc w:val="both"/>
      </w:pPr>
    </w:p>
    <w:p w14:paraId="59B9EB90" w14:textId="77777777" w:rsidR="00FC2A9A" w:rsidRDefault="00FC2A9A" w:rsidP="00E259BA">
      <w:pPr>
        <w:spacing w:line="360" w:lineRule="auto"/>
        <w:ind w:firstLine="709"/>
        <w:jc w:val="both"/>
      </w:pPr>
    </w:p>
    <w:p w14:paraId="4C8EE2A8" w14:textId="77777777" w:rsidR="00FC2A9A" w:rsidRDefault="00FC2A9A" w:rsidP="00E259BA">
      <w:pPr>
        <w:spacing w:line="360" w:lineRule="auto"/>
        <w:ind w:firstLine="709"/>
        <w:jc w:val="both"/>
      </w:pPr>
    </w:p>
    <w:p w14:paraId="209A1DBA" w14:textId="77777777" w:rsidR="00027E78" w:rsidRDefault="00027E78" w:rsidP="00E259BA">
      <w:pPr>
        <w:spacing w:line="360" w:lineRule="auto"/>
        <w:ind w:firstLine="709"/>
        <w:jc w:val="both"/>
        <w:rPr>
          <w:sz w:val="26"/>
        </w:rPr>
      </w:pPr>
    </w:p>
    <w:p w14:paraId="5373221D" w14:textId="77777777" w:rsidR="00027E78" w:rsidRPr="003C4EA9" w:rsidRDefault="00027E78" w:rsidP="00E259BA">
      <w:pPr>
        <w:spacing w:line="360" w:lineRule="auto"/>
        <w:ind w:firstLine="709"/>
        <w:jc w:val="both"/>
        <w:rPr>
          <w:sz w:val="26"/>
          <w:lang w:val="pt-BR"/>
        </w:rPr>
      </w:pPr>
    </w:p>
    <w:p w14:paraId="02F09F8F" w14:textId="77777777" w:rsidR="00FC2A9A" w:rsidRPr="00BA0F2D" w:rsidRDefault="00C3004D" w:rsidP="00BA0F2D">
      <w:pPr>
        <w:pStyle w:val="Ttulo1"/>
        <w:numPr>
          <w:ilvl w:val="0"/>
          <w:numId w:val="1"/>
        </w:numPr>
        <w:rPr>
          <w:sz w:val="24"/>
          <w:szCs w:val="24"/>
        </w:rPr>
      </w:pPr>
      <w:bookmarkStart w:id="2" w:name="_Toc82535987"/>
      <w:r w:rsidRPr="00BA0F2D">
        <w:rPr>
          <w:sz w:val="24"/>
          <w:szCs w:val="24"/>
        </w:rPr>
        <w:lastRenderedPageBreak/>
        <w:t>OBJETIVOS</w:t>
      </w:r>
      <w:bookmarkEnd w:id="2"/>
    </w:p>
    <w:p w14:paraId="6425EF70" w14:textId="77777777" w:rsidR="00C3004D" w:rsidRDefault="00C3004D" w:rsidP="00E259BA">
      <w:pPr>
        <w:spacing w:line="360" w:lineRule="auto"/>
        <w:ind w:firstLine="709"/>
        <w:jc w:val="both"/>
        <w:rPr>
          <w:sz w:val="26"/>
        </w:rPr>
      </w:pPr>
    </w:p>
    <w:p w14:paraId="1E5F8843" w14:textId="77777777" w:rsidR="00FC2A9A" w:rsidRPr="00F14C46" w:rsidRDefault="00DC65FE" w:rsidP="00F14C46">
      <w:pPr>
        <w:pStyle w:val="Ttulo2"/>
        <w:jc w:val="left"/>
        <w:rPr>
          <w:b w:val="0"/>
          <w:bCs w:val="0"/>
        </w:rPr>
      </w:pPr>
      <w:bookmarkStart w:id="3" w:name="_Toc82535988"/>
      <w:r w:rsidRPr="00F14C46">
        <w:rPr>
          <w:b w:val="0"/>
          <w:bCs w:val="0"/>
        </w:rPr>
        <w:t xml:space="preserve">3.1 </w:t>
      </w:r>
      <w:r w:rsidR="00C3004D" w:rsidRPr="00F14C46">
        <w:rPr>
          <w:b w:val="0"/>
          <w:bCs w:val="0"/>
        </w:rPr>
        <w:t>G</w:t>
      </w:r>
      <w:r w:rsidR="006363C8" w:rsidRPr="00F14C46">
        <w:rPr>
          <w:b w:val="0"/>
          <w:bCs w:val="0"/>
        </w:rPr>
        <w:t>eral</w:t>
      </w:r>
      <w:bookmarkEnd w:id="3"/>
    </w:p>
    <w:p w14:paraId="51FB4463" w14:textId="77777777" w:rsidR="00C3004D" w:rsidRDefault="00FC2A9A" w:rsidP="00F14C46">
      <w:pPr>
        <w:spacing w:line="360" w:lineRule="auto"/>
        <w:ind w:firstLine="709"/>
        <w:jc w:val="both"/>
      </w:pPr>
      <w:r w:rsidRPr="00FC2A9A">
        <w:rPr>
          <w:rStyle w:val="normaltextrun"/>
        </w:rPr>
        <w:t xml:space="preserve">Desenvolver um site onde os usuários consigam saber seu status de peso e sobre seu </w:t>
      </w:r>
      <w:r w:rsidR="00840425">
        <w:rPr>
          <w:rStyle w:val="normaltextrun"/>
        </w:rPr>
        <w:t>somatotipo</w:t>
      </w:r>
      <w:r w:rsidRPr="00FC2A9A">
        <w:rPr>
          <w:rStyle w:val="normaltextrun"/>
        </w:rPr>
        <w:t xml:space="preserve"> de uma forma didática e fácil de compreender, e com isso descobrirem ou não, a gravidade de sua </w:t>
      </w:r>
      <w:r w:rsidR="001B471A">
        <w:rPr>
          <w:rStyle w:val="normaltextrun"/>
        </w:rPr>
        <w:t>atual situa</w:t>
      </w:r>
      <w:r w:rsidR="00DB5598">
        <w:rPr>
          <w:rStyle w:val="normaltextrun"/>
        </w:rPr>
        <w:t>ção.</w:t>
      </w:r>
    </w:p>
    <w:p w14:paraId="2F7B5FD6" w14:textId="77777777" w:rsidR="00F14C46" w:rsidRPr="00F14C46" w:rsidRDefault="00F14C46" w:rsidP="00F14C46">
      <w:pPr>
        <w:spacing w:line="360" w:lineRule="auto"/>
        <w:ind w:firstLine="709"/>
        <w:jc w:val="both"/>
      </w:pPr>
    </w:p>
    <w:p w14:paraId="2B184E5D" w14:textId="77777777" w:rsidR="00FC2A9A" w:rsidRPr="00F14C46" w:rsidRDefault="00DC65FE" w:rsidP="00F14C46">
      <w:pPr>
        <w:pStyle w:val="Ttulo2"/>
        <w:jc w:val="left"/>
        <w:rPr>
          <w:b w:val="0"/>
          <w:bCs w:val="0"/>
        </w:rPr>
      </w:pPr>
      <w:r w:rsidRPr="00F14C46">
        <w:rPr>
          <w:b w:val="0"/>
          <w:bCs w:val="0"/>
        </w:rPr>
        <w:t xml:space="preserve"> </w:t>
      </w:r>
      <w:bookmarkStart w:id="4" w:name="_Toc82535989"/>
      <w:r w:rsidRPr="00F14C46">
        <w:rPr>
          <w:b w:val="0"/>
          <w:bCs w:val="0"/>
        </w:rPr>
        <w:t xml:space="preserve">3.1 </w:t>
      </w:r>
      <w:r w:rsidR="00C3004D" w:rsidRPr="00F14C46">
        <w:rPr>
          <w:b w:val="0"/>
          <w:bCs w:val="0"/>
        </w:rPr>
        <w:t>E</w:t>
      </w:r>
      <w:r w:rsidR="006363C8" w:rsidRPr="00F14C46">
        <w:rPr>
          <w:b w:val="0"/>
          <w:bCs w:val="0"/>
        </w:rPr>
        <w:t>specíficos</w:t>
      </w:r>
      <w:bookmarkEnd w:id="4"/>
    </w:p>
    <w:p w14:paraId="5E831369" w14:textId="77777777" w:rsidR="00FC2A9A" w:rsidRDefault="00FC2A9A" w:rsidP="00E259BA">
      <w:pPr>
        <w:spacing w:line="360" w:lineRule="auto"/>
        <w:ind w:firstLine="709"/>
        <w:jc w:val="both"/>
        <w:rPr>
          <w:rStyle w:val="eop"/>
        </w:rPr>
      </w:pPr>
      <w:r w:rsidRPr="00FC2A9A">
        <w:rPr>
          <w:rStyle w:val="normaltextrun"/>
        </w:rPr>
        <w:t>Fazer com que usuários pensem em se alimentarem melhor dependendo do resultado, fazendo com que eles se questionem se precisam de ajuda médica, tendo assim um caminho para uma vida mais saudável.</w:t>
      </w:r>
      <w:r w:rsidRPr="00FC2A9A">
        <w:rPr>
          <w:rStyle w:val="eop"/>
        </w:rPr>
        <w:t> </w:t>
      </w:r>
    </w:p>
    <w:p w14:paraId="658C83E0" w14:textId="77777777" w:rsidR="002823D9" w:rsidRPr="00FC2A9A" w:rsidRDefault="004A47F6" w:rsidP="00E259BA">
      <w:pPr>
        <w:spacing w:line="360" w:lineRule="auto"/>
        <w:ind w:firstLine="709"/>
        <w:jc w:val="both"/>
      </w:pPr>
      <w:r>
        <w:rPr>
          <w:rStyle w:val="eop"/>
        </w:rPr>
        <w:t>Aos que se</w:t>
      </w:r>
      <w:r w:rsidR="00FD208A">
        <w:rPr>
          <w:rStyle w:val="eop"/>
        </w:rPr>
        <w:t xml:space="preserve"> interessarem pelo assunto</w:t>
      </w:r>
      <w:r>
        <w:rPr>
          <w:rStyle w:val="eop"/>
        </w:rPr>
        <w:t xml:space="preserve"> pode fazer</w:t>
      </w:r>
      <w:r w:rsidR="00FD208A">
        <w:rPr>
          <w:rStyle w:val="eop"/>
        </w:rPr>
        <w:t xml:space="preserve"> com que esse interesse</w:t>
      </w:r>
      <w:r w:rsidR="00BE1226">
        <w:rPr>
          <w:rStyle w:val="eop"/>
        </w:rPr>
        <w:t xml:space="preserve"> seja disseminado e mais pessoas possam ter esse conhecimento</w:t>
      </w:r>
      <w:r w:rsidR="005A0389">
        <w:rPr>
          <w:rStyle w:val="eop"/>
        </w:rPr>
        <w:t>.</w:t>
      </w:r>
    </w:p>
    <w:p w14:paraId="5AAC1552" w14:textId="77777777" w:rsidR="00FC2A9A" w:rsidRPr="00FC2A9A" w:rsidRDefault="00FC2A9A" w:rsidP="00E259BA">
      <w:pPr>
        <w:spacing w:line="360" w:lineRule="auto"/>
        <w:ind w:firstLine="709"/>
        <w:jc w:val="both"/>
        <w:rPr>
          <w:sz w:val="18"/>
          <w:szCs w:val="18"/>
        </w:rPr>
      </w:pPr>
      <w:r w:rsidRPr="00FC2A9A">
        <w:rPr>
          <w:rStyle w:val="eop"/>
        </w:rPr>
        <w:t> </w:t>
      </w:r>
    </w:p>
    <w:p w14:paraId="16BAC8AD" w14:textId="77777777" w:rsidR="00FC2A9A" w:rsidRDefault="00FC2A9A" w:rsidP="00E259BA">
      <w:pPr>
        <w:spacing w:line="360" w:lineRule="auto"/>
        <w:ind w:firstLine="709"/>
        <w:jc w:val="both"/>
      </w:pPr>
    </w:p>
    <w:p w14:paraId="16B15F2E" w14:textId="77777777" w:rsidR="00C3004D" w:rsidRDefault="00C3004D" w:rsidP="00E259BA">
      <w:pPr>
        <w:spacing w:line="360" w:lineRule="auto"/>
        <w:ind w:firstLine="709"/>
        <w:jc w:val="both"/>
        <w:rPr>
          <w:sz w:val="26"/>
        </w:rPr>
      </w:pPr>
    </w:p>
    <w:p w14:paraId="2D9D2262" w14:textId="77777777" w:rsidR="00C3004D" w:rsidRDefault="00C3004D" w:rsidP="00E259BA">
      <w:pPr>
        <w:spacing w:line="360" w:lineRule="auto"/>
        <w:ind w:firstLine="709"/>
        <w:jc w:val="both"/>
        <w:rPr>
          <w:sz w:val="22"/>
        </w:rPr>
      </w:pPr>
    </w:p>
    <w:p w14:paraId="003CC5B3" w14:textId="77777777" w:rsidR="00C3004D" w:rsidRDefault="00C3004D" w:rsidP="00E259BA">
      <w:pPr>
        <w:spacing w:line="360" w:lineRule="auto"/>
        <w:ind w:firstLine="709"/>
        <w:jc w:val="both"/>
        <w:rPr>
          <w:sz w:val="26"/>
        </w:rPr>
      </w:pPr>
    </w:p>
    <w:p w14:paraId="36790B11" w14:textId="77777777" w:rsidR="00C3004D" w:rsidRDefault="00C3004D" w:rsidP="00E259BA">
      <w:pPr>
        <w:spacing w:line="360" w:lineRule="auto"/>
        <w:ind w:firstLine="709"/>
        <w:jc w:val="both"/>
        <w:rPr>
          <w:sz w:val="26"/>
        </w:rPr>
      </w:pPr>
    </w:p>
    <w:p w14:paraId="5CAA5701" w14:textId="77777777" w:rsidR="00C3004D" w:rsidRDefault="00C3004D" w:rsidP="00E259BA">
      <w:pPr>
        <w:spacing w:line="360" w:lineRule="auto"/>
        <w:ind w:firstLine="709"/>
        <w:jc w:val="both"/>
        <w:rPr>
          <w:sz w:val="25"/>
        </w:rPr>
      </w:pPr>
    </w:p>
    <w:p w14:paraId="0DD8A2B3" w14:textId="77777777" w:rsidR="00C3004D" w:rsidRDefault="00C3004D" w:rsidP="00E259BA">
      <w:pPr>
        <w:spacing w:line="360" w:lineRule="auto"/>
        <w:ind w:firstLine="709"/>
        <w:jc w:val="both"/>
      </w:pPr>
    </w:p>
    <w:p w14:paraId="4AE65EA1" w14:textId="77777777" w:rsidR="00C3004D" w:rsidRDefault="00C3004D" w:rsidP="00E259BA">
      <w:pPr>
        <w:spacing w:line="360" w:lineRule="auto"/>
        <w:ind w:firstLine="709"/>
        <w:jc w:val="both"/>
        <w:sectPr w:rsidR="00C3004D" w:rsidSect="00483581">
          <w:headerReference w:type="default" r:id="rId17"/>
          <w:footerReference w:type="default" r:id="rId18"/>
          <w:pgSz w:w="11910" w:h="16840"/>
          <w:pgMar w:top="1599" w:right="958" w:bottom="278" w:left="1480" w:header="720" w:footer="720" w:gutter="0"/>
          <w:pgNumType w:start="7"/>
          <w:cols w:space="720"/>
        </w:sectPr>
      </w:pPr>
    </w:p>
    <w:p w14:paraId="02C929C6" w14:textId="5C3BD732" w:rsidR="006D315E" w:rsidRPr="00BA0F2D" w:rsidRDefault="00C3004D" w:rsidP="00BA0F2D">
      <w:pPr>
        <w:pStyle w:val="Ttulo1"/>
        <w:numPr>
          <w:ilvl w:val="0"/>
          <w:numId w:val="1"/>
        </w:numPr>
        <w:rPr>
          <w:sz w:val="24"/>
          <w:szCs w:val="24"/>
        </w:rPr>
      </w:pPr>
      <w:bookmarkStart w:id="5" w:name="_Toc82535990"/>
      <w:r w:rsidRPr="00BA0F2D">
        <w:rPr>
          <w:sz w:val="24"/>
          <w:szCs w:val="24"/>
        </w:rPr>
        <w:lastRenderedPageBreak/>
        <w:t>METODOLOGIA</w:t>
      </w:r>
      <w:r w:rsidRPr="00BA0F2D">
        <w:rPr>
          <w:spacing w:val="-9"/>
          <w:sz w:val="24"/>
          <w:szCs w:val="24"/>
        </w:rPr>
        <w:t xml:space="preserve"> </w:t>
      </w:r>
      <w:r w:rsidRPr="00BA0F2D">
        <w:rPr>
          <w:sz w:val="24"/>
          <w:szCs w:val="24"/>
        </w:rPr>
        <w:t>DA</w:t>
      </w:r>
      <w:r w:rsidRPr="00BA0F2D">
        <w:rPr>
          <w:spacing w:val="-4"/>
          <w:sz w:val="24"/>
          <w:szCs w:val="24"/>
        </w:rPr>
        <w:t xml:space="preserve"> </w:t>
      </w:r>
      <w:r w:rsidRPr="00BA0F2D">
        <w:rPr>
          <w:sz w:val="24"/>
          <w:szCs w:val="24"/>
        </w:rPr>
        <w:t>PESQUISA</w:t>
      </w:r>
      <w:bookmarkEnd w:id="5"/>
    </w:p>
    <w:p w14:paraId="7A5437E4" w14:textId="77777777" w:rsidR="006D315E" w:rsidRPr="006D315E" w:rsidRDefault="006D315E" w:rsidP="00E259BA">
      <w:pPr>
        <w:spacing w:line="360" w:lineRule="auto"/>
        <w:ind w:firstLine="709"/>
        <w:jc w:val="both"/>
      </w:pPr>
    </w:p>
    <w:p w14:paraId="0BF1110E" w14:textId="77777777" w:rsidR="00B215CD" w:rsidRPr="000B6CDC" w:rsidRDefault="00A522D5" w:rsidP="00E259BA">
      <w:pPr>
        <w:spacing w:line="360" w:lineRule="auto"/>
        <w:ind w:firstLine="709"/>
        <w:jc w:val="both"/>
        <w:rPr>
          <w:rFonts w:ascii="Times New Roman" w:hAnsi="Times New Roman" w:cs="Times New Roman"/>
          <w:sz w:val="20"/>
          <w:szCs w:val="20"/>
        </w:rPr>
      </w:pPr>
      <w:r>
        <w:rPr>
          <w:bCs/>
        </w:rPr>
        <w:t>Para embasamento da hipótese proposta sobre falta de conhecimento</w:t>
      </w:r>
      <w:r w:rsidR="009D70DC">
        <w:rPr>
          <w:bCs/>
        </w:rPr>
        <w:t xml:space="preserve"> </w:t>
      </w:r>
      <w:r w:rsidR="003C40E1">
        <w:rPr>
          <w:bCs/>
        </w:rPr>
        <w:t>f</w:t>
      </w:r>
      <w:r w:rsidR="00337FF7">
        <w:rPr>
          <w:bCs/>
        </w:rPr>
        <w:t>oram feita</w:t>
      </w:r>
      <w:r w:rsidR="00FA1612">
        <w:rPr>
          <w:bCs/>
        </w:rPr>
        <w:t>s</w:t>
      </w:r>
      <w:r w:rsidR="00337FF7">
        <w:rPr>
          <w:bCs/>
        </w:rPr>
        <w:t xml:space="preserve"> pesquisas de na</w:t>
      </w:r>
      <w:r w:rsidR="00FA1612">
        <w:rPr>
          <w:bCs/>
        </w:rPr>
        <w:t>tureza quantitativa,</w:t>
      </w:r>
      <w:r w:rsidR="00424908">
        <w:rPr>
          <w:bCs/>
        </w:rPr>
        <w:t xml:space="preserve"> com </w:t>
      </w:r>
      <w:r w:rsidR="00520C98">
        <w:rPr>
          <w:bCs/>
        </w:rPr>
        <w:t>10</w:t>
      </w:r>
      <w:r w:rsidR="00FD5D03">
        <w:rPr>
          <w:bCs/>
        </w:rPr>
        <w:t>2</w:t>
      </w:r>
      <w:r w:rsidR="00520C98">
        <w:rPr>
          <w:bCs/>
        </w:rPr>
        <w:t xml:space="preserve"> </w:t>
      </w:r>
      <w:r w:rsidR="001504FA">
        <w:rPr>
          <w:bCs/>
        </w:rPr>
        <w:t>indivíduos</w:t>
      </w:r>
      <w:r w:rsidR="00137769">
        <w:rPr>
          <w:bCs/>
        </w:rPr>
        <w:t xml:space="preserve">, </w:t>
      </w:r>
      <w:r w:rsidR="00273E95">
        <w:rPr>
          <w:bCs/>
        </w:rPr>
        <w:t>praticadas</w:t>
      </w:r>
      <w:r w:rsidR="00137769">
        <w:rPr>
          <w:bCs/>
        </w:rPr>
        <w:t xml:space="preserve"> do dia 21/05 ao 25/05</w:t>
      </w:r>
      <w:r w:rsidR="008B0BAF">
        <w:rPr>
          <w:bCs/>
        </w:rPr>
        <w:t xml:space="preserve">, com </w:t>
      </w:r>
      <w:r w:rsidR="007E06A4">
        <w:rPr>
          <w:bCs/>
        </w:rPr>
        <w:t>seu resultado obtido,</w:t>
      </w:r>
      <w:r w:rsidR="008B0BAF">
        <w:rPr>
          <w:bCs/>
        </w:rPr>
        <w:t xml:space="preserve"> podemos ter uma pequena </w:t>
      </w:r>
      <w:r w:rsidR="00804C43">
        <w:rPr>
          <w:bCs/>
        </w:rPr>
        <w:t>conce</w:t>
      </w:r>
      <w:r w:rsidR="00D53EA0">
        <w:rPr>
          <w:bCs/>
        </w:rPr>
        <w:t>p</w:t>
      </w:r>
      <w:r w:rsidR="00804C43">
        <w:rPr>
          <w:bCs/>
        </w:rPr>
        <w:t>ção</w:t>
      </w:r>
      <w:r w:rsidR="00D53EA0">
        <w:rPr>
          <w:bCs/>
        </w:rPr>
        <w:t xml:space="preserve"> </w:t>
      </w:r>
      <w:r w:rsidR="005A501E">
        <w:rPr>
          <w:bCs/>
        </w:rPr>
        <w:t>sobre a</w:t>
      </w:r>
      <w:r w:rsidR="00D53EA0">
        <w:rPr>
          <w:bCs/>
        </w:rPr>
        <w:t xml:space="preserve"> proporção</w:t>
      </w:r>
      <w:r w:rsidR="00804C43">
        <w:rPr>
          <w:bCs/>
        </w:rPr>
        <w:t xml:space="preserve"> </w:t>
      </w:r>
      <w:r w:rsidR="0088081D">
        <w:rPr>
          <w:bCs/>
        </w:rPr>
        <w:t>da</w:t>
      </w:r>
      <w:r w:rsidR="00155182">
        <w:rPr>
          <w:bCs/>
        </w:rPr>
        <w:t xml:space="preserve"> </w:t>
      </w:r>
      <w:r w:rsidR="007C0FAF">
        <w:rPr>
          <w:bCs/>
        </w:rPr>
        <w:t>problematização</w:t>
      </w:r>
      <w:r w:rsidR="00155182">
        <w:rPr>
          <w:bCs/>
        </w:rPr>
        <w:t xml:space="preserve"> </w:t>
      </w:r>
      <w:r w:rsidR="007C0FAF">
        <w:rPr>
          <w:bCs/>
        </w:rPr>
        <w:t>proposta</w:t>
      </w:r>
      <w:r w:rsidR="005A501E">
        <w:rPr>
          <w:bCs/>
        </w:rPr>
        <w:t>,</w:t>
      </w:r>
      <w:r w:rsidR="00606A3D">
        <w:rPr>
          <w:bCs/>
        </w:rPr>
        <w:t xml:space="preserve"> e qual publico alvo</w:t>
      </w:r>
      <w:r w:rsidR="005A501E">
        <w:rPr>
          <w:bCs/>
        </w:rPr>
        <w:t xml:space="preserve"> avaliamos como o principal</w:t>
      </w:r>
      <w:r w:rsidR="00C80916">
        <w:rPr>
          <w:bCs/>
        </w:rPr>
        <w:t xml:space="preserve"> para termos um</w:t>
      </w:r>
      <w:r w:rsidR="002F0C8B">
        <w:rPr>
          <w:bCs/>
        </w:rPr>
        <w:t>a prud</w:t>
      </w:r>
      <w:r w:rsidR="0095038E">
        <w:rPr>
          <w:bCs/>
        </w:rPr>
        <w:t>ência</w:t>
      </w:r>
      <w:r w:rsidR="00C80916">
        <w:rPr>
          <w:bCs/>
        </w:rPr>
        <w:t xml:space="preserve"> maior ao desenvolver o site</w:t>
      </w:r>
      <w:r w:rsidR="000B6CDC">
        <w:rPr>
          <w:bCs/>
        </w:rPr>
        <w:t>.</w:t>
      </w:r>
    </w:p>
    <w:p w14:paraId="3A280DCB" w14:textId="77777777" w:rsidR="00FF6FD5" w:rsidRDefault="00FF6FD5" w:rsidP="00E259BA">
      <w:pPr>
        <w:spacing w:line="360" w:lineRule="auto"/>
        <w:ind w:firstLine="709"/>
        <w:jc w:val="both"/>
      </w:pPr>
      <w:r>
        <w:rPr>
          <w:bCs/>
        </w:rPr>
        <w:t xml:space="preserve">Alem </w:t>
      </w:r>
      <w:r w:rsidR="002359DE">
        <w:rPr>
          <w:bCs/>
        </w:rPr>
        <w:t>do método quantitativo</w:t>
      </w:r>
      <w:r w:rsidR="0053471F">
        <w:rPr>
          <w:bCs/>
        </w:rPr>
        <w:t xml:space="preserve">, </w:t>
      </w:r>
      <w:r w:rsidR="00073BEB" w:rsidRPr="00073BEB">
        <w:t>utilizamos para obter os resultados e respostas acerca da problematização apresentada neste trabalho</w:t>
      </w:r>
      <w:r w:rsidR="00BC0450">
        <w:t>, será feit</w:t>
      </w:r>
      <w:r w:rsidR="00166F28">
        <w:t>a pesquisas de natureza bibliográfica, em sites web, artigos e noticias</w:t>
      </w:r>
      <w:r w:rsidR="00D21899">
        <w:t>, com</w:t>
      </w:r>
      <w:r w:rsidR="00073C42">
        <w:t xml:space="preserve"> intuito </w:t>
      </w:r>
      <w:r w:rsidR="003E1516">
        <w:t>de</w:t>
      </w:r>
      <w:r w:rsidR="001F09A8">
        <w:t xml:space="preserve"> </w:t>
      </w:r>
      <w:r w:rsidR="008137EB">
        <w:t xml:space="preserve">se </w:t>
      </w:r>
      <w:r w:rsidR="00483441">
        <w:t>a</w:t>
      </w:r>
      <w:r w:rsidR="008137EB">
        <w:t>profundar ainda mais com o assunto</w:t>
      </w:r>
      <w:r w:rsidR="00483441">
        <w:t>,</w:t>
      </w:r>
      <w:r w:rsidR="008137EB">
        <w:t xml:space="preserve"> </w:t>
      </w:r>
      <w:r w:rsidR="002226BB">
        <w:t>a fim</w:t>
      </w:r>
      <w:r w:rsidR="008137EB">
        <w:t xml:space="preserve"> de conseguir responder </w:t>
      </w:r>
      <w:r w:rsidR="00ED519B">
        <w:t>a problematização de forma</w:t>
      </w:r>
      <w:r w:rsidR="002226BB">
        <w:t xml:space="preserve"> mais virtuosa </w:t>
      </w:r>
      <w:r w:rsidR="00B5540B">
        <w:t>possível</w:t>
      </w:r>
      <w:r w:rsidR="00B54755">
        <w:t>,</w:t>
      </w:r>
      <w:r w:rsidR="00B5540B">
        <w:t xml:space="preserve"> através de fontes</w:t>
      </w:r>
      <w:r w:rsidR="00F12019">
        <w:t xml:space="preserve"> genuínas </w:t>
      </w:r>
      <w:r w:rsidR="005B5955">
        <w:t>e de grande prestígio como Sícelo e Google Académico</w:t>
      </w:r>
      <w:r w:rsidR="00713DCD">
        <w:t>.</w:t>
      </w:r>
    </w:p>
    <w:p w14:paraId="2DA5F811" w14:textId="77777777" w:rsidR="00713DCD" w:rsidRPr="00073BEB" w:rsidRDefault="00713DCD" w:rsidP="00E259BA">
      <w:pPr>
        <w:spacing w:line="360" w:lineRule="auto"/>
        <w:ind w:firstLine="709"/>
        <w:jc w:val="both"/>
        <w:rPr>
          <w:bCs/>
        </w:rPr>
      </w:pPr>
      <w:r>
        <w:t xml:space="preserve">Foram </w:t>
      </w:r>
      <w:r w:rsidR="006D1B74">
        <w:t>escolhidas</w:t>
      </w:r>
      <w:r w:rsidR="00D4190E">
        <w:t xml:space="preserve"> </w:t>
      </w:r>
      <w:r w:rsidR="004D68AA">
        <w:t>monografias</w:t>
      </w:r>
      <w:r w:rsidR="00B25A82">
        <w:t xml:space="preserve"> de</w:t>
      </w:r>
      <w:r>
        <w:t xml:space="preserve"> autores</w:t>
      </w:r>
      <w:r w:rsidR="00034A47">
        <w:t xml:space="preserve"> </w:t>
      </w:r>
      <w:r w:rsidR="0098744D">
        <w:t>do ramo</w:t>
      </w:r>
      <w:r w:rsidR="00695C2B">
        <w:t xml:space="preserve"> de estudos corporais</w:t>
      </w:r>
      <w:r w:rsidR="002918A5">
        <w:t xml:space="preserve"> e </w:t>
      </w:r>
      <w:r w:rsidR="00DD5A05">
        <w:t xml:space="preserve">psicológicos </w:t>
      </w:r>
      <w:r>
        <w:t>como</w:t>
      </w:r>
      <w:r w:rsidR="00695C2B">
        <w:t xml:space="preserve">, por exemplo </w:t>
      </w:r>
      <w:r>
        <w:t xml:space="preserve">Willian Sheldon que desenvolveu </w:t>
      </w:r>
      <w:r w:rsidR="00FD40F1">
        <w:t>o estudo da somat</w:t>
      </w:r>
      <w:r w:rsidR="000E129A">
        <w:t>ó</w:t>
      </w:r>
      <w:r w:rsidR="00FD40F1">
        <w:t>tipia</w:t>
      </w:r>
      <w:r w:rsidR="00695C2B">
        <w:t>.</w:t>
      </w:r>
      <w:r w:rsidR="008C5CCC">
        <w:t xml:space="preserve"> Buscando </w:t>
      </w:r>
      <w:r w:rsidR="001030E6">
        <w:t xml:space="preserve">minimizar a consulta de informações equivocadas de </w:t>
      </w:r>
      <w:r w:rsidR="002653EC">
        <w:t xml:space="preserve">dissertações </w:t>
      </w:r>
      <w:r w:rsidR="00EC7099">
        <w:t>espalhadas como corretas.</w:t>
      </w:r>
      <w:r w:rsidR="00FD40F1">
        <w:tab/>
      </w:r>
    </w:p>
    <w:p w14:paraId="532A7D6A" w14:textId="77777777" w:rsidR="00B215CD" w:rsidRDefault="00B215CD" w:rsidP="00E259BA">
      <w:pPr>
        <w:spacing w:line="360" w:lineRule="auto"/>
        <w:ind w:firstLine="709"/>
        <w:jc w:val="both"/>
        <w:rPr>
          <w:sz w:val="26"/>
        </w:rPr>
      </w:pPr>
    </w:p>
    <w:p w14:paraId="201A3229" w14:textId="77777777" w:rsidR="00FF6FD5" w:rsidRDefault="00FF6FD5" w:rsidP="00E259BA">
      <w:pPr>
        <w:spacing w:line="360" w:lineRule="auto"/>
        <w:ind w:firstLine="709"/>
        <w:jc w:val="both"/>
        <w:rPr>
          <w:sz w:val="26"/>
        </w:rPr>
      </w:pPr>
    </w:p>
    <w:p w14:paraId="280322E4" w14:textId="77777777" w:rsidR="00FF6FD5" w:rsidRDefault="00FF6FD5" w:rsidP="00E259BA">
      <w:pPr>
        <w:spacing w:line="360" w:lineRule="auto"/>
        <w:ind w:firstLine="709"/>
        <w:jc w:val="both"/>
        <w:rPr>
          <w:sz w:val="26"/>
        </w:rPr>
      </w:pPr>
    </w:p>
    <w:p w14:paraId="1B5E500F" w14:textId="77777777" w:rsidR="00CE38E8" w:rsidRDefault="00CE38E8" w:rsidP="00E259BA">
      <w:pPr>
        <w:spacing w:line="360" w:lineRule="auto"/>
        <w:ind w:firstLine="709"/>
        <w:jc w:val="both"/>
        <w:rPr>
          <w:sz w:val="26"/>
        </w:rPr>
      </w:pPr>
    </w:p>
    <w:p w14:paraId="0C321104" w14:textId="77777777" w:rsidR="00CE38E8" w:rsidRDefault="00CE38E8" w:rsidP="00E259BA">
      <w:pPr>
        <w:spacing w:line="360" w:lineRule="auto"/>
        <w:ind w:firstLine="709"/>
        <w:jc w:val="both"/>
        <w:rPr>
          <w:sz w:val="26"/>
        </w:rPr>
      </w:pPr>
    </w:p>
    <w:p w14:paraId="77C37774" w14:textId="77777777" w:rsidR="00CE38E8" w:rsidRDefault="00CE38E8" w:rsidP="00E259BA">
      <w:pPr>
        <w:spacing w:line="360" w:lineRule="auto"/>
        <w:ind w:firstLine="709"/>
        <w:jc w:val="both"/>
        <w:rPr>
          <w:sz w:val="26"/>
        </w:rPr>
      </w:pPr>
    </w:p>
    <w:p w14:paraId="20CA9567" w14:textId="77777777" w:rsidR="00CE38E8" w:rsidRDefault="00CE38E8" w:rsidP="00E259BA">
      <w:pPr>
        <w:spacing w:line="360" w:lineRule="auto"/>
        <w:ind w:firstLine="709"/>
        <w:jc w:val="both"/>
        <w:rPr>
          <w:sz w:val="26"/>
        </w:rPr>
      </w:pPr>
    </w:p>
    <w:p w14:paraId="16D2586D" w14:textId="77777777" w:rsidR="00CE38E8" w:rsidRDefault="00CE38E8" w:rsidP="00E259BA">
      <w:pPr>
        <w:spacing w:line="360" w:lineRule="auto"/>
        <w:ind w:firstLine="709"/>
        <w:jc w:val="both"/>
        <w:rPr>
          <w:sz w:val="26"/>
        </w:rPr>
      </w:pPr>
    </w:p>
    <w:p w14:paraId="1E97166E" w14:textId="77777777" w:rsidR="006D1B74" w:rsidRDefault="006D1B74" w:rsidP="00E259BA">
      <w:pPr>
        <w:spacing w:line="360" w:lineRule="auto"/>
        <w:ind w:firstLine="709"/>
        <w:jc w:val="both"/>
        <w:rPr>
          <w:sz w:val="26"/>
        </w:rPr>
      </w:pPr>
    </w:p>
    <w:p w14:paraId="254442B8" w14:textId="77777777" w:rsidR="006D1B74" w:rsidRDefault="006D1B74" w:rsidP="00F14C46">
      <w:pPr>
        <w:spacing w:line="360" w:lineRule="auto"/>
        <w:jc w:val="both"/>
        <w:rPr>
          <w:sz w:val="26"/>
        </w:rPr>
      </w:pPr>
    </w:p>
    <w:p w14:paraId="46C04EA1" w14:textId="77777777" w:rsidR="00F14C46" w:rsidRDefault="00F14C46" w:rsidP="00F14C46">
      <w:pPr>
        <w:spacing w:line="360" w:lineRule="auto"/>
        <w:jc w:val="both"/>
        <w:rPr>
          <w:sz w:val="26"/>
        </w:rPr>
      </w:pPr>
    </w:p>
    <w:p w14:paraId="5A9562C2" w14:textId="77777777" w:rsidR="006D1B74" w:rsidRDefault="006D1B74" w:rsidP="00E259BA">
      <w:pPr>
        <w:spacing w:line="360" w:lineRule="auto"/>
        <w:ind w:firstLine="709"/>
        <w:jc w:val="both"/>
        <w:rPr>
          <w:sz w:val="26"/>
        </w:rPr>
      </w:pPr>
    </w:p>
    <w:p w14:paraId="2FFA9860" w14:textId="77777777" w:rsidR="006D1B74" w:rsidRDefault="006D1B74" w:rsidP="00E259BA">
      <w:pPr>
        <w:spacing w:line="360" w:lineRule="auto"/>
        <w:ind w:firstLine="709"/>
        <w:jc w:val="both"/>
        <w:rPr>
          <w:sz w:val="26"/>
        </w:rPr>
      </w:pPr>
    </w:p>
    <w:p w14:paraId="3BB463EE" w14:textId="77777777" w:rsidR="006D1B74" w:rsidRDefault="006D1B74" w:rsidP="00E259BA">
      <w:pPr>
        <w:spacing w:line="360" w:lineRule="auto"/>
        <w:ind w:firstLine="709"/>
        <w:jc w:val="both"/>
        <w:rPr>
          <w:sz w:val="26"/>
        </w:rPr>
      </w:pPr>
    </w:p>
    <w:p w14:paraId="126A7F20" w14:textId="77777777" w:rsidR="008A5F9A" w:rsidRDefault="008A5F9A" w:rsidP="00E259BA">
      <w:pPr>
        <w:spacing w:line="360" w:lineRule="auto"/>
        <w:ind w:firstLine="709"/>
        <w:jc w:val="both"/>
        <w:rPr>
          <w:sz w:val="26"/>
        </w:rPr>
      </w:pPr>
    </w:p>
    <w:p w14:paraId="1A9BA40D" w14:textId="77777777" w:rsidR="00AD44F2" w:rsidRPr="00BA0F2D" w:rsidRDefault="00517B71" w:rsidP="00BA0F2D">
      <w:pPr>
        <w:pStyle w:val="Ttulo1"/>
        <w:numPr>
          <w:ilvl w:val="0"/>
          <w:numId w:val="1"/>
        </w:numPr>
        <w:rPr>
          <w:sz w:val="24"/>
          <w:szCs w:val="24"/>
        </w:rPr>
      </w:pPr>
      <w:bookmarkStart w:id="6" w:name="_Toc82535991"/>
      <w:r w:rsidRPr="00BA0F2D">
        <w:rPr>
          <w:sz w:val="24"/>
          <w:szCs w:val="24"/>
        </w:rPr>
        <w:lastRenderedPageBreak/>
        <w:t>ESTUDO DE CASO</w:t>
      </w:r>
      <w:bookmarkEnd w:id="6"/>
    </w:p>
    <w:p w14:paraId="5FF14DC1" w14:textId="77777777" w:rsidR="00F14C46" w:rsidRPr="00F14C46" w:rsidRDefault="00F14C46" w:rsidP="00F14C46">
      <w:pPr>
        <w:spacing w:line="360" w:lineRule="auto"/>
        <w:jc w:val="both"/>
        <w:rPr>
          <w:b/>
          <w:bCs/>
          <w:szCs w:val="24"/>
        </w:rPr>
      </w:pPr>
    </w:p>
    <w:p w14:paraId="4740C672" w14:textId="77777777" w:rsidR="00AD44F2" w:rsidRPr="006A20D8" w:rsidRDefault="00AB1F25" w:rsidP="00E259BA">
      <w:pPr>
        <w:spacing w:line="360" w:lineRule="auto"/>
        <w:ind w:firstLine="709"/>
        <w:jc w:val="both"/>
        <w:rPr>
          <w:bCs/>
        </w:rPr>
      </w:pPr>
      <w:r>
        <w:rPr>
          <w:bCs/>
        </w:rPr>
        <w:t>Para fins de conhecimento da idealização do tema f</w:t>
      </w:r>
      <w:r w:rsidR="00AD44F2">
        <w:rPr>
          <w:bCs/>
        </w:rPr>
        <w:t>oram feitas pesquisas de natureza quantitativa, com 102 indivíduos, praticadas do dia 21/05 ao 25/05. Realizada perguntas sobre o conhecimento do Índice de massa corporal (IMC), onde os dados apontaram que mais da metade (57,8%) se familiarizam com o IMC e os outros 42,2% desconhecem sua proposta:</w:t>
      </w:r>
    </w:p>
    <w:p w14:paraId="22487FCD" w14:textId="33DD3673" w:rsidR="00251470" w:rsidRDefault="00251470" w:rsidP="00251470">
      <w:pPr>
        <w:pStyle w:val="citao-longa"/>
      </w:pPr>
      <w:bookmarkStart w:id="7" w:name="_Toc80904727"/>
      <w:r>
        <w:t xml:space="preserve">Gráfico </w:t>
      </w:r>
      <w:r>
        <w:fldChar w:fldCharType="begin"/>
      </w:r>
      <w:r>
        <w:instrText xml:space="preserve"> SEQ Gráfico \* ARABIC </w:instrText>
      </w:r>
      <w:r>
        <w:fldChar w:fldCharType="separate"/>
      </w:r>
      <w:r w:rsidR="00361592">
        <w:rPr>
          <w:noProof/>
        </w:rPr>
        <w:t>1</w:t>
      </w:r>
      <w:r>
        <w:fldChar w:fldCharType="end"/>
      </w:r>
      <w:r w:rsidRPr="00F0281C">
        <w:t>: Pesquisa Quantitativa</w:t>
      </w:r>
      <w:bookmarkEnd w:id="7"/>
    </w:p>
    <w:p w14:paraId="1B09DB62" w14:textId="77777777" w:rsidR="005167A1" w:rsidRDefault="00AD44F2" w:rsidP="005167A1">
      <w:pPr>
        <w:keepNext/>
        <w:spacing w:line="360" w:lineRule="auto"/>
        <w:ind w:firstLine="709"/>
        <w:jc w:val="center"/>
      </w:pPr>
      <w:r>
        <w:rPr>
          <w:noProof/>
          <w:lang w:val="pt-BR" w:eastAsia="pt-BR"/>
        </w:rPr>
        <w:drawing>
          <wp:inline distT="0" distB="0" distL="0" distR="0" wp14:anchorId="52E6A264" wp14:editId="74F0B63C">
            <wp:extent cx="4284484" cy="1802921"/>
            <wp:effectExtent l="0" t="0" r="1905"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84484" cy="1802921"/>
                    </a:xfrm>
                    <a:prstGeom prst="rect">
                      <a:avLst/>
                    </a:prstGeom>
                  </pic:spPr>
                </pic:pic>
              </a:graphicData>
            </a:graphic>
          </wp:inline>
        </w:drawing>
      </w:r>
    </w:p>
    <w:p w14:paraId="6C8AEAA4" w14:textId="77777777" w:rsidR="00AD44F2" w:rsidRPr="002050B7" w:rsidRDefault="00AD44F2" w:rsidP="002416E9">
      <w:pPr>
        <w:spacing w:line="360" w:lineRule="auto"/>
        <w:ind w:left="1" w:firstLine="708"/>
        <w:rPr>
          <w:sz w:val="20"/>
          <w:szCs w:val="20"/>
        </w:rPr>
      </w:pPr>
      <w:r>
        <w:rPr>
          <w:sz w:val="20"/>
          <w:szCs w:val="20"/>
        </w:rPr>
        <w:t>Fonte: Autoral</w:t>
      </w:r>
    </w:p>
    <w:p w14:paraId="285880CD" w14:textId="77777777" w:rsidR="00AD44F2" w:rsidRDefault="00AD44F2" w:rsidP="00E259BA">
      <w:pPr>
        <w:spacing w:line="360" w:lineRule="auto"/>
        <w:ind w:firstLine="709"/>
        <w:jc w:val="both"/>
        <w:rPr>
          <w:rFonts w:eastAsia="Times New Roman"/>
          <w:szCs w:val="24"/>
          <w:lang w:val="pt-BR" w:eastAsia="pt-BR"/>
        </w:rPr>
      </w:pPr>
      <w:r w:rsidRPr="00495B3A">
        <w:rPr>
          <w:bCs/>
          <w:szCs w:val="24"/>
        </w:rPr>
        <w:t>Mesmo que o gráfico tenha um resultado positivo, quase metade do público pesquisado não demonstra conhecimento sobre</w:t>
      </w:r>
      <w:r w:rsidR="00047A0B">
        <w:rPr>
          <w:bCs/>
          <w:szCs w:val="24"/>
        </w:rPr>
        <w:t xml:space="preserve"> o tópico</w:t>
      </w:r>
      <w:r w:rsidRPr="00495B3A">
        <w:rPr>
          <w:bCs/>
          <w:szCs w:val="24"/>
        </w:rPr>
        <w:t>,</w:t>
      </w:r>
      <w:r>
        <w:rPr>
          <w:bCs/>
          <w:szCs w:val="24"/>
        </w:rPr>
        <w:t xml:space="preserve"> isso</w:t>
      </w:r>
      <w:r w:rsidRPr="00495B3A">
        <w:rPr>
          <w:rFonts w:eastAsia="Times New Roman"/>
          <w:szCs w:val="24"/>
          <w:lang w:val="pt-BR" w:eastAsia="pt-BR"/>
        </w:rPr>
        <w:t xml:space="preserve"> acaba sendo preocupante pois se trata de um assunto simples e que na maioria das vezes é abordado nas escolas</w:t>
      </w:r>
      <w:r>
        <w:rPr>
          <w:rFonts w:eastAsia="Times New Roman"/>
          <w:szCs w:val="24"/>
          <w:lang w:val="pt-BR" w:eastAsia="pt-BR"/>
        </w:rPr>
        <w:t>. Sendo que 51,5% dos pesquisados são jovens entre 16-20 anos, idade em que esse público se encontra ainda em ambiente acadêmico.</w:t>
      </w:r>
      <w:r>
        <w:rPr>
          <w:rFonts w:eastAsia="Times New Roman"/>
          <w:szCs w:val="24"/>
          <w:lang w:val="pt-BR" w:eastAsia="pt-BR"/>
        </w:rPr>
        <w:tab/>
      </w:r>
    </w:p>
    <w:p w14:paraId="71C97785" w14:textId="5F5739C2" w:rsidR="00251470" w:rsidRDefault="00251470" w:rsidP="00251470">
      <w:pPr>
        <w:pStyle w:val="citao-longa"/>
      </w:pPr>
      <w:bookmarkStart w:id="8" w:name="_Toc80904728"/>
      <w:r>
        <w:t xml:space="preserve">Gráfico </w:t>
      </w:r>
      <w:r>
        <w:fldChar w:fldCharType="begin"/>
      </w:r>
      <w:r>
        <w:instrText xml:space="preserve"> SEQ Gráfico \* ARABIC </w:instrText>
      </w:r>
      <w:r>
        <w:fldChar w:fldCharType="separate"/>
      </w:r>
      <w:r w:rsidR="00361592">
        <w:rPr>
          <w:noProof/>
        </w:rPr>
        <w:t>2</w:t>
      </w:r>
      <w:r>
        <w:fldChar w:fldCharType="end"/>
      </w:r>
      <w:r>
        <w:t>:</w:t>
      </w:r>
      <w:r w:rsidRPr="004A2FCE">
        <w:t>Pesquisa Quantitativa</w:t>
      </w:r>
      <w:bookmarkEnd w:id="8"/>
    </w:p>
    <w:p w14:paraId="752DDD63" w14:textId="71A0C24B" w:rsidR="00E55839" w:rsidRDefault="00AD44F2" w:rsidP="00251470">
      <w:pPr>
        <w:keepNext/>
        <w:spacing w:line="360" w:lineRule="auto"/>
        <w:ind w:firstLine="709"/>
        <w:jc w:val="center"/>
      </w:pPr>
      <w:r>
        <w:rPr>
          <w:noProof/>
          <w:lang w:val="pt-BR" w:eastAsia="pt-BR"/>
        </w:rPr>
        <w:drawing>
          <wp:inline distT="0" distB="0" distL="0" distR="0" wp14:anchorId="518C08D1" wp14:editId="043B1EDC">
            <wp:extent cx="4364966" cy="187504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64966" cy="1875045"/>
                    </a:xfrm>
                    <a:prstGeom prst="rect">
                      <a:avLst/>
                    </a:prstGeom>
                  </pic:spPr>
                </pic:pic>
              </a:graphicData>
            </a:graphic>
          </wp:inline>
        </w:drawing>
      </w:r>
    </w:p>
    <w:p w14:paraId="7B93199F" w14:textId="77777777" w:rsidR="00AD44F2" w:rsidRPr="00564270" w:rsidRDefault="00AD44F2" w:rsidP="00E259BA">
      <w:pPr>
        <w:spacing w:line="360" w:lineRule="auto"/>
        <w:ind w:firstLine="709"/>
        <w:jc w:val="both"/>
        <w:rPr>
          <w:rFonts w:ascii="Times New Roman" w:eastAsia="Times New Roman" w:hAnsi="Times New Roman" w:cs="Times New Roman"/>
          <w:szCs w:val="24"/>
          <w:lang w:val="pt-BR" w:eastAsia="pt-BR"/>
        </w:rPr>
      </w:pPr>
      <w:r w:rsidRPr="00564270">
        <w:rPr>
          <w:rFonts w:ascii="Times New Roman" w:hAnsi="Times New Roman" w:cs="Times New Roman"/>
          <w:sz w:val="20"/>
          <w:szCs w:val="20"/>
        </w:rPr>
        <w:t>Fonte: Autoral</w:t>
      </w:r>
    </w:p>
    <w:p w14:paraId="554ACFF0" w14:textId="77777777" w:rsidR="00AD44F2" w:rsidRDefault="00AD44F2" w:rsidP="00E259BA">
      <w:pPr>
        <w:spacing w:line="360" w:lineRule="auto"/>
        <w:ind w:firstLine="709"/>
        <w:jc w:val="both"/>
        <w:rPr>
          <w:sz w:val="26"/>
        </w:rPr>
      </w:pPr>
    </w:p>
    <w:p w14:paraId="321808AC" w14:textId="77777777" w:rsidR="00AD44F2" w:rsidRDefault="00AD44F2" w:rsidP="00E259BA">
      <w:pPr>
        <w:spacing w:line="360" w:lineRule="auto"/>
        <w:ind w:firstLine="709"/>
        <w:jc w:val="both"/>
        <w:rPr>
          <w:bCs/>
        </w:rPr>
      </w:pPr>
      <w:r>
        <w:rPr>
          <w:bCs/>
        </w:rPr>
        <w:t>Além disso a pesquisa também demonstrou, que o déficit de conhecimento sobre o biótipo (termo que culturalmente está estanciado a ideia de somatótipo) é superior ao seu conhecimento, sendo que 65,7% desconhece seu estado biotipológico atual.</w:t>
      </w:r>
    </w:p>
    <w:p w14:paraId="46EE3F2F" w14:textId="493F6247" w:rsidR="00251470" w:rsidRDefault="00251470" w:rsidP="00251470">
      <w:pPr>
        <w:pStyle w:val="citao-longa"/>
      </w:pPr>
      <w:bookmarkStart w:id="9" w:name="_Toc80904729"/>
      <w:r>
        <w:lastRenderedPageBreak/>
        <w:t xml:space="preserve">Gráfico </w:t>
      </w:r>
      <w:r>
        <w:fldChar w:fldCharType="begin"/>
      </w:r>
      <w:r>
        <w:instrText xml:space="preserve"> SEQ Gráfico \* ARABIC </w:instrText>
      </w:r>
      <w:r>
        <w:fldChar w:fldCharType="separate"/>
      </w:r>
      <w:r w:rsidR="00361592">
        <w:rPr>
          <w:noProof/>
        </w:rPr>
        <w:t>3</w:t>
      </w:r>
      <w:r>
        <w:fldChar w:fldCharType="end"/>
      </w:r>
      <w:r>
        <w:t>:</w:t>
      </w:r>
      <w:r w:rsidRPr="00E669E1">
        <w:t>Pesquisa Quantitativa</w:t>
      </w:r>
      <w:bookmarkEnd w:id="9"/>
    </w:p>
    <w:p w14:paraId="3EEF8697" w14:textId="4586AEA6" w:rsidR="00782EC3" w:rsidRDefault="00AD44F2" w:rsidP="00251470">
      <w:pPr>
        <w:keepNext/>
        <w:spacing w:line="360" w:lineRule="auto"/>
        <w:ind w:firstLine="709"/>
        <w:jc w:val="center"/>
      </w:pPr>
      <w:r>
        <w:rPr>
          <w:noProof/>
          <w:lang w:val="pt-BR" w:eastAsia="pt-BR"/>
        </w:rPr>
        <w:drawing>
          <wp:inline distT="0" distB="0" distL="0" distR="0" wp14:anchorId="6B1B84BC" wp14:editId="19BFFD96">
            <wp:extent cx="4263983" cy="1794294"/>
            <wp:effectExtent l="0" t="0" r="381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63983" cy="1794294"/>
                    </a:xfrm>
                    <a:prstGeom prst="rect">
                      <a:avLst/>
                    </a:prstGeom>
                  </pic:spPr>
                </pic:pic>
              </a:graphicData>
            </a:graphic>
          </wp:inline>
        </w:drawing>
      </w:r>
    </w:p>
    <w:p w14:paraId="060B3450" w14:textId="77777777" w:rsidR="00AD44F2" w:rsidRDefault="00AD44F2" w:rsidP="00E259BA">
      <w:pPr>
        <w:spacing w:line="360" w:lineRule="auto"/>
        <w:ind w:firstLine="709"/>
        <w:jc w:val="both"/>
        <w:rPr>
          <w:rFonts w:ascii="Times New Roman" w:hAnsi="Times New Roman" w:cs="Times New Roman"/>
          <w:sz w:val="20"/>
          <w:szCs w:val="20"/>
        </w:rPr>
      </w:pPr>
      <w:r w:rsidRPr="00564270">
        <w:rPr>
          <w:rFonts w:ascii="Times New Roman" w:hAnsi="Times New Roman" w:cs="Times New Roman"/>
          <w:sz w:val="20"/>
          <w:szCs w:val="20"/>
        </w:rPr>
        <w:t>Fonte: Autoral</w:t>
      </w:r>
    </w:p>
    <w:p w14:paraId="76E2924A" w14:textId="77777777" w:rsidR="00AD44F2" w:rsidRDefault="00AD44F2" w:rsidP="00E259BA">
      <w:pPr>
        <w:spacing w:line="360" w:lineRule="auto"/>
        <w:ind w:firstLine="709"/>
        <w:jc w:val="both"/>
        <w:rPr>
          <w:rFonts w:ascii="Times New Roman" w:hAnsi="Times New Roman" w:cs="Times New Roman"/>
          <w:sz w:val="20"/>
          <w:szCs w:val="20"/>
        </w:rPr>
      </w:pPr>
    </w:p>
    <w:p w14:paraId="6D1307AF" w14:textId="77777777" w:rsidR="00AD44F2" w:rsidRPr="00281FF1" w:rsidRDefault="00AD44F2" w:rsidP="00E259BA">
      <w:pPr>
        <w:spacing w:line="360" w:lineRule="auto"/>
        <w:ind w:firstLine="709"/>
        <w:jc w:val="both"/>
        <w:rPr>
          <w:bCs/>
          <w:szCs w:val="24"/>
        </w:rPr>
      </w:pPr>
      <w:r>
        <w:rPr>
          <w:bCs/>
          <w:szCs w:val="24"/>
        </w:rPr>
        <w:t>Tendo isso em vista, também foi perguntado se os entrevistados sentem a necessidade de um site que elencam ambos assuntos citados, 70,6% julgaram necessário um local na qual as respectivas informações sejam aderidas e consultadas.</w:t>
      </w:r>
    </w:p>
    <w:p w14:paraId="0E1AA682" w14:textId="77777777" w:rsidR="00AD44F2" w:rsidRDefault="00AD44F2" w:rsidP="00E259BA">
      <w:pPr>
        <w:spacing w:line="360" w:lineRule="auto"/>
        <w:ind w:firstLine="709"/>
        <w:jc w:val="both"/>
        <w:rPr>
          <w:sz w:val="26"/>
        </w:rPr>
      </w:pPr>
    </w:p>
    <w:p w14:paraId="50787180" w14:textId="551228A4" w:rsidR="00361592" w:rsidRDefault="00361592" w:rsidP="00361592">
      <w:pPr>
        <w:pStyle w:val="citao-longa"/>
      </w:pPr>
      <w:bookmarkStart w:id="10" w:name="_Toc80904730"/>
      <w:r>
        <w:t xml:space="preserve">Gráfico </w:t>
      </w:r>
      <w:r>
        <w:fldChar w:fldCharType="begin"/>
      </w:r>
      <w:r>
        <w:instrText xml:space="preserve"> SEQ Gráfico \* ARABIC </w:instrText>
      </w:r>
      <w:r>
        <w:fldChar w:fldCharType="separate"/>
      </w:r>
      <w:r>
        <w:rPr>
          <w:noProof/>
        </w:rPr>
        <w:t>4</w:t>
      </w:r>
      <w:r>
        <w:fldChar w:fldCharType="end"/>
      </w:r>
      <w:r>
        <w:t>:</w:t>
      </w:r>
      <w:r w:rsidRPr="00311F96">
        <w:t>Pesquisa Quantitativa</w:t>
      </w:r>
      <w:bookmarkEnd w:id="10"/>
    </w:p>
    <w:p w14:paraId="587CBC29" w14:textId="78D8B204" w:rsidR="00782EC3" w:rsidRDefault="00AD44F2" w:rsidP="00361592">
      <w:pPr>
        <w:keepNext/>
        <w:spacing w:line="360" w:lineRule="auto"/>
        <w:ind w:firstLine="709"/>
        <w:jc w:val="center"/>
      </w:pPr>
      <w:r>
        <w:rPr>
          <w:noProof/>
          <w:lang w:val="pt-BR" w:eastAsia="pt-BR"/>
        </w:rPr>
        <w:drawing>
          <wp:inline distT="0" distB="0" distL="0" distR="0" wp14:anchorId="75701C82" wp14:editId="6902B031">
            <wp:extent cx="4451230" cy="1873089"/>
            <wp:effectExtent l="0" t="0" r="698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51230" cy="1873089"/>
                    </a:xfrm>
                    <a:prstGeom prst="rect">
                      <a:avLst/>
                    </a:prstGeom>
                  </pic:spPr>
                </pic:pic>
              </a:graphicData>
            </a:graphic>
          </wp:inline>
        </w:drawing>
      </w:r>
    </w:p>
    <w:p w14:paraId="444B6376" w14:textId="77777777" w:rsidR="00CE38E8" w:rsidRDefault="00AD44F2" w:rsidP="005167A1">
      <w:pPr>
        <w:spacing w:line="360" w:lineRule="auto"/>
        <w:ind w:firstLine="709"/>
        <w:jc w:val="both"/>
        <w:rPr>
          <w:rFonts w:ascii="Times New Roman" w:hAnsi="Times New Roman" w:cs="Times New Roman"/>
          <w:sz w:val="20"/>
          <w:szCs w:val="20"/>
        </w:rPr>
      </w:pPr>
      <w:r w:rsidRPr="00564270">
        <w:rPr>
          <w:rFonts w:ascii="Times New Roman" w:hAnsi="Times New Roman" w:cs="Times New Roman"/>
          <w:sz w:val="20"/>
          <w:szCs w:val="20"/>
        </w:rPr>
        <w:t>Fonte: Autoral</w:t>
      </w:r>
    </w:p>
    <w:p w14:paraId="1B33754B" w14:textId="77777777" w:rsidR="005167A1" w:rsidRPr="005167A1" w:rsidRDefault="005167A1" w:rsidP="005167A1">
      <w:pPr>
        <w:spacing w:line="360" w:lineRule="auto"/>
        <w:ind w:firstLine="709"/>
        <w:jc w:val="both"/>
        <w:rPr>
          <w:rFonts w:ascii="Times New Roman" w:hAnsi="Times New Roman" w:cs="Times New Roman"/>
          <w:sz w:val="20"/>
          <w:szCs w:val="20"/>
        </w:rPr>
      </w:pPr>
    </w:p>
    <w:p w14:paraId="20278668" w14:textId="6AFDAE3C" w:rsidR="00C36FD9" w:rsidRDefault="00C972AF" w:rsidP="005167A1">
      <w:pPr>
        <w:spacing w:line="360" w:lineRule="auto"/>
        <w:ind w:firstLine="709"/>
        <w:jc w:val="both"/>
        <w:rPr>
          <w:bCs/>
        </w:rPr>
      </w:pPr>
      <w:r w:rsidRPr="00EC5FFA">
        <w:rPr>
          <w:bCs/>
        </w:rPr>
        <w:t xml:space="preserve">Mesmo abrangendo uma pequena parcela </w:t>
      </w:r>
      <w:r w:rsidR="00720869" w:rsidRPr="00EC5FFA">
        <w:rPr>
          <w:bCs/>
        </w:rPr>
        <w:t xml:space="preserve">da população local, </w:t>
      </w:r>
      <w:r w:rsidR="00465625" w:rsidRPr="00EC5FFA">
        <w:rPr>
          <w:bCs/>
        </w:rPr>
        <w:t xml:space="preserve">tal pesquisa pode dar uma </w:t>
      </w:r>
      <w:r w:rsidR="00D71D5A" w:rsidRPr="00EC5FFA">
        <w:rPr>
          <w:bCs/>
        </w:rPr>
        <w:t xml:space="preserve">mínima ideia </w:t>
      </w:r>
      <w:r w:rsidR="00E70B3C" w:rsidRPr="00EC5FFA">
        <w:rPr>
          <w:bCs/>
        </w:rPr>
        <w:t>do déficit de conhe</w:t>
      </w:r>
      <w:r w:rsidR="000B0955" w:rsidRPr="00EC5FFA">
        <w:rPr>
          <w:bCs/>
        </w:rPr>
        <w:t>cimento a respeito do tema</w:t>
      </w:r>
      <w:r w:rsidR="001B7CDC" w:rsidRPr="00EC5FFA">
        <w:rPr>
          <w:bCs/>
        </w:rPr>
        <w:t xml:space="preserve">, com grupos maiores de entrevistados, </w:t>
      </w:r>
      <w:r w:rsidR="001303F7" w:rsidRPr="00EC5FFA">
        <w:rPr>
          <w:bCs/>
        </w:rPr>
        <w:t>especulamos que o resultado não seria muito diferente.</w:t>
      </w:r>
    </w:p>
    <w:p w14:paraId="21122CA9" w14:textId="5148026C" w:rsidR="00E94C8A" w:rsidRDefault="00E94C8A" w:rsidP="005167A1">
      <w:pPr>
        <w:spacing w:line="360" w:lineRule="auto"/>
        <w:ind w:firstLine="709"/>
        <w:jc w:val="both"/>
        <w:rPr>
          <w:bCs/>
        </w:rPr>
      </w:pPr>
    </w:p>
    <w:p w14:paraId="5291B775" w14:textId="3B37F59F" w:rsidR="00E94C8A" w:rsidRDefault="00E94C8A" w:rsidP="005167A1">
      <w:pPr>
        <w:spacing w:line="360" w:lineRule="auto"/>
        <w:ind w:firstLine="709"/>
        <w:jc w:val="both"/>
        <w:rPr>
          <w:bCs/>
        </w:rPr>
      </w:pPr>
    </w:p>
    <w:p w14:paraId="6CD6A0BD" w14:textId="00E1538C" w:rsidR="00E94C8A" w:rsidRDefault="00E94C8A" w:rsidP="005167A1">
      <w:pPr>
        <w:spacing w:line="360" w:lineRule="auto"/>
        <w:ind w:firstLine="709"/>
        <w:jc w:val="both"/>
        <w:rPr>
          <w:bCs/>
        </w:rPr>
      </w:pPr>
    </w:p>
    <w:p w14:paraId="5F4ED017" w14:textId="6D91DEF7" w:rsidR="00E94C8A" w:rsidRDefault="00E94C8A" w:rsidP="005167A1">
      <w:pPr>
        <w:spacing w:line="360" w:lineRule="auto"/>
        <w:ind w:firstLine="709"/>
        <w:jc w:val="both"/>
        <w:rPr>
          <w:bCs/>
        </w:rPr>
      </w:pPr>
    </w:p>
    <w:p w14:paraId="2560795A" w14:textId="2F11EB88" w:rsidR="00E94C8A" w:rsidRDefault="00E94C8A" w:rsidP="005167A1">
      <w:pPr>
        <w:spacing w:line="360" w:lineRule="auto"/>
        <w:ind w:firstLine="709"/>
        <w:jc w:val="both"/>
        <w:rPr>
          <w:bCs/>
        </w:rPr>
      </w:pPr>
    </w:p>
    <w:p w14:paraId="5D858CCB" w14:textId="77777777" w:rsidR="00E94C8A" w:rsidRDefault="00E94C8A" w:rsidP="005167A1">
      <w:pPr>
        <w:spacing w:line="360" w:lineRule="auto"/>
        <w:ind w:firstLine="709"/>
        <w:jc w:val="both"/>
        <w:rPr>
          <w:bCs/>
        </w:rPr>
      </w:pPr>
    </w:p>
    <w:p w14:paraId="275BF430" w14:textId="77777777" w:rsidR="005167A1" w:rsidRPr="005167A1" w:rsidRDefault="005167A1" w:rsidP="005167A1">
      <w:pPr>
        <w:spacing w:line="360" w:lineRule="auto"/>
        <w:ind w:firstLine="709"/>
        <w:jc w:val="both"/>
        <w:rPr>
          <w:bCs/>
        </w:rPr>
      </w:pPr>
    </w:p>
    <w:p w14:paraId="0DB395F4" w14:textId="77777777" w:rsidR="00736469" w:rsidRPr="00BA0F2D" w:rsidRDefault="00CE38E8" w:rsidP="00BA0F2D">
      <w:pPr>
        <w:pStyle w:val="Ttulo1"/>
        <w:numPr>
          <w:ilvl w:val="0"/>
          <w:numId w:val="1"/>
        </w:numPr>
        <w:rPr>
          <w:sz w:val="24"/>
          <w:szCs w:val="24"/>
        </w:rPr>
      </w:pPr>
      <w:bookmarkStart w:id="11" w:name="_Toc82535992"/>
      <w:r w:rsidRPr="00BA0F2D">
        <w:rPr>
          <w:sz w:val="24"/>
          <w:szCs w:val="24"/>
        </w:rPr>
        <w:lastRenderedPageBreak/>
        <w:t>REFERÊ</w:t>
      </w:r>
      <w:r w:rsidR="00295041" w:rsidRPr="00BA0F2D">
        <w:rPr>
          <w:sz w:val="24"/>
          <w:szCs w:val="24"/>
        </w:rPr>
        <w:t>NCIAL TEÓRICO</w:t>
      </w:r>
      <w:bookmarkEnd w:id="11"/>
    </w:p>
    <w:p w14:paraId="3D8C742D" w14:textId="77777777" w:rsidR="00F14C46" w:rsidRPr="00F14C46" w:rsidRDefault="00F14C46" w:rsidP="00F14C46">
      <w:pPr>
        <w:spacing w:line="360" w:lineRule="auto"/>
        <w:ind w:left="219"/>
        <w:jc w:val="both"/>
        <w:rPr>
          <w:b/>
          <w:bCs/>
          <w:szCs w:val="24"/>
        </w:rPr>
      </w:pPr>
    </w:p>
    <w:p w14:paraId="5051C793" w14:textId="77777777" w:rsidR="00E01A5C" w:rsidRPr="00F14C46" w:rsidRDefault="0053070B" w:rsidP="00F14C46">
      <w:pPr>
        <w:pStyle w:val="Ttulo2"/>
        <w:jc w:val="left"/>
        <w:rPr>
          <w:b w:val="0"/>
          <w:bCs w:val="0"/>
        </w:rPr>
      </w:pPr>
      <w:bookmarkStart w:id="12" w:name="_Toc82535993"/>
      <w:r w:rsidRPr="00F14C46">
        <w:rPr>
          <w:b w:val="0"/>
          <w:bCs w:val="0"/>
        </w:rPr>
        <w:t>6</w:t>
      </w:r>
      <w:r w:rsidR="00736469" w:rsidRPr="00F14C46">
        <w:rPr>
          <w:b w:val="0"/>
          <w:bCs w:val="0"/>
        </w:rPr>
        <w:t>.1</w:t>
      </w:r>
      <w:r w:rsidR="00107784" w:rsidRPr="00F14C46">
        <w:rPr>
          <w:b w:val="0"/>
          <w:bCs w:val="0"/>
        </w:rPr>
        <w:t>Bi</w:t>
      </w:r>
      <w:r w:rsidR="00D66180" w:rsidRPr="00F14C46">
        <w:rPr>
          <w:b w:val="0"/>
          <w:bCs w:val="0"/>
        </w:rPr>
        <w:t>ó</w:t>
      </w:r>
      <w:r w:rsidR="00107784" w:rsidRPr="00F14C46">
        <w:rPr>
          <w:b w:val="0"/>
          <w:bCs w:val="0"/>
        </w:rPr>
        <w:t>tipo</w:t>
      </w:r>
      <w:bookmarkEnd w:id="12"/>
      <w:r w:rsidR="00107784" w:rsidRPr="00F14C46">
        <w:rPr>
          <w:b w:val="0"/>
          <w:bCs w:val="0"/>
        </w:rPr>
        <w:t xml:space="preserve"> </w:t>
      </w:r>
    </w:p>
    <w:p w14:paraId="6C623B73" w14:textId="77777777" w:rsidR="00C774B2" w:rsidRDefault="00C774B2" w:rsidP="00E259BA">
      <w:pPr>
        <w:spacing w:line="360" w:lineRule="auto"/>
        <w:ind w:firstLine="709"/>
        <w:jc w:val="both"/>
        <w:rPr>
          <w:bCs/>
        </w:rPr>
      </w:pPr>
    </w:p>
    <w:p w14:paraId="0F8F9DF2" w14:textId="77777777" w:rsidR="00E01A5C" w:rsidRPr="00F14C46" w:rsidRDefault="0053070B" w:rsidP="00F14C46">
      <w:pPr>
        <w:pStyle w:val="Ttulo3"/>
        <w:rPr>
          <w:rFonts w:ascii="Arial" w:hAnsi="Arial" w:cs="Arial"/>
        </w:rPr>
      </w:pPr>
      <w:bookmarkStart w:id="13" w:name="_Toc82535994"/>
      <w:r w:rsidRPr="00F14C46">
        <w:rPr>
          <w:rFonts w:ascii="Arial" w:hAnsi="Arial" w:cs="Arial"/>
        </w:rPr>
        <w:t>6</w:t>
      </w:r>
      <w:r w:rsidR="00736469" w:rsidRPr="00F14C46">
        <w:rPr>
          <w:rFonts w:ascii="Arial" w:hAnsi="Arial" w:cs="Arial"/>
        </w:rPr>
        <w:t xml:space="preserve">.1.1 </w:t>
      </w:r>
      <w:r w:rsidR="00E01A5C" w:rsidRPr="00F14C46">
        <w:rPr>
          <w:rFonts w:ascii="Arial" w:hAnsi="Arial" w:cs="Arial"/>
        </w:rPr>
        <w:t>O que é bi</w:t>
      </w:r>
      <w:r w:rsidR="00D33D44" w:rsidRPr="00F14C46">
        <w:rPr>
          <w:rFonts w:ascii="Arial" w:hAnsi="Arial" w:cs="Arial"/>
        </w:rPr>
        <w:t>o</w:t>
      </w:r>
      <w:r w:rsidR="00E01A5C" w:rsidRPr="00F14C46">
        <w:rPr>
          <w:rFonts w:ascii="Arial" w:hAnsi="Arial" w:cs="Arial"/>
        </w:rPr>
        <w:t xml:space="preserve">tipo e </w:t>
      </w:r>
      <w:r w:rsidR="00206551" w:rsidRPr="00F14C46">
        <w:rPr>
          <w:rFonts w:ascii="Arial" w:hAnsi="Arial" w:cs="Arial"/>
        </w:rPr>
        <w:t>somat</w:t>
      </w:r>
      <w:r w:rsidR="00BF76AF" w:rsidRPr="00F14C46">
        <w:rPr>
          <w:rFonts w:ascii="Arial" w:hAnsi="Arial" w:cs="Arial"/>
        </w:rPr>
        <w:t>o</w:t>
      </w:r>
      <w:r w:rsidR="00206551" w:rsidRPr="00F14C46">
        <w:rPr>
          <w:rFonts w:ascii="Arial" w:hAnsi="Arial" w:cs="Arial"/>
        </w:rPr>
        <w:t>tipo</w:t>
      </w:r>
      <w:r w:rsidR="008910F6" w:rsidRPr="00F14C46">
        <w:rPr>
          <w:rFonts w:ascii="Arial" w:hAnsi="Arial" w:cs="Arial"/>
        </w:rPr>
        <w:t>.</w:t>
      </w:r>
      <w:bookmarkEnd w:id="13"/>
    </w:p>
    <w:p w14:paraId="13AB0770" w14:textId="77777777" w:rsidR="00D50468" w:rsidRPr="00AF6972" w:rsidRDefault="00D50468" w:rsidP="00E259BA">
      <w:pPr>
        <w:spacing w:line="360" w:lineRule="auto"/>
        <w:ind w:firstLine="709"/>
        <w:jc w:val="both"/>
        <w:rPr>
          <w:bCs/>
        </w:rPr>
      </w:pPr>
    </w:p>
    <w:p w14:paraId="234901D8" w14:textId="77777777" w:rsidR="00E425DA" w:rsidRPr="00AF6972" w:rsidRDefault="00D50468" w:rsidP="00E259BA">
      <w:pPr>
        <w:spacing w:line="360" w:lineRule="auto"/>
        <w:ind w:firstLine="709"/>
        <w:jc w:val="both"/>
        <w:rPr>
          <w:bCs/>
          <w:szCs w:val="24"/>
        </w:rPr>
      </w:pPr>
      <w:r w:rsidRPr="00AF6972">
        <w:rPr>
          <w:szCs w:val="24"/>
          <w:shd w:val="clear" w:color="auto" w:fill="FFFFFF"/>
        </w:rPr>
        <w:t>O somatotipo, é uma classificação corporal proposta pelo fisiologista Sheldon, em 1940, que é o termo mais adequado para se referir às classificações físicas do corpo humano.</w:t>
      </w:r>
    </w:p>
    <w:p w14:paraId="42D8911D" w14:textId="31DA45BF" w:rsidR="00E45484" w:rsidRPr="00AF6972" w:rsidRDefault="00585906" w:rsidP="00E259BA">
      <w:pPr>
        <w:spacing w:line="360" w:lineRule="auto"/>
        <w:ind w:firstLine="709"/>
        <w:jc w:val="both"/>
      </w:pPr>
      <w:r w:rsidRPr="00AF6972">
        <w:rPr>
          <w:bCs/>
        </w:rPr>
        <w:t xml:space="preserve">Segundo </w:t>
      </w:r>
      <w:r w:rsidRPr="00AF6972">
        <w:rPr>
          <w:bCs/>
        </w:rPr>
        <w:fldChar w:fldCharType="begin" w:fldLock="1"/>
      </w:r>
      <w:r w:rsidR="00BE5F8A" w:rsidRPr="00AF6972">
        <w:rPr>
          <w:bCs/>
        </w:rPr>
        <w:instrText>ADDIN CSL_CITATION {"citationItems":[{"id":"ITEM-1","itemData":{"DOI":"10.1016/j.rbce.2015.12.016","ISSN":"21793255","abstract":"The aim of this study was to determine the profiles somatotype and body composition of athletes of Brazilian 5</w:instrText>
      </w:r>
      <w:r w:rsidR="00BE5F8A" w:rsidRPr="00AF6972">
        <w:rPr>
          <w:rFonts w:ascii="Cambria Math" w:hAnsi="Cambria Math" w:cs="Cambria Math"/>
          <w:bCs/>
        </w:rPr>
        <w:instrText>‐</w:instrText>
      </w:r>
      <w:r w:rsidR="00BE5F8A" w:rsidRPr="00AF6972">
        <w:rPr>
          <w:bCs/>
        </w:rPr>
        <w:instrText>a</w:instrText>
      </w:r>
      <w:r w:rsidR="00BE5F8A" w:rsidRPr="00AF6972">
        <w:rPr>
          <w:rFonts w:ascii="Cambria Math" w:hAnsi="Cambria Math" w:cs="Cambria Math"/>
          <w:bCs/>
        </w:rPr>
        <w:instrText>‐</w:instrText>
      </w:r>
      <w:r w:rsidR="00BE5F8A" w:rsidRPr="00AF6972">
        <w:rPr>
          <w:bCs/>
        </w:rPr>
        <w:instrText>side football team. This study involved 23 male athletes. Were all submitted to anthropometric measurements and then were carried the calculations of body mass index (BMI), body fat percentage (BF%), Skinfolds sum (Σ9DC) and somatotype. It was observed that goalkeepers differ significantly (p ≤ 0.05) in body mass, BF% and Σ9DC for other positions. The goalkeepers showed profile endomorph</w:instrText>
      </w:r>
      <w:r w:rsidR="00BE5F8A" w:rsidRPr="00AF6972">
        <w:rPr>
          <w:rFonts w:ascii="Cambria Math" w:hAnsi="Cambria Math" w:cs="Cambria Math"/>
          <w:bCs/>
        </w:rPr>
        <w:instrText>‐</w:instrText>
      </w:r>
      <w:r w:rsidR="00BE5F8A" w:rsidRPr="00AF6972">
        <w:rPr>
          <w:bCs/>
        </w:rPr>
        <w:instrText>mesomorph, the defender mesomorph</w:instrText>
      </w:r>
      <w:r w:rsidR="00BE5F8A" w:rsidRPr="00AF6972">
        <w:rPr>
          <w:rFonts w:ascii="Cambria Math" w:hAnsi="Cambria Math" w:cs="Cambria Math"/>
          <w:bCs/>
        </w:rPr>
        <w:instrText>‐</w:instrText>
      </w:r>
      <w:r w:rsidR="00BE5F8A" w:rsidRPr="00AF6972">
        <w:rPr>
          <w:bCs/>
        </w:rPr>
        <w:instrText xml:space="preserve"> balanced, while the winger and pivot, endo</w:instrText>
      </w:r>
      <w:r w:rsidR="00BE5F8A" w:rsidRPr="00AF6972">
        <w:rPr>
          <w:rFonts w:ascii="Cambria Math" w:hAnsi="Cambria Math" w:cs="Cambria Math"/>
          <w:bCs/>
        </w:rPr>
        <w:instrText>‐</w:instrText>
      </w:r>
      <w:r w:rsidR="00BE5F8A" w:rsidRPr="00AF6972">
        <w:rPr>
          <w:bCs/>
        </w:rPr>
        <w:instrText>mesomorph. Concluded that the goalkeepers were significant differences in BF% when compared to other positions and showed significant differences in somatotype compared to other positions, the same was observed in defenders when compared with pivots.","author":[{"dropping-particle":"","family":"Gorla","given":"José Irineu","non-dropping-particle":"","parse-names":false,"suffix":""},{"dropping-particle":"","family":"e Silva","given":"Anselmo de Athayde Costa","non-dropping-particle":"","parse-names":false,"suffix":""},{"dropping-particle":"","family":"Campos","given":"Luis Felipe Castelli Correia","non-dropping-particle":"de","parse-names":false,"suffix":""},{"dropping-particle":"","family":"Santos","given":"Claudinei Ferreira","non-dropping-particle":"dos","parse-names":false,"suffix":""},{"dropping-particle":"","family":"Almeida","given":"José Júlio Gavião","non-dropping-particle":"de","parse-names":false,"suffix":""},{"dropping-particle":"","family":"Duarte","given":"Edison","non-dropping-particle":"","parse-names":false,"suffix":""},{"dropping-particle":"","family":"Queiroga","given":"Marcos Roberto","non-dropping-particle":"","parse-names":false,"suffix":""}],"container-title":"Revista Brasileira de Ciencias do Esporte","id":"ITEM-1","issue":"1","issued":{"date-parts":[["2017"]]},"page":"79-84","title":"Composição corporal e perfil somatotípico de atletas da seleção brasileira de futebol de 5","type":"article-journal","volume":"39"},"uris":["http://www.mendeley.com/documents/?uuid=4e5cfe69-b80c-4e84-be55-f919bf5efc11"]}],"mendeley":{"formattedCitation":"(GORLA et al., 2017)","plainTextFormattedCitation":"(GORLA et al., 2017)","previouslyFormattedCitation":"(GORLA et al., 2017)"},"properties":{"noteIndex":0},"schema":"https://github.com/citation-style-language/schema/raw/master/csl-citation.json"}</w:instrText>
      </w:r>
      <w:r w:rsidRPr="00AF6972">
        <w:rPr>
          <w:bCs/>
        </w:rPr>
        <w:fldChar w:fldCharType="separate"/>
      </w:r>
      <w:r w:rsidRPr="00AF6972">
        <w:rPr>
          <w:bCs/>
          <w:noProof/>
        </w:rPr>
        <w:t>(GORLA et al., 2017)</w:t>
      </w:r>
      <w:r w:rsidRPr="00AF6972">
        <w:rPr>
          <w:bCs/>
        </w:rPr>
        <w:fldChar w:fldCharType="end"/>
      </w:r>
      <w:r w:rsidR="00467245" w:rsidRPr="00AF6972">
        <w:rPr>
          <w:bCs/>
        </w:rPr>
        <w:t xml:space="preserve"> </w:t>
      </w:r>
      <w:r w:rsidR="00952532" w:rsidRPr="00AF6972">
        <w:t>o</w:t>
      </w:r>
      <w:r w:rsidR="00672909" w:rsidRPr="00AF6972">
        <w:t xml:space="preserve"> somatotipo é um </w:t>
      </w:r>
      <w:r w:rsidR="00601737" w:rsidRPr="00AF6972">
        <w:t xml:space="preserve">preceito </w:t>
      </w:r>
      <w:r w:rsidR="00672909" w:rsidRPr="00AF6972">
        <w:t xml:space="preserve">da forma, estrutura e composição do corpo humano. </w:t>
      </w:r>
      <w:r w:rsidR="00084592">
        <w:t>“</w:t>
      </w:r>
      <w:r w:rsidR="00672909" w:rsidRPr="00AF6972">
        <w:t>Ess</w:t>
      </w:r>
      <w:r w:rsidR="004E7C7F" w:rsidRPr="00AF6972">
        <w:t>e método</w:t>
      </w:r>
      <w:r w:rsidR="00672909" w:rsidRPr="00AF6972">
        <w:t xml:space="preserve"> se constitui em um recurso útil para a análise das modificações na forma e estrutura corporal em função do treinamento ou pela própria exigência física da atividade em questão</w:t>
      </w:r>
      <w:r w:rsidR="00084592">
        <w:t>”</w:t>
      </w:r>
      <w:r w:rsidR="00672909" w:rsidRPr="00AF6972">
        <w:t xml:space="preserve"> (</w:t>
      </w:r>
      <w:r w:rsidR="001A556D" w:rsidRPr="00AF6972">
        <w:t>CARTER</w:t>
      </w:r>
      <w:r w:rsidR="00672909" w:rsidRPr="00AF6972">
        <w:t xml:space="preserve">, 2005; De </w:t>
      </w:r>
      <w:r w:rsidR="001A556D" w:rsidRPr="00AF6972">
        <w:t xml:space="preserve">ROSE </w:t>
      </w:r>
      <w:r w:rsidR="00672909" w:rsidRPr="00AF6972">
        <w:t>et al., 1982</w:t>
      </w:r>
      <w:r w:rsidR="008B4464" w:rsidRPr="00AF6972">
        <w:t xml:space="preserve"> </w:t>
      </w:r>
      <w:r w:rsidR="008B4464" w:rsidRPr="00FF4426">
        <w:rPr>
          <w:lang w:val="en-US"/>
        </w:rPr>
        <w:t>apud</w:t>
      </w:r>
      <w:r w:rsidR="008B4464" w:rsidRPr="00AF6972">
        <w:t xml:space="preserve"> </w:t>
      </w:r>
      <w:r w:rsidR="001A556D" w:rsidRPr="00AF6972">
        <w:t>GORLA</w:t>
      </w:r>
      <w:r w:rsidR="00672909" w:rsidRPr="00AF6972">
        <w:t>)</w:t>
      </w:r>
      <w:r w:rsidR="00E425DA" w:rsidRPr="00AF6972">
        <w:t xml:space="preserve"> ou seja</w:t>
      </w:r>
      <w:r w:rsidR="004E7C7F" w:rsidRPr="00AF6972">
        <w:t xml:space="preserve"> trata-se do estado atual do corpo</w:t>
      </w:r>
      <w:r w:rsidR="005902CA" w:rsidRPr="00AF6972">
        <w:t xml:space="preserve">, que dependendo de suas atividades </w:t>
      </w:r>
      <w:r w:rsidR="00DD4425" w:rsidRPr="00AF6972">
        <w:t xml:space="preserve">é </w:t>
      </w:r>
      <w:r w:rsidR="00CE6A5B" w:rsidRPr="00AF6972">
        <w:t>passível</w:t>
      </w:r>
      <w:r w:rsidR="00DD4425" w:rsidRPr="00AF6972">
        <w:t xml:space="preserve"> de</w:t>
      </w:r>
      <w:r w:rsidR="00CE6A5B" w:rsidRPr="00AF6972">
        <w:t xml:space="preserve"> mutação</w:t>
      </w:r>
      <w:r w:rsidR="005902CA" w:rsidRPr="00AF6972">
        <w:t xml:space="preserve"> conforme </w:t>
      </w:r>
      <w:r w:rsidR="00A81766" w:rsidRPr="00AF6972">
        <w:t>sua estatura</w:t>
      </w:r>
      <w:r w:rsidR="00BF76AF" w:rsidRPr="00AF6972">
        <w:t xml:space="preserve"> e composição</w:t>
      </w:r>
      <w:r w:rsidR="00A81766" w:rsidRPr="00AF6972">
        <w:t xml:space="preserve"> corporal</w:t>
      </w:r>
      <w:r w:rsidR="003B1D09" w:rsidRPr="00AF6972">
        <w:t xml:space="preserve">. </w:t>
      </w:r>
      <w:r w:rsidR="00CD5409" w:rsidRPr="00AF6972">
        <w:t xml:space="preserve">Método muitas vezes confundido com o termo biotipo, </w:t>
      </w:r>
      <w:r w:rsidR="00AD0F87" w:rsidRPr="00AF6972">
        <w:t>cujo</w:t>
      </w:r>
      <w:r w:rsidR="00CD5409" w:rsidRPr="00AF6972">
        <w:t xml:space="preserve"> é dito em </w:t>
      </w:r>
      <w:r w:rsidR="00D36E8E" w:rsidRPr="00AF6972">
        <w:t>dicionários</w:t>
      </w:r>
      <w:r w:rsidR="00AD0F87" w:rsidRPr="00AF6972">
        <w:t>,</w:t>
      </w:r>
      <w:r w:rsidR="00D36E8E" w:rsidRPr="00AF6972">
        <w:t xml:space="preserve"> </w:t>
      </w:r>
      <w:r w:rsidR="00AD0F87" w:rsidRPr="00AF6972">
        <w:t>refere</w:t>
      </w:r>
      <w:r w:rsidR="00AD3953" w:rsidRPr="00AF6972">
        <w:t xml:space="preserve">-se </w:t>
      </w:r>
      <w:r w:rsidR="00A72C44" w:rsidRPr="00AF6972">
        <w:t>aos</w:t>
      </w:r>
      <w:r w:rsidR="00AD3953" w:rsidRPr="00AF6972">
        <w:t xml:space="preserve"> seres vivos que apresentam o mesmo genótipo, em relação às suas características, fisiologia e comportamentos</w:t>
      </w:r>
      <w:r w:rsidR="00A72C44" w:rsidRPr="00AF6972">
        <w:t xml:space="preserve">, algo que </w:t>
      </w:r>
      <w:r w:rsidR="00B942CA" w:rsidRPr="00AF6972">
        <w:t>é imutável</w:t>
      </w:r>
      <w:r w:rsidR="00C86D3C" w:rsidRPr="00AF6972">
        <w:t xml:space="preserve"> e que est</w:t>
      </w:r>
      <w:r w:rsidR="002D7478" w:rsidRPr="00AF6972">
        <w:t xml:space="preserve">á </w:t>
      </w:r>
      <w:r w:rsidR="00C86D3C" w:rsidRPr="00AF6972">
        <w:t xml:space="preserve">relacionado </w:t>
      </w:r>
      <w:r w:rsidR="002D7478" w:rsidRPr="00AF6972">
        <w:t>à</w:t>
      </w:r>
      <w:r w:rsidR="00C86D3C" w:rsidRPr="00AF6972">
        <w:t xml:space="preserve"> </w:t>
      </w:r>
      <w:r w:rsidR="00705A4D" w:rsidRPr="00AF6972">
        <w:t>mesma composição genética</w:t>
      </w:r>
      <w:r w:rsidR="002D7478" w:rsidRPr="00AF6972">
        <w:t>.</w:t>
      </w:r>
    </w:p>
    <w:p w14:paraId="0943D09E" w14:textId="6A71EE97" w:rsidR="003C5F78" w:rsidRDefault="00F03137" w:rsidP="00E259BA">
      <w:pPr>
        <w:spacing w:line="360" w:lineRule="auto"/>
        <w:ind w:firstLine="709"/>
        <w:jc w:val="both"/>
        <w:rPr>
          <w:szCs w:val="24"/>
        </w:rPr>
      </w:pPr>
      <w:r>
        <w:rPr>
          <w:szCs w:val="24"/>
        </w:rPr>
        <w:t xml:space="preserve">Como afirma </w:t>
      </w:r>
      <w:r w:rsidRPr="00AF6972">
        <w:rPr>
          <w:szCs w:val="24"/>
        </w:rPr>
        <w:t>(</w:t>
      </w:r>
      <w:r w:rsidR="001A556D" w:rsidRPr="00AF6972">
        <w:rPr>
          <w:szCs w:val="24"/>
        </w:rPr>
        <w:t xml:space="preserve">CARTER </w:t>
      </w:r>
      <w:r w:rsidRPr="00AF6972">
        <w:rPr>
          <w:szCs w:val="24"/>
        </w:rPr>
        <w:t xml:space="preserve">e </w:t>
      </w:r>
      <w:r w:rsidR="001A556D" w:rsidRPr="00AF6972">
        <w:rPr>
          <w:szCs w:val="24"/>
        </w:rPr>
        <w:t>HEATH</w:t>
      </w:r>
      <w:r w:rsidRPr="00AF6972">
        <w:rPr>
          <w:szCs w:val="24"/>
        </w:rPr>
        <w:t xml:space="preserve">, 1990 </w:t>
      </w:r>
      <w:r w:rsidRPr="00FF4426">
        <w:rPr>
          <w:szCs w:val="24"/>
          <w:lang w:val="en-US"/>
        </w:rPr>
        <w:t>apud</w:t>
      </w:r>
      <w:r w:rsidRPr="00AF6972">
        <w:rPr>
          <w:szCs w:val="24"/>
        </w:rPr>
        <w:t xml:space="preserve"> </w:t>
      </w:r>
      <w:r w:rsidR="001A556D" w:rsidRPr="00AF6972">
        <w:rPr>
          <w:szCs w:val="24"/>
        </w:rPr>
        <w:t>GORLA</w:t>
      </w:r>
      <w:r w:rsidRPr="00AF6972">
        <w:rPr>
          <w:szCs w:val="24"/>
        </w:rPr>
        <w:t>)</w:t>
      </w:r>
      <w:r>
        <w:rPr>
          <w:szCs w:val="24"/>
        </w:rPr>
        <w:t xml:space="preserve"> </w:t>
      </w:r>
      <w:r w:rsidR="00E45484" w:rsidRPr="00AF6972">
        <w:rPr>
          <w:szCs w:val="24"/>
        </w:rPr>
        <w:t>O somatotipo é definido como a descrição da co</w:t>
      </w:r>
      <w:r w:rsidR="00B31B5C" w:rsidRPr="00AF6972">
        <w:rPr>
          <w:szCs w:val="24"/>
        </w:rPr>
        <w:t xml:space="preserve">mposição </w:t>
      </w:r>
      <w:r w:rsidR="00E45484" w:rsidRPr="00AF6972">
        <w:rPr>
          <w:szCs w:val="24"/>
        </w:rPr>
        <w:t xml:space="preserve">morfológica presente e é expresso em uma série de três numerais dispostos sempre na mesma ordem, na qual o primeiro componente refere-se à endomorfia, indicativo de adiposidade corporal, o segundo à mesomorfia </w:t>
      </w:r>
      <w:r w:rsidR="00C70A09" w:rsidRPr="00AF6972">
        <w:t>representa a magnitude músculo-esquelética</w:t>
      </w:r>
      <w:r w:rsidR="00C70A09" w:rsidRPr="00AF6972">
        <w:rPr>
          <w:szCs w:val="24"/>
        </w:rPr>
        <w:t xml:space="preserve"> </w:t>
      </w:r>
      <w:r w:rsidR="00E45484" w:rsidRPr="00AF6972">
        <w:rPr>
          <w:szCs w:val="24"/>
        </w:rPr>
        <w:t>e o terceiro à ectomorfia ou linearidade específica</w:t>
      </w:r>
      <w:r>
        <w:rPr>
          <w:szCs w:val="24"/>
        </w:rPr>
        <w:t>.</w:t>
      </w:r>
      <w:r w:rsidR="00E45484" w:rsidRPr="00AF6972">
        <w:rPr>
          <w:szCs w:val="24"/>
        </w:rPr>
        <w:t xml:space="preserve"> </w:t>
      </w:r>
      <w:r w:rsidR="000B3050">
        <w:rPr>
          <w:szCs w:val="24"/>
        </w:rPr>
        <w:t>“</w:t>
      </w:r>
      <w:r w:rsidR="000B3050" w:rsidRPr="000B3050">
        <w:rPr>
          <w:szCs w:val="24"/>
        </w:rPr>
        <w:t>A denominação dos três componentes primários na determinação do somatótipo</w:t>
      </w:r>
      <w:r w:rsidR="000B3050">
        <w:rPr>
          <w:szCs w:val="24"/>
        </w:rPr>
        <w:t xml:space="preserve"> </w:t>
      </w:r>
      <w:r w:rsidR="000B3050" w:rsidRPr="000B3050">
        <w:rPr>
          <w:szCs w:val="24"/>
        </w:rPr>
        <w:t>foi derivada das três camadas do embrião: endoderme, mesoderme e ectoderme.</w:t>
      </w:r>
      <w:r w:rsidR="000B3050">
        <w:rPr>
          <w:szCs w:val="24"/>
        </w:rPr>
        <w:t>”</w:t>
      </w:r>
      <w:r w:rsidR="000B3050">
        <w:rPr>
          <w:szCs w:val="24"/>
        </w:rPr>
        <w:fldChar w:fldCharType="begin" w:fldLock="1"/>
      </w:r>
      <w:r w:rsidR="00DF7C87">
        <w:rPr>
          <w:szCs w:val="24"/>
        </w:rPr>
        <w:instrText>ADDIN CSL_CITATION {"citationItems":[{"id":"ITEM-1","itemData":{"author":[{"dropping-particle":"","family":"Kretschmer","given":"Ernst","non-dropping-particle":"","parse-names":false,"suffix":""}],"id":"ITEM-1","issued":{"date-parts":[["1926"]]},"page":"1-25","title":"Avaliação do somatótipo","type":"article-journal"},"uris":["http://www.mendeley.com/documents/?uuid=1a4fca9e-8b9c-4853-9dde-8fcca3b841a2"]}],"mendeley":{"formattedCitation":"(KRETSCHMER, 1926)","plainTextFormattedCitation":"(KRETSCHMER, 1926)","previouslyFormattedCitation":"(KRETSCHMER, 1926)"},"properties":{"noteIndex":0},"schema":"https://github.com/citation-style-language/schema/raw/master/csl-citation.json"}</w:instrText>
      </w:r>
      <w:r w:rsidR="000B3050">
        <w:rPr>
          <w:szCs w:val="24"/>
        </w:rPr>
        <w:fldChar w:fldCharType="separate"/>
      </w:r>
      <w:r w:rsidR="000B3050" w:rsidRPr="000B3050">
        <w:rPr>
          <w:noProof/>
          <w:szCs w:val="24"/>
        </w:rPr>
        <w:t>(KRETSCHMER, 1926)</w:t>
      </w:r>
      <w:r w:rsidR="000B3050">
        <w:rPr>
          <w:szCs w:val="24"/>
        </w:rPr>
        <w:fldChar w:fldCharType="end"/>
      </w:r>
      <w:r w:rsidR="003C5F78">
        <w:rPr>
          <w:szCs w:val="24"/>
        </w:rPr>
        <w:t>.</w:t>
      </w:r>
    </w:p>
    <w:p w14:paraId="2FDAF69D" w14:textId="67773BC5" w:rsidR="007B1195" w:rsidRDefault="007B1195" w:rsidP="00E259BA">
      <w:pPr>
        <w:spacing w:line="360" w:lineRule="auto"/>
        <w:ind w:firstLine="709"/>
        <w:jc w:val="both"/>
        <w:rPr>
          <w:szCs w:val="24"/>
        </w:rPr>
      </w:pPr>
    </w:p>
    <w:p w14:paraId="643CEC00" w14:textId="1036AA5F" w:rsidR="00E94C8A" w:rsidRDefault="00E94C8A" w:rsidP="00E259BA">
      <w:pPr>
        <w:spacing w:line="360" w:lineRule="auto"/>
        <w:ind w:firstLine="709"/>
        <w:jc w:val="both"/>
        <w:rPr>
          <w:szCs w:val="24"/>
        </w:rPr>
      </w:pPr>
    </w:p>
    <w:p w14:paraId="1C32C758" w14:textId="631643B9" w:rsidR="00E94C8A" w:rsidRDefault="00E94C8A" w:rsidP="00E259BA">
      <w:pPr>
        <w:spacing w:line="360" w:lineRule="auto"/>
        <w:ind w:firstLine="709"/>
        <w:jc w:val="both"/>
        <w:rPr>
          <w:szCs w:val="24"/>
        </w:rPr>
      </w:pPr>
    </w:p>
    <w:p w14:paraId="6830F85B" w14:textId="39B4A755" w:rsidR="00E94C8A" w:rsidRDefault="00E94C8A" w:rsidP="00E259BA">
      <w:pPr>
        <w:spacing w:line="360" w:lineRule="auto"/>
        <w:ind w:firstLine="709"/>
        <w:jc w:val="both"/>
        <w:rPr>
          <w:szCs w:val="24"/>
        </w:rPr>
      </w:pPr>
    </w:p>
    <w:p w14:paraId="62842D69" w14:textId="03CF0491" w:rsidR="00E94C8A" w:rsidRDefault="00E94C8A" w:rsidP="00E259BA">
      <w:pPr>
        <w:spacing w:line="360" w:lineRule="auto"/>
        <w:ind w:firstLine="709"/>
        <w:jc w:val="both"/>
        <w:rPr>
          <w:szCs w:val="24"/>
        </w:rPr>
      </w:pPr>
    </w:p>
    <w:p w14:paraId="37EEE5F9" w14:textId="62F95D3E" w:rsidR="00E94C8A" w:rsidRDefault="00E94C8A" w:rsidP="00E259BA">
      <w:pPr>
        <w:spacing w:line="360" w:lineRule="auto"/>
        <w:ind w:firstLine="709"/>
        <w:jc w:val="both"/>
        <w:rPr>
          <w:szCs w:val="24"/>
        </w:rPr>
      </w:pPr>
    </w:p>
    <w:p w14:paraId="137B00EC" w14:textId="77777777" w:rsidR="00E94C8A" w:rsidRDefault="00E94C8A" w:rsidP="00E259BA">
      <w:pPr>
        <w:spacing w:line="360" w:lineRule="auto"/>
        <w:ind w:firstLine="709"/>
        <w:jc w:val="both"/>
        <w:rPr>
          <w:szCs w:val="24"/>
        </w:rPr>
      </w:pPr>
    </w:p>
    <w:p w14:paraId="37747481" w14:textId="103010C4" w:rsidR="007B1195" w:rsidRPr="007B1195" w:rsidRDefault="007B1195" w:rsidP="007B1195">
      <w:pPr>
        <w:pStyle w:val="citao-longa"/>
        <w:ind w:left="2976"/>
      </w:pPr>
      <w:r>
        <w:lastRenderedPageBreak/>
        <w:t xml:space="preserve">    </w:t>
      </w:r>
      <w:bookmarkStart w:id="14" w:name="_Toc80901180"/>
      <w:r>
        <w:t xml:space="preserve">Figura </w:t>
      </w:r>
      <w:r>
        <w:fldChar w:fldCharType="begin"/>
      </w:r>
      <w:r>
        <w:instrText xml:space="preserve"> SEQ Figura \* ARABIC </w:instrText>
      </w:r>
      <w:r>
        <w:fldChar w:fldCharType="separate"/>
      </w:r>
      <w:r>
        <w:rPr>
          <w:noProof/>
        </w:rPr>
        <w:t>1</w:t>
      </w:r>
      <w:r>
        <w:fldChar w:fldCharType="end"/>
      </w:r>
      <w:r>
        <w:t>:</w:t>
      </w:r>
      <w:r w:rsidRPr="00DD7C5D">
        <w:t>Comparação Entre Somatotipos</w:t>
      </w:r>
      <w:bookmarkEnd w:id="14"/>
    </w:p>
    <w:p w14:paraId="09A6F107" w14:textId="77777777" w:rsidR="005167A1" w:rsidRDefault="00D57BD7" w:rsidP="005167A1">
      <w:pPr>
        <w:keepNext/>
        <w:spacing w:line="360" w:lineRule="auto"/>
        <w:ind w:firstLine="709"/>
        <w:jc w:val="center"/>
      </w:pPr>
      <w:r>
        <w:rPr>
          <w:noProof/>
          <w:lang w:val="pt-BR" w:eastAsia="pt-BR"/>
        </w:rPr>
        <w:drawing>
          <wp:inline distT="0" distB="0" distL="0" distR="0" wp14:anchorId="272E4981" wp14:editId="35C69D73">
            <wp:extent cx="4146550" cy="2743200"/>
            <wp:effectExtent l="0" t="0" r="635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pic:nvPicPr>
                  <pic:blipFill>
                    <a:blip r:embed="rId23">
                      <a:extLst>
                        <a:ext uri="{28A0092B-C50C-407E-A947-70E740481C1C}">
                          <a14:useLocalDpi xmlns:a14="http://schemas.microsoft.com/office/drawing/2010/main" val="0"/>
                        </a:ext>
                      </a:extLst>
                    </a:blip>
                    <a:stretch>
                      <a:fillRect/>
                    </a:stretch>
                  </pic:blipFill>
                  <pic:spPr>
                    <a:xfrm>
                      <a:off x="0" y="0"/>
                      <a:ext cx="4146550" cy="2743200"/>
                    </a:xfrm>
                    <a:prstGeom prst="rect">
                      <a:avLst/>
                    </a:prstGeom>
                  </pic:spPr>
                </pic:pic>
              </a:graphicData>
            </a:graphic>
          </wp:inline>
        </w:drawing>
      </w:r>
    </w:p>
    <w:p w14:paraId="1D69E088" w14:textId="77777777" w:rsidR="00D57BD7" w:rsidRPr="00B665B5" w:rsidRDefault="00B665B5" w:rsidP="00E259BA">
      <w:pPr>
        <w:spacing w:line="360" w:lineRule="auto"/>
        <w:ind w:firstLine="709"/>
        <w:jc w:val="both"/>
        <w:rPr>
          <w:rFonts w:ascii="Times New Roman" w:hAnsi="Times New Roman" w:cs="Times New Roman"/>
          <w:sz w:val="22"/>
        </w:rPr>
      </w:pPr>
      <w:r>
        <w:rPr>
          <w:rFonts w:ascii="Times New Roman" w:hAnsi="Times New Roman" w:cs="Times New Roman"/>
          <w:sz w:val="22"/>
        </w:rPr>
        <w:t xml:space="preserve">Fonte: </w:t>
      </w:r>
      <w:r w:rsidR="00BD4AE2">
        <w:rPr>
          <w:rFonts w:ascii="Times New Roman" w:hAnsi="Times New Roman" w:cs="Times New Roman"/>
          <w:sz w:val="22"/>
        </w:rPr>
        <w:t xml:space="preserve">feito de </w:t>
      </w:r>
      <w:r w:rsidR="00C309EC">
        <w:rPr>
          <w:rFonts w:ascii="Times New Roman" w:hAnsi="Times New Roman" w:cs="Times New Roman"/>
          <w:sz w:val="22"/>
        </w:rPr>
        <w:t>I</w:t>
      </w:r>
      <w:r w:rsidR="00BD4AE2">
        <w:rPr>
          <w:rFonts w:ascii="Times New Roman" w:hAnsi="Times New Roman" w:cs="Times New Roman"/>
          <w:sz w:val="22"/>
        </w:rPr>
        <w:t>ridium (</w:t>
      </w:r>
      <w:r w:rsidR="00C309EC">
        <w:rPr>
          <w:rFonts w:ascii="Times New Roman" w:hAnsi="Times New Roman" w:cs="Times New Roman"/>
          <w:sz w:val="22"/>
        </w:rPr>
        <w:t>2018).</w:t>
      </w:r>
    </w:p>
    <w:p w14:paraId="01D79063" w14:textId="77777777" w:rsidR="008E5E4F" w:rsidRPr="00AF6972" w:rsidRDefault="00BE5F8A" w:rsidP="00E259BA">
      <w:pPr>
        <w:spacing w:line="360" w:lineRule="auto"/>
        <w:ind w:firstLine="709"/>
        <w:jc w:val="both"/>
        <w:rPr>
          <w:szCs w:val="24"/>
        </w:rPr>
      </w:pPr>
      <w:r w:rsidRPr="00AF6972">
        <w:rPr>
          <w:szCs w:val="24"/>
        </w:rPr>
        <w:t xml:space="preserve">Como diz </w:t>
      </w:r>
      <w:r w:rsidRPr="00AF6972">
        <w:rPr>
          <w:szCs w:val="24"/>
        </w:rPr>
        <w:fldChar w:fldCharType="begin" w:fldLock="1"/>
      </w:r>
      <w:r w:rsidR="000B3050">
        <w:rPr>
          <w:szCs w:val="24"/>
        </w:rPr>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Pr="00AF6972">
        <w:rPr>
          <w:szCs w:val="24"/>
        </w:rPr>
        <w:fldChar w:fldCharType="separate"/>
      </w:r>
      <w:r w:rsidRPr="00AF6972">
        <w:rPr>
          <w:noProof/>
          <w:szCs w:val="24"/>
        </w:rPr>
        <w:t>(BEATRIZ, [s.d.])</w:t>
      </w:r>
      <w:r w:rsidRPr="00AF6972">
        <w:rPr>
          <w:szCs w:val="24"/>
        </w:rPr>
        <w:fldChar w:fldCharType="end"/>
      </w:r>
      <w:r w:rsidRPr="00AF6972">
        <w:rPr>
          <w:szCs w:val="24"/>
        </w:rPr>
        <w:t xml:space="preserve"> c</w:t>
      </w:r>
      <w:r w:rsidR="008E5E4F" w:rsidRPr="00AF6972">
        <w:rPr>
          <w:szCs w:val="24"/>
        </w:rPr>
        <w:t>ada somatotipo se correlaciona com uma tendência</w:t>
      </w:r>
      <w:r w:rsidR="00575520" w:rsidRPr="00AF6972">
        <w:rPr>
          <w:szCs w:val="24"/>
        </w:rPr>
        <w:t xml:space="preserve"> </w:t>
      </w:r>
      <w:r w:rsidR="008E5E4F" w:rsidRPr="00AF6972">
        <w:rPr>
          <w:szCs w:val="24"/>
        </w:rPr>
        <w:t>comportamental:</w:t>
      </w:r>
    </w:p>
    <w:p w14:paraId="45CAC450" w14:textId="77777777" w:rsidR="008E5E4F" w:rsidRPr="00AF6972" w:rsidRDefault="008E5E4F" w:rsidP="00E259BA">
      <w:pPr>
        <w:spacing w:line="360" w:lineRule="auto"/>
        <w:ind w:firstLine="709"/>
        <w:jc w:val="both"/>
        <w:rPr>
          <w:szCs w:val="24"/>
        </w:rPr>
      </w:pPr>
      <w:r w:rsidRPr="00AF6972">
        <w:rPr>
          <w:szCs w:val="24"/>
        </w:rPr>
        <w:t xml:space="preserve">• </w:t>
      </w:r>
      <w:r w:rsidR="00780F40" w:rsidRPr="00AF6972">
        <w:rPr>
          <w:szCs w:val="24"/>
        </w:rPr>
        <w:t>E</w:t>
      </w:r>
      <w:r w:rsidRPr="00AF6972">
        <w:rPr>
          <w:szCs w:val="24"/>
        </w:rPr>
        <w:t>ndomorfia: “amor ao conforto, ao relaxamento, à glutonaria...”</w:t>
      </w:r>
    </w:p>
    <w:p w14:paraId="0ED9FA33" w14:textId="77777777" w:rsidR="008E5E4F" w:rsidRPr="00AF6972" w:rsidRDefault="008E5E4F" w:rsidP="00E259BA">
      <w:pPr>
        <w:spacing w:line="360" w:lineRule="auto"/>
        <w:ind w:firstLine="709"/>
        <w:jc w:val="both"/>
        <w:rPr>
          <w:szCs w:val="24"/>
        </w:rPr>
      </w:pPr>
      <w:r w:rsidRPr="00AF6972">
        <w:rPr>
          <w:szCs w:val="24"/>
        </w:rPr>
        <w:t xml:space="preserve">• </w:t>
      </w:r>
      <w:r w:rsidR="00780F40" w:rsidRPr="00AF6972">
        <w:rPr>
          <w:szCs w:val="24"/>
        </w:rPr>
        <w:t>M</w:t>
      </w:r>
      <w:r w:rsidRPr="00AF6972">
        <w:rPr>
          <w:szCs w:val="24"/>
        </w:rPr>
        <w:t>esomorfia: “vontade de esforços, do exercício...”</w:t>
      </w:r>
    </w:p>
    <w:p w14:paraId="5B60256E" w14:textId="77777777" w:rsidR="00333BEC" w:rsidRDefault="008E5E4F" w:rsidP="00E259BA">
      <w:pPr>
        <w:spacing w:line="360" w:lineRule="auto"/>
        <w:ind w:firstLine="709"/>
        <w:jc w:val="both"/>
        <w:rPr>
          <w:szCs w:val="24"/>
        </w:rPr>
      </w:pPr>
      <w:r w:rsidRPr="00AF6972">
        <w:rPr>
          <w:szCs w:val="24"/>
        </w:rPr>
        <w:t xml:space="preserve">• </w:t>
      </w:r>
      <w:r w:rsidR="00780F40" w:rsidRPr="00AF6972">
        <w:rPr>
          <w:szCs w:val="24"/>
        </w:rPr>
        <w:t>E</w:t>
      </w:r>
      <w:r w:rsidRPr="00AF6972">
        <w:rPr>
          <w:szCs w:val="24"/>
        </w:rPr>
        <w:t xml:space="preserve">ctomorfia: </w:t>
      </w:r>
      <w:r w:rsidR="00023273">
        <w:rPr>
          <w:szCs w:val="24"/>
        </w:rPr>
        <w:t>“</w:t>
      </w:r>
      <w:r w:rsidRPr="00AF6972">
        <w:rPr>
          <w:szCs w:val="24"/>
        </w:rPr>
        <w:t>indivíduo atento e inibido...”</w:t>
      </w:r>
    </w:p>
    <w:p w14:paraId="1288E1ED" w14:textId="77777777" w:rsidR="00023273" w:rsidRDefault="00023273" w:rsidP="00E259BA">
      <w:pPr>
        <w:spacing w:line="360" w:lineRule="auto"/>
        <w:ind w:firstLine="709"/>
        <w:jc w:val="both"/>
      </w:pPr>
    </w:p>
    <w:p w14:paraId="28500955" w14:textId="77777777" w:rsidR="00C774B2" w:rsidRPr="00F14C46" w:rsidRDefault="0053070B" w:rsidP="00F14C46">
      <w:pPr>
        <w:pStyle w:val="Ttulo3"/>
        <w:rPr>
          <w:rFonts w:ascii="Arial" w:hAnsi="Arial" w:cs="Arial"/>
        </w:rPr>
      </w:pPr>
      <w:bookmarkStart w:id="15" w:name="_Toc82535995"/>
      <w:r w:rsidRPr="00F14C46">
        <w:rPr>
          <w:rFonts w:ascii="Arial" w:hAnsi="Arial" w:cs="Arial"/>
        </w:rPr>
        <w:t>6</w:t>
      </w:r>
      <w:r w:rsidR="00107784"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2</w:t>
      </w:r>
      <w:r w:rsidR="00A035CB" w:rsidRPr="00F14C46">
        <w:rPr>
          <w:rFonts w:ascii="Arial" w:hAnsi="Arial" w:cs="Arial"/>
        </w:rPr>
        <w:t xml:space="preserve"> Ectomorfo</w:t>
      </w:r>
      <w:r w:rsidR="00023273" w:rsidRPr="00F14C46">
        <w:rPr>
          <w:rFonts w:ascii="Arial" w:hAnsi="Arial" w:cs="Arial"/>
        </w:rPr>
        <w:t>.</w:t>
      </w:r>
      <w:bookmarkEnd w:id="15"/>
    </w:p>
    <w:p w14:paraId="2182B941" w14:textId="77777777" w:rsidR="009B15D8" w:rsidRDefault="009B15D8" w:rsidP="00E259BA">
      <w:pPr>
        <w:spacing w:line="360" w:lineRule="auto"/>
        <w:ind w:firstLine="709"/>
        <w:jc w:val="both"/>
        <w:rPr>
          <w:bCs/>
        </w:rPr>
      </w:pPr>
    </w:p>
    <w:p w14:paraId="2F09AF02" w14:textId="77777777" w:rsidR="009B15D8" w:rsidRDefault="009B15D8" w:rsidP="00E259BA">
      <w:pPr>
        <w:spacing w:line="360" w:lineRule="auto"/>
        <w:ind w:firstLine="709"/>
        <w:jc w:val="both"/>
      </w:pPr>
      <w:r>
        <w:t xml:space="preserve">De acordo com William </w:t>
      </w:r>
      <w:r w:rsidR="00B85B5B">
        <w:t>Sheldon (</w:t>
      </w:r>
      <w:r>
        <w:t xml:space="preserve">1940) dentre os </w:t>
      </w:r>
      <w:r w:rsidR="00D37FB0">
        <w:t>somatótipos</w:t>
      </w:r>
      <w:r>
        <w:t xml:space="preserve"> existentes o ectomorfo possui as seguintes características:</w:t>
      </w:r>
    </w:p>
    <w:p w14:paraId="218BA2A4" w14:textId="77777777" w:rsidR="009B15D8" w:rsidRDefault="009505E3" w:rsidP="00E259BA">
      <w:pPr>
        <w:spacing w:line="360" w:lineRule="auto"/>
        <w:ind w:firstLine="709"/>
        <w:jc w:val="both"/>
      </w:pPr>
      <w:r>
        <w:t>“</w:t>
      </w:r>
      <w:r w:rsidR="009B15D8">
        <w:t xml:space="preserve">Corpo e membro </w:t>
      </w:r>
      <w:r w:rsidR="00BC7911">
        <w:t>longilíneos,</w:t>
      </w:r>
      <w:r w:rsidR="009B15D8">
        <w:t xml:space="preserve"> com ombros largos e caídos, além do tórax e abdome estreitos e finos</w:t>
      </w:r>
      <w:r>
        <w:t>”</w:t>
      </w:r>
      <w:r>
        <w:fldChar w:fldCharType="begin" w:fldLock="1"/>
      </w:r>
      <w:r w:rsidR="000D1D11">
        <w:instrText>ADDIN CSL_CITATION {"citationItems":[{"id":"ITEM-1","itemData":{"author":[{"dropping-particle":"","family":"Vanessa","given":"M","non-dropping-particle":"","parse-names":false,"suffix":""}],"id":"ITEM-1","issued":{"date-parts":[["0"]]},"page":"1-10","title":"O estudo dos biótipos através da modelagem plana","type":"article-journal"},"uris":["http://www.mendeley.com/documents/?uuid=150cc775-ddbf-4a79-80f0-fffd064fd378"]}],"mendeley":{"formattedCitation":"(VANESSA, [s.d.])","plainTextFormattedCitation":"(VANESSA, [s.d.])","previouslyFormattedCitation":"(VANESSA, [s.d.])"},"properties":{"noteIndex":0},"schema":"https://github.com/citation-style-language/schema/raw/master/csl-citation.json"}</w:instrText>
      </w:r>
      <w:r>
        <w:fldChar w:fldCharType="separate"/>
      </w:r>
      <w:r w:rsidRPr="009505E3">
        <w:rPr>
          <w:noProof/>
        </w:rPr>
        <w:t>(VANESSA, [s.d.])</w:t>
      </w:r>
      <w:r>
        <w:fldChar w:fldCharType="end"/>
      </w:r>
      <w:r w:rsidR="009B15D8">
        <w:t>. Ectomorfo é o estado onde se apresenta magreza e fragilidade, por conta do seu metabolismo acelerado, o que resulta na queima muito rápida de calorias fazendo assim com que a pessoa tenha muita dificuldade em ganhar peso.</w:t>
      </w:r>
    </w:p>
    <w:p w14:paraId="04EB28ED" w14:textId="77777777" w:rsidR="009B15D8" w:rsidRDefault="009B15D8" w:rsidP="00E259BA">
      <w:pPr>
        <w:spacing w:line="360" w:lineRule="auto"/>
        <w:ind w:firstLine="709"/>
        <w:jc w:val="both"/>
      </w:pPr>
      <w:r>
        <w:t xml:space="preserve">Segundo o site </w:t>
      </w:r>
      <w:proofErr w:type="spellStart"/>
      <w:r w:rsidRPr="00FF4426">
        <w:rPr>
          <w:lang w:val="en-US"/>
        </w:rPr>
        <w:t>Treinus</w:t>
      </w:r>
      <w:proofErr w:type="spellEnd"/>
      <w:r>
        <w:t xml:space="preserve"> </w:t>
      </w:r>
      <w:r w:rsidR="00765F9C">
        <w:t xml:space="preserve">(CORTÊS, 2020) </w:t>
      </w:r>
      <w:r>
        <w:t xml:space="preserve">ectomorfo necessita de ingerir muitos alimentos calóricos e fazer pequenas refeições durante o dia, fazendo com que o consumo calórico fique equilibrado para conseguir engordar, pois isso vai estimular a construção de músculos, além disso consta ser necessário a </w:t>
      </w:r>
      <w:r w:rsidR="00BC7911">
        <w:t>prática</w:t>
      </w:r>
      <w:r>
        <w:t xml:space="preserve"> de exercícios curtos e intensos é recomendada, caso do contrário não haverá progresso.</w:t>
      </w:r>
    </w:p>
    <w:p w14:paraId="4C8DBA2E" w14:textId="77777777" w:rsidR="00B1534D" w:rsidRDefault="000D1D11" w:rsidP="001B1EDF">
      <w:pPr>
        <w:spacing w:line="360" w:lineRule="auto"/>
        <w:ind w:firstLine="709"/>
        <w:jc w:val="both"/>
      </w:pPr>
      <w:r>
        <w:t xml:space="preserve">Como mostra </w:t>
      </w:r>
      <w:r>
        <w:fldChar w:fldCharType="begin" w:fldLock="1"/>
      </w:r>
      <w:r w:rsidR="007C35E3">
        <w:instrText>ADDIN CSL_CITATION {"citationItems":[{"id":"ITEM-1","itemData":{"DOI":"10.3917/enje.029.0219","ISSN":"1761-2861","author":[{"dropping-particle":"","family":"Allaly","given":"Leïla","non-dropping-particle":"El","parse-names":false,"suffix":""}],"container-title":"L'en-je lacanien","id":"ITEM-1","issue":"2","issued":{"date-parts":[["2017"]]},"page":"219","title":"Dos à dos","type":"article-journal","volume":"29"},"uris":["http://www.mendeley.com/documents/?uuid=531b8218-d55e-46f4-b3b8-a662eafe8a33"]}],"mendeley":{"formattedCitation":"(EL ALLALY, 2017)","plainTextFormattedCitation":"(EL ALLALY, 2017)","previouslyFormattedCitation":"(EL ALLALY, 2017)"},"properties":{"noteIndex":0},"schema":"https://github.com/citation-style-language/schema/raw/master/csl-citation.json"}</w:instrText>
      </w:r>
      <w:r>
        <w:fldChar w:fldCharType="separate"/>
      </w:r>
      <w:r w:rsidRPr="000D1D11">
        <w:rPr>
          <w:noProof/>
        </w:rPr>
        <w:t>(EL ALLALY, 2017)</w:t>
      </w:r>
      <w:r>
        <w:fldChar w:fldCharType="end"/>
      </w:r>
    </w:p>
    <w:p w14:paraId="742C4562" w14:textId="77777777" w:rsidR="00F774A7" w:rsidRPr="00F774A7" w:rsidRDefault="00B123DB" w:rsidP="001B1EDF">
      <w:pPr>
        <w:pStyle w:val="citao-longa"/>
      </w:pPr>
      <w:r w:rsidRPr="001B1EDF">
        <w:rPr>
          <w:rStyle w:val="citao-longaChar"/>
        </w:rPr>
        <w:t>O indivíduo com o biótipo ectomorfo, terá pouca preocupação com exercícios</w:t>
      </w:r>
      <w:r w:rsidR="007C35E3" w:rsidRPr="001B1EDF">
        <w:rPr>
          <w:rStyle w:val="citao-longaChar"/>
        </w:rPr>
        <w:t xml:space="preserve"> </w:t>
      </w:r>
      <w:r w:rsidRPr="001B1EDF">
        <w:rPr>
          <w:rStyle w:val="citao-longaChar"/>
        </w:rPr>
        <w:t xml:space="preserve">aeróbicos, pois com sua alimentação regulada dificilmente aumentará sua massa </w:t>
      </w:r>
      <w:r w:rsidRPr="001B1EDF">
        <w:rPr>
          <w:rStyle w:val="citao-longaChar"/>
        </w:rPr>
        <w:lastRenderedPageBreak/>
        <w:t>gorda. Porém, terá dificuldades em aumentar ou manter seu nível de hipertrofia muscular (mesomorfia), devido seu metabolismo rápido. Suas preocupações com o nível de gorduras da alimentação se resumem a manutenção da sua saúde, a fim de mantê-la não poderá cometer exageros. Consumir carboidratos será de fundamental importância antes e depois dos treinos, em quantidade alta para o desempenho da atividade, assim como o nível de proteínas. Seu volume de treino será sempre curto e intenso (repetições baixas á médias 8- 12RM), para evitar um catabolismo desnecessário.</w:t>
      </w:r>
      <w:r w:rsidR="007C35E3" w:rsidRPr="001B1EDF">
        <w:rPr>
          <w:rStyle w:val="citao-longaChar"/>
        </w:rPr>
        <w:fldChar w:fldCharType="begin" w:fldLock="1"/>
      </w:r>
      <w:r w:rsidR="004078B7" w:rsidRPr="001B1EDF">
        <w:rPr>
          <w:rStyle w:val="citao-longaChar"/>
        </w:rPr>
        <w:instrText>ADDIN CSL_CITATION {"citationItems":[{"id":"ITEM-1","itemData":{"DOI":"10.3917/enje.029.0219","ISSN":"1761-2861","author":[{"dropping-particle":"","family":"Allaly","given":"Leïla","non-dropping-particle":"El","parse-names":false,"suffix":""}],"container-title":"L'en-je lacanien","id":"ITEM-1","issue":"2","issued":{"date-parts":[["2017"]]},"page":"219","title":"Dos à dos","type":"article-journal","volume":"29"},"uris":["http://www.mendeley.com/documents/?uuid=531b8218-d55e-46f4-b3b8-a662eafe8a33"]}],"mendeley":{"formattedCitation":"(EL ALLALY, 2017)","plainTextFormattedCitation":"(EL ALLALY, 2017)","previouslyFormattedCitation":"(EL ALLALY, 2017)"},"properties":{"noteIndex":0},"schema":"https://github.com/citation-style-language/schema/raw/master/csl-citation.json"}</w:instrText>
      </w:r>
      <w:r w:rsidR="007C35E3" w:rsidRPr="001B1EDF">
        <w:rPr>
          <w:rStyle w:val="citao-longaChar"/>
        </w:rPr>
        <w:fldChar w:fldCharType="separate"/>
      </w:r>
      <w:r w:rsidR="007C35E3" w:rsidRPr="001B1EDF">
        <w:rPr>
          <w:rStyle w:val="citao-longaChar"/>
        </w:rPr>
        <w:t>(EL ALLALY, 2017)</w:t>
      </w:r>
      <w:r w:rsidR="007C35E3" w:rsidRPr="001B1EDF">
        <w:rPr>
          <w:rStyle w:val="citao-longaChar"/>
        </w:rPr>
        <w:fldChar w:fldCharType="end"/>
      </w:r>
      <w:r w:rsidR="007C35E3">
        <w:t>.</w:t>
      </w:r>
    </w:p>
    <w:p w14:paraId="616EB62A" w14:textId="77777777" w:rsidR="00DE27FD" w:rsidRPr="00BA7EDE" w:rsidRDefault="00127D8B" w:rsidP="00E259BA">
      <w:pPr>
        <w:spacing w:line="360" w:lineRule="auto"/>
        <w:ind w:firstLine="709"/>
        <w:jc w:val="both"/>
      </w:pPr>
      <w:r>
        <w:t xml:space="preserve">Podemos assim então afirmar que a ectomorfia </w:t>
      </w:r>
      <w:r w:rsidR="00D8587E">
        <w:t>esta relacionada a magreza, dificuldade de engordar e de ganhar massa muscular</w:t>
      </w:r>
      <w:r w:rsidR="00A820FA">
        <w:t xml:space="preserve">, mas pode haver </w:t>
      </w:r>
      <w:r w:rsidR="00DB1257">
        <w:t>uma fusão de somatotipos</w:t>
      </w:r>
      <w:r w:rsidR="00581AEA">
        <w:t xml:space="preserve"> como Mesoectomorfo, Mesomorfo-Ectomórfico e Ectomorfo-Mesomórfico, misturando suas características</w:t>
      </w:r>
    </w:p>
    <w:p w14:paraId="6F4F42F2" w14:textId="77777777" w:rsidR="00F20F8D" w:rsidRDefault="00F20F8D" w:rsidP="00E259BA">
      <w:pPr>
        <w:spacing w:line="360" w:lineRule="auto"/>
        <w:ind w:firstLine="709"/>
        <w:jc w:val="both"/>
        <w:rPr>
          <w:bCs/>
        </w:rPr>
      </w:pPr>
    </w:p>
    <w:p w14:paraId="4EC82803" w14:textId="77777777" w:rsidR="00A035CB" w:rsidRPr="00F14C46" w:rsidRDefault="0053070B" w:rsidP="00F14C46">
      <w:pPr>
        <w:pStyle w:val="Ttulo3"/>
        <w:rPr>
          <w:rFonts w:ascii="Arial" w:hAnsi="Arial" w:cs="Arial"/>
        </w:rPr>
      </w:pPr>
      <w:bookmarkStart w:id="16" w:name="_Toc82535996"/>
      <w:r w:rsidRPr="00F14C46">
        <w:rPr>
          <w:rFonts w:ascii="Arial" w:hAnsi="Arial" w:cs="Arial"/>
        </w:rPr>
        <w:t>6</w:t>
      </w:r>
      <w:r w:rsidR="00A035CB"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3</w:t>
      </w:r>
      <w:r w:rsidR="00A035CB" w:rsidRPr="00F14C46">
        <w:rPr>
          <w:rFonts w:ascii="Arial" w:hAnsi="Arial" w:cs="Arial"/>
        </w:rPr>
        <w:t xml:space="preserve"> Mesomorfo</w:t>
      </w:r>
      <w:r w:rsidR="00023273" w:rsidRPr="00F14C46">
        <w:rPr>
          <w:rFonts w:ascii="Arial" w:hAnsi="Arial" w:cs="Arial"/>
        </w:rPr>
        <w:t>.</w:t>
      </w:r>
      <w:bookmarkEnd w:id="16"/>
    </w:p>
    <w:p w14:paraId="6FB3DCB8" w14:textId="77777777" w:rsidR="00C85F10" w:rsidRPr="00C85F10" w:rsidRDefault="00C85F10" w:rsidP="00E259BA">
      <w:pPr>
        <w:spacing w:line="360" w:lineRule="auto"/>
        <w:ind w:firstLine="709"/>
        <w:jc w:val="both"/>
      </w:pPr>
    </w:p>
    <w:p w14:paraId="622772AE" w14:textId="2F3F46A4" w:rsidR="002C1584" w:rsidRDefault="002C1584" w:rsidP="00E259BA">
      <w:pPr>
        <w:spacing w:line="360" w:lineRule="auto"/>
        <w:ind w:firstLine="709"/>
        <w:jc w:val="both"/>
      </w:pPr>
      <w:r>
        <w:t>O somatotipo</w:t>
      </w:r>
      <w:r w:rsidR="00D57F1E">
        <w:t xml:space="preserve"> mesomórfico</w:t>
      </w:r>
      <w:r>
        <w:t xml:space="preserve"> se caracteriza com a pessoa que é atlética, sem mesmo fazer academia, pouca gordura e com bastante massa muscular</w:t>
      </w:r>
    </w:p>
    <w:p w14:paraId="1E677686" w14:textId="18354A42" w:rsidR="002C1584" w:rsidRDefault="002C1584" w:rsidP="0081756A">
      <w:pPr>
        <w:pStyle w:val="citao-longa"/>
      </w:pPr>
      <w:r>
        <w:t>"Portanto, um mesomorfo tem cabeça quadrada, tórax e ombros largos e musculosos, braços e pernas com alta densidade óssea e gordura corporal mínima, com tendência a construir músculos com facilidade</w:t>
      </w:r>
      <w:r w:rsidR="00AD3997">
        <w:t>, a</w:t>
      </w:r>
      <w:r>
        <w:t>parência atlética, corpo bem proporcionado e distribuído marca um mesomorfo." (</w:t>
      </w:r>
      <w:r w:rsidR="006B2935">
        <w:t>FRANZONI</w:t>
      </w:r>
      <w:r>
        <w:t>, 2017)</w:t>
      </w:r>
    </w:p>
    <w:p w14:paraId="023AA915" w14:textId="77777777" w:rsidR="002C1584" w:rsidRDefault="002C1584" w:rsidP="00E259BA">
      <w:pPr>
        <w:spacing w:line="360" w:lineRule="auto"/>
        <w:ind w:firstLine="709"/>
        <w:jc w:val="both"/>
      </w:pPr>
      <w:r>
        <w:t>Pessoas com corpo mesomórfico tendem a ter facilidade para ganhar e perder peso. Portanto, os cuidados com a alimentação devem ser muito frequentes. Este biótipo é basicamente definido por uma estrutura óssea média, uma aparência mais atlética e músculos mais fortes. Uma pessoa com esse perfil tem um metabolismo intermediário e pode ganhar massa magra com bastante facilidade.</w:t>
      </w:r>
    </w:p>
    <w:p w14:paraId="1F753929" w14:textId="77777777" w:rsidR="002C1584" w:rsidRDefault="002C1584" w:rsidP="00E259BA">
      <w:pPr>
        <w:spacing w:line="360" w:lineRule="auto"/>
        <w:ind w:firstLine="709"/>
        <w:jc w:val="both"/>
      </w:pPr>
      <w:r>
        <w:t>Como você deve ter notado agora, o mesomorfo fica entre o ectomorfo e o endomorfo, portanto, ele precisa manter um equilíbrio constante.</w:t>
      </w:r>
    </w:p>
    <w:p w14:paraId="6F1EAC04" w14:textId="77777777" w:rsidR="002C1584" w:rsidRDefault="002C1584" w:rsidP="00E259BA">
      <w:pPr>
        <w:spacing w:line="360" w:lineRule="auto"/>
        <w:ind w:firstLine="709"/>
        <w:jc w:val="both"/>
      </w:pPr>
      <w:r>
        <w:t>Por ser intermediário, se você não seguir uma alimentação balanceada, você corre o risco de engordar como cita (FERNANDES, 2019).</w:t>
      </w:r>
    </w:p>
    <w:p w14:paraId="06BA094C" w14:textId="77777777" w:rsidR="00C774B2" w:rsidRDefault="00C774B2" w:rsidP="00E259BA">
      <w:pPr>
        <w:spacing w:line="360" w:lineRule="auto"/>
        <w:ind w:firstLine="709"/>
        <w:jc w:val="both"/>
        <w:rPr>
          <w:bCs/>
        </w:rPr>
      </w:pPr>
    </w:p>
    <w:p w14:paraId="2A035532" w14:textId="77777777" w:rsidR="00C61BD1" w:rsidRPr="00F14C46" w:rsidRDefault="0053070B" w:rsidP="00F14C46">
      <w:pPr>
        <w:pStyle w:val="Ttulo3"/>
        <w:rPr>
          <w:rFonts w:ascii="Arial" w:hAnsi="Arial" w:cs="Arial"/>
        </w:rPr>
      </w:pPr>
      <w:bookmarkStart w:id="17" w:name="_Toc82535997"/>
      <w:r w:rsidRPr="00F14C46">
        <w:rPr>
          <w:rFonts w:ascii="Arial" w:hAnsi="Arial" w:cs="Arial"/>
        </w:rPr>
        <w:t>6</w:t>
      </w:r>
      <w:r w:rsidR="00A035CB"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4</w:t>
      </w:r>
      <w:r w:rsidR="00C61BD1" w:rsidRPr="00F14C46">
        <w:rPr>
          <w:rFonts w:ascii="Arial" w:hAnsi="Arial" w:cs="Arial"/>
        </w:rPr>
        <w:t xml:space="preserve"> Endomorfo</w:t>
      </w:r>
      <w:r w:rsidR="00023273" w:rsidRPr="00F14C46">
        <w:rPr>
          <w:rFonts w:ascii="Arial" w:hAnsi="Arial" w:cs="Arial"/>
        </w:rPr>
        <w:t>.</w:t>
      </w:r>
      <w:bookmarkEnd w:id="17"/>
    </w:p>
    <w:p w14:paraId="5CE81590" w14:textId="77777777" w:rsidR="00500AB5" w:rsidRPr="00500AB5" w:rsidRDefault="00500AB5" w:rsidP="00E259BA">
      <w:pPr>
        <w:spacing w:line="360" w:lineRule="auto"/>
        <w:ind w:firstLine="709"/>
        <w:jc w:val="both"/>
      </w:pPr>
    </w:p>
    <w:p w14:paraId="4E900A35" w14:textId="77777777" w:rsidR="00CE11A0" w:rsidRDefault="00CE11A0" w:rsidP="00E259BA">
      <w:pPr>
        <w:spacing w:line="360" w:lineRule="auto"/>
        <w:ind w:firstLine="709"/>
        <w:jc w:val="both"/>
        <w:rPr>
          <w:rFonts w:asciiTheme="minorHAnsi" w:eastAsiaTheme="minorHAnsi" w:hAnsiTheme="minorHAnsi" w:cstheme="minorBidi"/>
          <w:sz w:val="22"/>
          <w:lang w:val="pt-BR"/>
        </w:rPr>
      </w:pPr>
      <w:r>
        <w:t xml:space="preserve">O </w:t>
      </w:r>
      <w:r w:rsidR="00500AB5">
        <w:t>somatotipo</w:t>
      </w:r>
      <w:r>
        <w:t xml:space="preserve"> endomorfo é o estado onde geralmente as pessoas apresentam predisposição para o acúmulo de gordura, ou seja, </w:t>
      </w:r>
      <w:r w:rsidR="009A4277">
        <w:t>eles possuem</w:t>
      </w:r>
      <w:r>
        <w:t xml:space="preserve"> bastante facilidade em ganhar massa muscular e bastante dificuldade em perder gordura.</w:t>
      </w:r>
    </w:p>
    <w:p w14:paraId="06E46561" w14:textId="77777777" w:rsidR="00500AB5" w:rsidRDefault="00E3731E" w:rsidP="00E259BA">
      <w:pPr>
        <w:spacing w:line="360" w:lineRule="auto"/>
        <w:ind w:firstLine="709"/>
        <w:jc w:val="both"/>
      </w:pPr>
      <w:r>
        <w:t>Em seu</w:t>
      </w:r>
      <w:r w:rsidR="00CE11A0">
        <w:t xml:space="preserve"> vídeo </w:t>
      </w:r>
      <w:r w:rsidR="00CD6CAC">
        <w:t>(</w:t>
      </w:r>
      <w:r w:rsidR="00CE11A0">
        <w:t>T</w:t>
      </w:r>
      <w:r w:rsidR="00CD6CAC">
        <w:t>WIN,</w:t>
      </w:r>
      <w:r w:rsidR="0031591A">
        <w:t xml:space="preserve"> 2013)</w:t>
      </w:r>
      <w:r w:rsidR="00CE11A0">
        <w:t xml:space="preserve"> reforça a ideia de que o endomorfo tem facilidade no ganho de massa muscular e dificuldade na perda de gordura</w:t>
      </w:r>
      <w:r w:rsidR="009B4984">
        <w:t xml:space="preserve"> dizendo</w:t>
      </w:r>
      <w:r w:rsidR="00CE11A0">
        <w:t xml:space="preserve"> </w:t>
      </w:r>
    </w:p>
    <w:p w14:paraId="0311F0B7" w14:textId="77777777" w:rsidR="00F774A7" w:rsidRPr="00F774A7" w:rsidRDefault="00CE11A0" w:rsidP="00F840D3">
      <w:pPr>
        <w:pStyle w:val="citao-longa"/>
      </w:pPr>
      <w:r>
        <w:t xml:space="preserve">A genética dos </w:t>
      </w:r>
      <w:r w:rsidR="009B4984">
        <w:t xml:space="preserve">endomorfos </w:t>
      </w:r>
      <w:r>
        <w:t xml:space="preserve">naturalmente é uma genética anabólica. O anabolismo é definido como um processo metabólico onde você cria moléculas maiores, mais </w:t>
      </w:r>
      <w:r>
        <w:lastRenderedPageBreak/>
        <w:t>complexas, a partir de menores. Quando a gente fala disso, em massa muscular é ótimo. É o aumento de massa muscular. Quando a gente fala de gordura, de tecido adiposo, é um aumento de tecido adiposo, e isso na maioria dos casos é ruim. E o endomorfo vai ter esse anabolismo alto para as duas situações, portanto, ele tem uma desvantagem que é ganhar gordura com facilidade, porém tem uma vantagem que é ganhar massa muscular com facilidade também.</w:t>
      </w:r>
      <w:r w:rsidR="00500AB5">
        <w:t xml:space="preserve"> </w:t>
      </w:r>
      <w:r w:rsidR="009B4984">
        <w:t>(TWIN, 2013).</w:t>
      </w:r>
    </w:p>
    <w:p w14:paraId="624C51FA" w14:textId="77777777" w:rsidR="00CE11A0" w:rsidRDefault="00CE11A0" w:rsidP="00E259BA">
      <w:pPr>
        <w:spacing w:line="360" w:lineRule="auto"/>
        <w:ind w:firstLine="709"/>
        <w:jc w:val="both"/>
      </w:pPr>
      <w:r>
        <w:t xml:space="preserve">Na maioria dos casos, os endomorfos possuem corpos mais largos e </w:t>
      </w:r>
      <w:r w:rsidR="001B3A31">
        <w:t>membros pouco</w:t>
      </w:r>
      <w:r>
        <w:t xml:space="preserve"> mais </w:t>
      </w:r>
      <w:r w:rsidR="001B3A31">
        <w:t>curtos, juntamente</w:t>
      </w:r>
      <w:r>
        <w:t xml:space="preserve"> com um aspecto de rosto mais “redondo”.</w:t>
      </w:r>
    </w:p>
    <w:p w14:paraId="24F1D830" w14:textId="77777777" w:rsidR="001B3A31" w:rsidRDefault="00CE11A0" w:rsidP="00E259BA">
      <w:pPr>
        <w:spacing w:line="360" w:lineRule="auto"/>
        <w:ind w:firstLine="709"/>
        <w:jc w:val="both"/>
      </w:pPr>
      <w:r>
        <w:t>Segundo Sheldon (1940) o biotipo endomorfo indica as seguintes características corporais: possui formas arredondadas e acúmulo de gorduras, o abdome é proporcionalmente maior que o tórax e os braços e pernas são curtos e flácidos.</w:t>
      </w:r>
    </w:p>
    <w:p w14:paraId="6CFF7749" w14:textId="77777777" w:rsidR="00CE11A0" w:rsidRDefault="00671EB3" w:rsidP="00E259BA">
      <w:pPr>
        <w:spacing w:line="360" w:lineRule="auto"/>
        <w:ind w:firstLine="709"/>
        <w:jc w:val="both"/>
      </w:pPr>
      <w:r>
        <w:t>Como (</w:t>
      </w:r>
      <w:r w:rsidR="000B7B5E">
        <w:t>SANTANA</w:t>
      </w:r>
      <w:r>
        <w:t>, 2020)</w:t>
      </w:r>
      <w:r w:rsidR="000B7B5E">
        <w:t xml:space="preserve">, </w:t>
      </w:r>
      <w:r w:rsidR="00CE11A0">
        <w:t>diz que a dieta do endomorfo deve cortar alimentos que são processados</w:t>
      </w:r>
      <w:r w:rsidR="00041ED7">
        <w:t xml:space="preserve"> </w:t>
      </w:r>
      <w:r w:rsidR="00CE11A0">
        <w:t>(industrializados) e refinados visto que os carboidratos são um dos principais vilões nesse processo de emagrecimento. Além disso, como os endomorfos tendem a armazenar gorduras pelo corpo, exercícios aeróbicos e cardiovasculares são essenciais para a queima de gordura e manter um peso saudável. Sendo assim a dieta do endomorfo deve ser mais restrita com treinos que necessitam incluir exercícios aeróbicos, já que eles são responsáveis pela queima de gordura corporal</w:t>
      </w:r>
      <w:r w:rsidR="00500AB5">
        <w:t>.</w:t>
      </w:r>
    </w:p>
    <w:p w14:paraId="1F902129" w14:textId="77777777" w:rsidR="00C774B2" w:rsidRDefault="00C774B2" w:rsidP="00E259BA">
      <w:pPr>
        <w:spacing w:line="360" w:lineRule="auto"/>
        <w:ind w:firstLine="709"/>
        <w:jc w:val="both"/>
        <w:rPr>
          <w:bCs/>
        </w:rPr>
      </w:pPr>
    </w:p>
    <w:p w14:paraId="7754DC43" w14:textId="77777777" w:rsidR="00206551" w:rsidRPr="00F14C46" w:rsidRDefault="0053070B" w:rsidP="00F14C46">
      <w:pPr>
        <w:pStyle w:val="Ttulo3"/>
        <w:rPr>
          <w:rFonts w:ascii="Arial" w:hAnsi="Arial" w:cs="Arial"/>
        </w:rPr>
      </w:pPr>
      <w:bookmarkStart w:id="18" w:name="_Toc82535998"/>
      <w:r w:rsidRPr="00F14C46">
        <w:rPr>
          <w:rFonts w:ascii="Arial" w:hAnsi="Arial" w:cs="Arial"/>
        </w:rPr>
        <w:t>6</w:t>
      </w:r>
      <w:r w:rsidR="00206551" w:rsidRPr="00F14C46">
        <w:rPr>
          <w:rFonts w:ascii="Arial" w:hAnsi="Arial" w:cs="Arial"/>
        </w:rPr>
        <w:t>.</w:t>
      </w:r>
      <w:r w:rsidR="00794036" w:rsidRPr="00F14C46">
        <w:rPr>
          <w:rFonts w:ascii="Arial" w:hAnsi="Arial" w:cs="Arial"/>
        </w:rPr>
        <w:t>1</w:t>
      </w:r>
      <w:r w:rsidR="00206551" w:rsidRPr="00F14C46">
        <w:rPr>
          <w:rFonts w:ascii="Arial" w:hAnsi="Arial" w:cs="Arial"/>
        </w:rPr>
        <w:t>.</w:t>
      </w:r>
      <w:r w:rsidR="00794036" w:rsidRPr="00F14C46">
        <w:rPr>
          <w:rFonts w:ascii="Arial" w:hAnsi="Arial" w:cs="Arial"/>
        </w:rPr>
        <w:t>5</w:t>
      </w:r>
      <w:r w:rsidR="00206551" w:rsidRPr="00F14C46">
        <w:rPr>
          <w:rFonts w:ascii="Arial" w:hAnsi="Arial" w:cs="Arial"/>
        </w:rPr>
        <w:t xml:space="preserve"> Como saber seu somatótipo</w:t>
      </w:r>
      <w:r w:rsidR="00023273" w:rsidRPr="00F14C46">
        <w:rPr>
          <w:rFonts w:ascii="Arial" w:hAnsi="Arial" w:cs="Arial"/>
        </w:rPr>
        <w:t>.</w:t>
      </w:r>
      <w:bookmarkEnd w:id="18"/>
    </w:p>
    <w:p w14:paraId="0D92E34A" w14:textId="77777777" w:rsidR="00A87F5C" w:rsidRDefault="00A87F5C" w:rsidP="00E259BA">
      <w:pPr>
        <w:spacing w:line="360" w:lineRule="auto"/>
        <w:ind w:firstLine="709"/>
        <w:jc w:val="both"/>
        <w:rPr>
          <w:bCs/>
        </w:rPr>
      </w:pPr>
    </w:p>
    <w:p w14:paraId="5726458E" w14:textId="77777777" w:rsidR="006664EA" w:rsidRDefault="008A3360" w:rsidP="00E259BA">
      <w:pPr>
        <w:spacing w:line="360" w:lineRule="auto"/>
        <w:ind w:firstLine="709"/>
        <w:jc w:val="both"/>
      </w:pPr>
      <w:r w:rsidRPr="008A3360">
        <w:t xml:space="preserve">Durante os anos, os métodos de cálculos do somatotipo foram alterados por cientistas da área, pela sua carência de praticidade e organização. </w:t>
      </w:r>
      <w:r w:rsidR="008E73EE">
        <w:t>“</w:t>
      </w:r>
      <w:r w:rsidRPr="008A3360">
        <w:t>Originalmente, temos o método apresentado pelo Dr. William H. Sheldon</w:t>
      </w:r>
      <w:r w:rsidR="008E73EE">
        <w:t>”</w:t>
      </w:r>
      <w:r w:rsidR="00214078">
        <w:t xml:space="preserve"> </w:t>
      </w:r>
      <w:r w:rsidR="00DF7C87">
        <w:fldChar w:fldCharType="begin" w:fldLock="1"/>
      </w:r>
      <w:r w:rsidR="00DF7C87">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00DF7C87">
        <w:fldChar w:fldCharType="separate"/>
      </w:r>
      <w:r w:rsidR="00DF7C87" w:rsidRPr="00DF7C87">
        <w:rPr>
          <w:noProof/>
        </w:rPr>
        <w:t>(BEATRIZ, [s.d.])</w:t>
      </w:r>
      <w:r w:rsidR="00DF7C87">
        <w:fldChar w:fldCharType="end"/>
      </w:r>
      <w:r w:rsidR="006664EA">
        <w:t>.</w:t>
      </w:r>
      <w:r w:rsidRPr="008A3360">
        <w:t xml:space="preserve"> A técnica de Sheldon consiste em fotografar o indivíduo de frente, costas e perfil e analisar as fotos dividindo-a em 5 partes (1 – cabeça, pescoço e face; 2 – tórax; 3 – ombros, MMSS e mão; 4 – abdome; e 5 – MMII e pé) para análise, além da determinação de outros índices. A partir desse ponto tiveram várias propostas que ofereciam pequenas mudanças nas técnicas declaradas por Sheldon, mas nenhuma como a de Barbara </w:t>
      </w:r>
      <w:proofErr w:type="spellStart"/>
      <w:r w:rsidRPr="00FF4426">
        <w:rPr>
          <w:lang w:val="en-US"/>
        </w:rPr>
        <w:t>Honeyman</w:t>
      </w:r>
      <w:proofErr w:type="spellEnd"/>
      <w:r w:rsidRPr="00FF4426">
        <w:rPr>
          <w:lang w:val="en-US"/>
        </w:rPr>
        <w:t xml:space="preserve"> Heath</w:t>
      </w:r>
      <w:r w:rsidRPr="008A3360">
        <w:t xml:space="preserve">, que por sua vez conseguiu fugir de todos os conceitos propostos. </w:t>
      </w:r>
    </w:p>
    <w:p w14:paraId="724730D9" w14:textId="77777777" w:rsidR="00F774A7" w:rsidRPr="00F774A7" w:rsidRDefault="008A3360" w:rsidP="00041ED7">
      <w:pPr>
        <w:pStyle w:val="citao-longa"/>
      </w:pPr>
      <w:r w:rsidRPr="008A3360">
        <w:t xml:space="preserve">O método para determinação do somatótipo proposto por </w:t>
      </w:r>
      <w:r w:rsidRPr="00FF4426">
        <w:rPr>
          <w:lang w:val="en-US"/>
        </w:rPr>
        <w:t>Heath</w:t>
      </w:r>
      <w:r w:rsidRPr="008A3360">
        <w:t xml:space="preserve"> a Carter, no que se refere à coleta e ao tratamento das informações, em comparação com os demais métodos, torna-se extremamente vantajoso. </w:t>
      </w:r>
      <w:r w:rsidRPr="006664EA">
        <w:t>Em vista disso, tem sido amplamente aceito e utilizado em larga escala na área da educação física</w:t>
      </w:r>
      <w:r w:rsidR="00DF7C87" w:rsidRPr="006664EA">
        <w:t xml:space="preserve"> </w:t>
      </w:r>
      <w:r w:rsidR="00DF7C87" w:rsidRPr="006664EA">
        <w:fldChar w:fldCharType="begin" w:fldLock="1"/>
      </w:r>
      <w:r w:rsidR="00DF7C87" w:rsidRPr="006664EA">
        <w:instrText>ADDIN CSL_CITATION {"citationItems":[{"id":"ITEM-1","itemData":{"author":[{"dropping-particle":"","family":"Kretschmer","given":"Ernst","non-dropping-particle":"","parse-names":false,"suffix":""}],"id":"ITEM-1","issued":{"date-parts":[["1926"]]},"page":"1-25","title":"Avaliação do somatótipo","type":"article-journal"},"uris":["http://www.mendeley.com/documents/?uuid=1a4fca9e-8b9c-4853-9dde-8fcca3b841a2"]}],"mendeley":{"formattedCitation":"(KRETSCHMER, 1926)","plainTextFormattedCitation":"(KRETSCHMER, 1926)","previouslyFormattedCitation":"(KRETSCHMER, 1926)"},"properties":{"noteIndex":0},"schema":"https://github.com/citation-style-language/schema/raw/master/csl-citation.json"}</w:instrText>
      </w:r>
      <w:r w:rsidR="00DF7C87" w:rsidRPr="006664EA">
        <w:fldChar w:fldCharType="separate"/>
      </w:r>
      <w:r w:rsidR="00DF7C87" w:rsidRPr="006664EA">
        <w:rPr>
          <w:noProof/>
        </w:rPr>
        <w:t>(KRETSCHMER, 1926)</w:t>
      </w:r>
      <w:r w:rsidR="00DF7C87" w:rsidRPr="006664EA">
        <w:fldChar w:fldCharType="end"/>
      </w:r>
      <w:r w:rsidRPr="006664EA">
        <w:t>.</w:t>
      </w:r>
    </w:p>
    <w:p w14:paraId="3029F3FD" w14:textId="77777777" w:rsidR="008A3360" w:rsidRPr="008A3360" w:rsidRDefault="008A3360" w:rsidP="00E259BA">
      <w:pPr>
        <w:spacing w:line="360" w:lineRule="auto"/>
        <w:ind w:firstLine="709"/>
        <w:jc w:val="both"/>
      </w:pPr>
      <w:r w:rsidRPr="008A3360">
        <w:t xml:space="preserve"> Com isso foi criado o método antropométrico </w:t>
      </w:r>
      <w:r w:rsidRPr="00FF4426">
        <w:rPr>
          <w:lang w:val="en-US"/>
        </w:rPr>
        <w:t>Heath</w:t>
      </w:r>
      <w:r w:rsidRPr="008A3360">
        <w:t>-Carter.</w:t>
      </w:r>
    </w:p>
    <w:p w14:paraId="5481EDD3" w14:textId="77777777" w:rsidR="008A3360" w:rsidRPr="008A3360" w:rsidRDefault="008A3360" w:rsidP="00E259BA">
      <w:pPr>
        <w:spacing w:line="360" w:lineRule="auto"/>
        <w:ind w:firstLine="709"/>
        <w:jc w:val="both"/>
      </w:pPr>
      <w:r w:rsidRPr="008A3360">
        <w:t xml:space="preserve">O método consiste no cálculo de três elementos que seguem uma única ordem separada por hífens (Endomorfo-Mesomorfo-Ectomorfo), e usando os seguintes dados </w:t>
      </w:r>
      <w:r w:rsidRPr="008A3360">
        <w:lastRenderedPageBreak/>
        <w:t>segundo</w:t>
      </w:r>
      <w:r w:rsidR="00DF7C87">
        <w:t xml:space="preserve"> </w:t>
      </w:r>
      <w:r w:rsidR="00DF7C87">
        <w:fldChar w:fldCharType="begin" w:fldLock="1"/>
      </w:r>
      <w:r w:rsidR="009505E3">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00DF7C87">
        <w:fldChar w:fldCharType="separate"/>
      </w:r>
      <w:r w:rsidR="00DF7C87" w:rsidRPr="00DF7C87">
        <w:rPr>
          <w:noProof/>
        </w:rPr>
        <w:t>(BEATRIZ, [s.d.])</w:t>
      </w:r>
      <w:r w:rsidR="00DF7C87">
        <w:fldChar w:fldCharType="end"/>
      </w:r>
      <w:r w:rsidRPr="008A3360">
        <w:t>:</w:t>
      </w:r>
    </w:p>
    <w:p w14:paraId="178DAB58" w14:textId="77777777" w:rsidR="008A3360" w:rsidRPr="008A3360" w:rsidRDefault="008A3360" w:rsidP="00E259BA">
      <w:pPr>
        <w:spacing w:line="360" w:lineRule="auto"/>
        <w:ind w:firstLine="709"/>
        <w:jc w:val="both"/>
      </w:pPr>
    </w:p>
    <w:p w14:paraId="30F313D4" w14:textId="77777777" w:rsidR="008A3360" w:rsidRPr="008A3360" w:rsidRDefault="008A3360" w:rsidP="00E259BA">
      <w:pPr>
        <w:spacing w:line="360" w:lineRule="auto"/>
        <w:ind w:firstLine="709"/>
        <w:jc w:val="both"/>
      </w:pPr>
      <w:r w:rsidRPr="008A3360">
        <w:t>Endomorfia</w:t>
      </w:r>
      <w:r w:rsidR="00DE57F3">
        <w:t>:</w:t>
      </w:r>
    </w:p>
    <w:p w14:paraId="784C8314" w14:textId="77777777" w:rsidR="008A3360" w:rsidRPr="008A3360" w:rsidRDefault="008A3360" w:rsidP="00E259BA">
      <w:pPr>
        <w:spacing w:line="360" w:lineRule="auto"/>
        <w:ind w:firstLine="709"/>
        <w:jc w:val="both"/>
      </w:pPr>
      <w:r w:rsidRPr="008A3360">
        <w:t>Estatura (H) em cm</w:t>
      </w:r>
      <w:r w:rsidR="00DE57F3">
        <w:t>.</w:t>
      </w:r>
    </w:p>
    <w:p w14:paraId="2A4D9904" w14:textId="77777777" w:rsidR="008A3360" w:rsidRPr="008A3360" w:rsidRDefault="008A3360" w:rsidP="00E259BA">
      <w:pPr>
        <w:spacing w:line="360" w:lineRule="auto"/>
        <w:ind w:firstLine="709"/>
        <w:jc w:val="both"/>
      </w:pPr>
      <w:r w:rsidRPr="008A3360">
        <w:t xml:space="preserve">Dobras cutâneas (mm): TR (tríceps), SB (subescapular) e SE (supraespinhal). </w:t>
      </w:r>
    </w:p>
    <w:p w14:paraId="7DF406F1" w14:textId="77777777" w:rsidR="008A3360" w:rsidRPr="008A3360" w:rsidRDefault="008A3360" w:rsidP="00E259BA">
      <w:pPr>
        <w:spacing w:line="360" w:lineRule="auto"/>
        <w:ind w:firstLine="709"/>
        <w:jc w:val="both"/>
      </w:pPr>
      <w:r w:rsidRPr="008A3360">
        <w:t xml:space="preserve">Endo = - 0,7182 + 0,1451*(Xc) – 0,00068*(Xc)² + 0,0000014*(Xc)³ </w:t>
      </w:r>
    </w:p>
    <w:p w14:paraId="15BB3940" w14:textId="77777777" w:rsidR="000D4A78" w:rsidRDefault="008A3360" w:rsidP="00E259BA">
      <w:pPr>
        <w:spacing w:line="360" w:lineRule="auto"/>
        <w:ind w:firstLine="709"/>
        <w:jc w:val="both"/>
      </w:pPr>
      <w:r w:rsidRPr="008A3360">
        <w:t xml:space="preserve">Onde: Xc = </w:t>
      </w:r>
      <w:r w:rsidR="00CC69F7">
        <w:t>∑</w:t>
      </w:r>
      <w:r w:rsidRPr="008A3360">
        <w:t xml:space="preserve"> dobras TR+SB+SE*(170,18 ÷ H)</w:t>
      </w:r>
      <w:r w:rsidR="00DE57F3">
        <w:t>.</w:t>
      </w:r>
    </w:p>
    <w:p w14:paraId="4A8FFCBA" w14:textId="77777777" w:rsidR="00635746" w:rsidRPr="008A3360" w:rsidRDefault="00635746" w:rsidP="00E259BA">
      <w:pPr>
        <w:spacing w:line="360" w:lineRule="auto"/>
        <w:ind w:firstLine="709"/>
        <w:jc w:val="both"/>
      </w:pPr>
    </w:p>
    <w:p w14:paraId="10DF596B" w14:textId="77777777" w:rsidR="00DE57F3" w:rsidRPr="008A3360" w:rsidRDefault="008A3360" w:rsidP="00E259BA">
      <w:pPr>
        <w:spacing w:line="360" w:lineRule="auto"/>
        <w:ind w:firstLine="709"/>
        <w:jc w:val="both"/>
      </w:pPr>
      <w:r w:rsidRPr="008A3360">
        <w:t>Mesomorfia</w:t>
      </w:r>
      <w:r w:rsidR="00DE57F3">
        <w:t>:</w:t>
      </w:r>
    </w:p>
    <w:p w14:paraId="63761C49" w14:textId="77777777" w:rsidR="008A3360" w:rsidRPr="008A3360" w:rsidRDefault="008A3360" w:rsidP="00E259BA">
      <w:pPr>
        <w:spacing w:line="360" w:lineRule="auto"/>
        <w:ind w:firstLine="709"/>
        <w:jc w:val="both"/>
      </w:pPr>
      <w:r w:rsidRPr="008A3360">
        <w:t xml:space="preserve"> Meso = (0,858 DU) + (0,601 *DF) + (0,188*PcB) + 0,161 PcP) – (0,131*H) + 4,5</w:t>
      </w:r>
      <w:r w:rsidR="00DE57F3">
        <w:t>.</w:t>
      </w:r>
    </w:p>
    <w:p w14:paraId="4528021F" w14:textId="77777777" w:rsidR="008A3360" w:rsidRPr="008A3360" w:rsidRDefault="008A3360" w:rsidP="00E259BA">
      <w:pPr>
        <w:spacing w:line="360" w:lineRule="auto"/>
        <w:ind w:firstLine="709"/>
        <w:jc w:val="both"/>
      </w:pPr>
      <w:r w:rsidRPr="008A3360">
        <w:t>Onde: DU (cm) = Diâmetro bi epicôndilo do úmero</w:t>
      </w:r>
      <w:r w:rsidR="00DE57F3">
        <w:t>.</w:t>
      </w:r>
    </w:p>
    <w:p w14:paraId="2AE644CB" w14:textId="77777777" w:rsidR="008A3360" w:rsidRPr="008A3360" w:rsidRDefault="008A3360" w:rsidP="00E259BA">
      <w:pPr>
        <w:spacing w:line="360" w:lineRule="auto"/>
        <w:ind w:firstLine="709"/>
        <w:jc w:val="both"/>
      </w:pPr>
      <w:r w:rsidRPr="008A3360">
        <w:t>DF (cm) = Diâmetro bi epicôndilo do fêmur</w:t>
      </w:r>
      <w:r w:rsidR="00DE57F3">
        <w:t>.</w:t>
      </w:r>
    </w:p>
    <w:p w14:paraId="5EE9D7F1" w14:textId="77777777" w:rsidR="008A3360" w:rsidRPr="008A3360" w:rsidRDefault="008A3360" w:rsidP="00E259BA">
      <w:pPr>
        <w:spacing w:line="360" w:lineRule="auto"/>
        <w:ind w:firstLine="709"/>
        <w:jc w:val="both"/>
      </w:pPr>
      <w:r w:rsidRPr="008A3360">
        <w:t>PcB (cm) = Perímetro corrigido do braço = Perímetro do braço contraído – (DCTR/10)</w:t>
      </w:r>
      <w:r w:rsidR="00DE57F3">
        <w:t>.</w:t>
      </w:r>
    </w:p>
    <w:p w14:paraId="4C0E1B3B" w14:textId="77777777" w:rsidR="008A3360" w:rsidRPr="008A3360" w:rsidRDefault="008A3360" w:rsidP="00E259BA">
      <w:pPr>
        <w:spacing w:line="360" w:lineRule="auto"/>
        <w:ind w:firstLine="709"/>
        <w:jc w:val="both"/>
      </w:pPr>
      <w:r w:rsidRPr="008A3360">
        <w:t>PcP (cm) = Perímetro corrigido da panturrilha = Perímetro da panturrilha – (DCPM/10)</w:t>
      </w:r>
      <w:r w:rsidR="00DE57F3">
        <w:t>.</w:t>
      </w:r>
    </w:p>
    <w:p w14:paraId="543788BD" w14:textId="77777777" w:rsidR="008A3360" w:rsidRPr="008A3360" w:rsidRDefault="008A3360" w:rsidP="00E259BA">
      <w:pPr>
        <w:spacing w:line="360" w:lineRule="auto"/>
        <w:ind w:firstLine="709"/>
        <w:jc w:val="both"/>
      </w:pPr>
      <w:r w:rsidRPr="008A3360">
        <w:t>H (cm) = estatura</w:t>
      </w:r>
      <w:r w:rsidR="00DE57F3">
        <w:t>.</w:t>
      </w:r>
    </w:p>
    <w:p w14:paraId="7185A07C" w14:textId="77777777" w:rsidR="00635746" w:rsidRPr="008A3360" w:rsidRDefault="00635746" w:rsidP="00E259BA">
      <w:pPr>
        <w:spacing w:line="360" w:lineRule="auto"/>
        <w:ind w:firstLine="709"/>
        <w:jc w:val="both"/>
      </w:pPr>
    </w:p>
    <w:p w14:paraId="2E6AAF7B" w14:textId="77777777" w:rsidR="008A3360" w:rsidRPr="008A3360" w:rsidRDefault="008A3360" w:rsidP="00E259BA">
      <w:pPr>
        <w:spacing w:line="360" w:lineRule="auto"/>
        <w:ind w:firstLine="709"/>
        <w:jc w:val="both"/>
      </w:pPr>
      <w:r w:rsidRPr="008A3360">
        <w:t>Ectomorfia</w:t>
      </w:r>
      <w:r w:rsidR="00DE57F3">
        <w:t>:</w:t>
      </w:r>
    </w:p>
    <w:p w14:paraId="4DDAD407" w14:textId="77777777" w:rsidR="008A3360" w:rsidRPr="00F20648" w:rsidRDefault="00000132" w:rsidP="00E259BA">
      <w:pPr>
        <w:spacing w:line="360" w:lineRule="auto"/>
        <w:ind w:firstLine="709"/>
        <w:jc w:val="both"/>
        <w:rPr>
          <w:rFonts w:ascii="Cambria Math" w:hAnsi="Cambria Math"/>
          <w:oMath/>
        </w:rPr>
      </w:pPr>
      <m:oMathPara>
        <m:oMath>
          <m:r>
            <w:rPr>
              <w:rFonts w:ascii="Cambria Math" w:hAnsi="Cambria Math"/>
            </w:rPr>
            <m:t xml:space="preserve">Índice Ponderal (IP) = Estatura (cm) </m:t>
          </m:r>
        </m:oMath>
      </m:oMathPara>
    </w:p>
    <w:p w14:paraId="5F050248" w14:textId="77777777" w:rsidR="008A3360" w:rsidRPr="00F20648" w:rsidRDefault="00000132" w:rsidP="00E259BA">
      <w:pPr>
        <w:spacing w:line="360" w:lineRule="auto"/>
        <w:ind w:firstLine="709"/>
        <w:jc w:val="both"/>
        <w:rPr>
          <w:rFonts w:ascii="Cambria Math" w:hAnsi="Cambria Math"/>
          <w:oMath/>
        </w:rPr>
      </w:pPr>
      <m:oMathPara>
        <m:oMath>
          <m:r>
            <w:rPr>
              <w:rFonts w:ascii="Cambria Math" w:hAnsi="Cambria Math" w:cs="Cambria Math"/>
            </w:rPr>
            <m:t xml:space="preserve">      ∛</m:t>
          </m:r>
          <m:r>
            <w:rPr>
              <w:rFonts w:ascii="Cambria Math" w:hAnsi="Cambria Math"/>
            </w:rPr>
            <m:t xml:space="preserve"> (P (kg))</m:t>
          </m:r>
        </m:oMath>
      </m:oMathPara>
    </w:p>
    <w:p w14:paraId="5E357A04" w14:textId="77777777" w:rsidR="008A3360" w:rsidRPr="008A3360" w:rsidRDefault="008A3360" w:rsidP="00E259BA">
      <w:pPr>
        <w:spacing w:line="360" w:lineRule="auto"/>
        <w:ind w:firstLine="709"/>
        <w:jc w:val="both"/>
      </w:pPr>
      <w:r w:rsidRPr="008A3360">
        <w:t xml:space="preserve">Se: </w:t>
      </w:r>
      <w:r w:rsidR="00F20648">
        <w:tab/>
      </w:r>
      <w:r w:rsidRPr="008A3360">
        <w:t xml:space="preserve">IP </w:t>
      </w:r>
      <w:r w:rsidR="00CC69F7" w:rsidRPr="00CC69F7">
        <w:t>≥</w:t>
      </w:r>
      <w:r w:rsidRPr="008A3360">
        <w:t xml:space="preserve"> 40,75 Ecto = (IP x 0,732) – 28,58 </w:t>
      </w:r>
    </w:p>
    <w:p w14:paraId="4496E0F1" w14:textId="77777777" w:rsidR="008A3360" w:rsidRPr="008A3360" w:rsidRDefault="008A3360" w:rsidP="00E259BA">
      <w:pPr>
        <w:spacing w:line="360" w:lineRule="auto"/>
        <w:ind w:firstLine="709"/>
        <w:jc w:val="both"/>
      </w:pPr>
      <w:r w:rsidRPr="008A3360">
        <w:t xml:space="preserve">IP &lt; 40,75 ou &gt; 38,25 Ecto = (IP x 0,463) – 17,63 </w:t>
      </w:r>
    </w:p>
    <w:p w14:paraId="6B405032" w14:textId="77777777" w:rsidR="008A3360" w:rsidRDefault="008A3360" w:rsidP="00E259BA">
      <w:pPr>
        <w:spacing w:line="360" w:lineRule="auto"/>
        <w:ind w:firstLine="709"/>
        <w:jc w:val="both"/>
      </w:pPr>
      <w:r w:rsidRPr="008A3360">
        <w:t xml:space="preserve">IP </w:t>
      </w:r>
      <w:r w:rsidR="00CC69F7">
        <w:t>≤</w:t>
      </w:r>
      <w:r w:rsidRPr="008A3360">
        <w:t xml:space="preserve"> 38,25 Ecto = 0,1”</w:t>
      </w:r>
      <w:r w:rsidR="001D690A">
        <w:t>.</w:t>
      </w:r>
    </w:p>
    <w:p w14:paraId="1D51756B" w14:textId="590C525D" w:rsidR="00572979" w:rsidRDefault="001D690A" w:rsidP="00E259BA">
      <w:pPr>
        <w:spacing w:line="360" w:lineRule="auto"/>
        <w:ind w:firstLine="709"/>
        <w:jc w:val="both"/>
      </w:pPr>
      <w:r w:rsidRPr="001D690A">
        <w:t xml:space="preserve">Tendo em mente a dimensão do cálculo do somatotipo e a quantidades de medidas técnicas utilizadas, podemos concluir que esse cálculo tem proporções enormes para ser realizadas de forma caseira, sendo assim muito complicada de ser realizada. Porém existe uma forma distinta e mais </w:t>
      </w:r>
      <w:r w:rsidR="001D11BB">
        <w:t>acessível</w:t>
      </w:r>
      <w:r w:rsidRPr="001D690A">
        <w:t xml:space="preserve"> de se calcular o seu </w:t>
      </w:r>
      <w:r w:rsidR="00D140CA" w:rsidRPr="001D690A">
        <w:t>somatotipo</w:t>
      </w:r>
      <w:r w:rsidR="00D140CA">
        <w:t>, de acordo</w:t>
      </w:r>
      <w:r w:rsidRPr="001D690A">
        <w:t xml:space="preserve"> com (</w:t>
      </w:r>
      <w:r w:rsidR="00436CE6" w:rsidRPr="001D690A">
        <w:t>CARIANI</w:t>
      </w:r>
      <w:r w:rsidRPr="001D690A">
        <w:t>, 2019) Dr. William Sheldon juntamente ao seu assistente, percebeu que dava para fazer uma avaliação prévia do biotipo da pessoa através de um teste simples, que consiste em usar uma das mãos</w:t>
      </w:r>
      <w:r w:rsidR="00420EE2">
        <w:t>,</w:t>
      </w:r>
      <w:r w:rsidRPr="001D690A">
        <w:t xml:space="preserve"> o dedo médio e o polegar para medir a circunferência do pulso para ter uma determinação previa do seu somatotipo ou biotipo. Se caso o seu dedo na medida da circunferência sobrepor um ao outro o seu perfil é de </w:t>
      </w:r>
      <w:r w:rsidRPr="001D690A">
        <w:lastRenderedPageBreak/>
        <w:t>uma pessoa ectomorfa, mas se caso eles se encostarem ponta a ponta o seu perfil é de uma pessoa mesomorfa ou então se eles não se encostarem o seu perfil é de uma pessoa endomorfa. E segundo (Cariani, 2019) “Tem validação cient</w:t>
      </w:r>
      <w:r w:rsidR="00EC63F7">
        <w:t>í</w:t>
      </w:r>
      <w:r w:rsidRPr="001D690A">
        <w:t>fica”.</w:t>
      </w:r>
    </w:p>
    <w:p w14:paraId="59124909" w14:textId="77777777" w:rsidR="00B54958" w:rsidRPr="002075D2" w:rsidRDefault="00B54958" w:rsidP="00E259BA">
      <w:pPr>
        <w:spacing w:line="360" w:lineRule="auto"/>
        <w:ind w:firstLine="709"/>
        <w:jc w:val="both"/>
      </w:pPr>
      <w:r>
        <w:rPr>
          <w:bCs/>
        </w:rPr>
        <w:tab/>
      </w:r>
      <w:r>
        <w:rPr>
          <w:bCs/>
        </w:rPr>
        <w:tab/>
      </w:r>
    </w:p>
    <w:p w14:paraId="2D88BCD5" w14:textId="77777777" w:rsidR="00C774B2" w:rsidRPr="00F14C46" w:rsidRDefault="0053070B" w:rsidP="00F14C46">
      <w:pPr>
        <w:pStyle w:val="Ttulo2"/>
        <w:jc w:val="left"/>
        <w:rPr>
          <w:b w:val="0"/>
          <w:bCs w:val="0"/>
        </w:rPr>
      </w:pPr>
      <w:bookmarkStart w:id="19" w:name="_Toc82535999"/>
      <w:r w:rsidRPr="00F14C46">
        <w:rPr>
          <w:b w:val="0"/>
          <w:bCs w:val="0"/>
        </w:rPr>
        <w:t>6</w:t>
      </w:r>
      <w:r w:rsidR="002075D2" w:rsidRPr="00F14C46">
        <w:rPr>
          <w:b w:val="0"/>
          <w:bCs w:val="0"/>
        </w:rPr>
        <w:t>.</w:t>
      </w:r>
      <w:r w:rsidR="00810B4A" w:rsidRPr="00F14C46">
        <w:rPr>
          <w:b w:val="0"/>
          <w:bCs w:val="0"/>
        </w:rPr>
        <w:t>2</w:t>
      </w:r>
      <w:r w:rsidR="002075D2" w:rsidRPr="00F14C46">
        <w:rPr>
          <w:b w:val="0"/>
          <w:bCs w:val="0"/>
        </w:rPr>
        <w:t xml:space="preserve"> </w:t>
      </w:r>
      <w:r w:rsidR="001536B6" w:rsidRPr="00F14C46">
        <w:rPr>
          <w:b w:val="0"/>
          <w:bCs w:val="0"/>
        </w:rPr>
        <w:t>IMC</w:t>
      </w:r>
      <w:bookmarkEnd w:id="19"/>
    </w:p>
    <w:p w14:paraId="71C0F3B2" w14:textId="77777777" w:rsidR="00F20F8D" w:rsidRDefault="00F20F8D" w:rsidP="00E259BA">
      <w:pPr>
        <w:spacing w:line="360" w:lineRule="auto"/>
        <w:ind w:firstLine="709"/>
        <w:jc w:val="both"/>
        <w:rPr>
          <w:bCs/>
        </w:rPr>
      </w:pPr>
    </w:p>
    <w:p w14:paraId="1251D5F9" w14:textId="77777777" w:rsidR="00FE4E0D" w:rsidRPr="00F14C46" w:rsidRDefault="0053070B" w:rsidP="00F14C46">
      <w:pPr>
        <w:pStyle w:val="Ttulo3"/>
        <w:rPr>
          <w:rFonts w:ascii="Arial" w:hAnsi="Arial" w:cs="Arial"/>
        </w:rPr>
      </w:pPr>
      <w:bookmarkStart w:id="20" w:name="_Toc82536000"/>
      <w:r w:rsidRPr="00F14C46">
        <w:rPr>
          <w:rFonts w:ascii="Arial" w:hAnsi="Arial" w:cs="Arial"/>
        </w:rPr>
        <w:t>6</w:t>
      </w:r>
      <w:r w:rsidR="00D72242" w:rsidRPr="00F14C46">
        <w:rPr>
          <w:rFonts w:ascii="Arial" w:hAnsi="Arial" w:cs="Arial"/>
        </w:rPr>
        <w:t>.</w:t>
      </w:r>
      <w:r w:rsidR="00794036" w:rsidRPr="00F14C46">
        <w:rPr>
          <w:rFonts w:ascii="Arial" w:hAnsi="Arial" w:cs="Arial"/>
        </w:rPr>
        <w:t>2</w:t>
      </w:r>
      <w:r w:rsidR="00D72242" w:rsidRPr="00F14C46">
        <w:rPr>
          <w:rFonts w:ascii="Arial" w:hAnsi="Arial" w:cs="Arial"/>
        </w:rPr>
        <w:t>.</w:t>
      </w:r>
      <w:r w:rsidR="00BB3523" w:rsidRPr="00F14C46">
        <w:rPr>
          <w:rFonts w:ascii="Arial" w:hAnsi="Arial" w:cs="Arial"/>
        </w:rPr>
        <w:t>1</w:t>
      </w:r>
      <w:r w:rsidR="00D72242" w:rsidRPr="00F14C46">
        <w:rPr>
          <w:rFonts w:ascii="Arial" w:hAnsi="Arial" w:cs="Arial"/>
        </w:rPr>
        <w:t xml:space="preserve"> O que é IMC</w:t>
      </w:r>
      <w:r w:rsidR="00F82A72" w:rsidRPr="00F14C46">
        <w:rPr>
          <w:rFonts w:ascii="Arial" w:hAnsi="Arial" w:cs="Arial"/>
        </w:rPr>
        <w:t xml:space="preserve"> e quando </w:t>
      </w:r>
      <w:r w:rsidR="001F147E" w:rsidRPr="00F14C46">
        <w:rPr>
          <w:rFonts w:ascii="Arial" w:hAnsi="Arial" w:cs="Arial"/>
        </w:rPr>
        <w:t>deve ser utilizado.</w:t>
      </w:r>
      <w:bookmarkEnd w:id="20"/>
    </w:p>
    <w:p w14:paraId="688A70EB" w14:textId="77777777" w:rsidR="00FC7D82" w:rsidRDefault="00FC7D82" w:rsidP="00E259BA">
      <w:pPr>
        <w:spacing w:line="360" w:lineRule="auto"/>
        <w:ind w:firstLine="709"/>
        <w:jc w:val="both"/>
        <w:rPr>
          <w:bCs/>
        </w:rPr>
      </w:pPr>
    </w:p>
    <w:p w14:paraId="221AE1CE" w14:textId="77777777" w:rsidR="00A358D0" w:rsidRDefault="002A4460" w:rsidP="00E259BA">
      <w:pPr>
        <w:spacing w:line="360" w:lineRule="auto"/>
        <w:ind w:firstLine="709"/>
        <w:jc w:val="both"/>
        <w:rPr>
          <w:bCs/>
        </w:rPr>
      </w:pPr>
      <w:r>
        <w:rPr>
          <w:bCs/>
        </w:rPr>
        <w:t xml:space="preserve">O </w:t>
      </w:r>
      <w:r w:rsidR="00FC7D82">
        <w:rPr>
          <w:bCs/>
        </w:rPr>
        <w:t xml:space="preserve">IMC é um método </w:t>
      </w:r>
      <w:r>
        <w:rPr>
          <w:bCs/>
        </w:rPr>
        <w:t xml:space="preserve">para calcular seu Índice De Massa Corporal, muito </w:t>
      </w:r>
      <w:r w:rsidR="000303F9">
        <w:rPr>
          <w:bCs/>
        </w:rPr>
        <w:t>utilizado</w:t>
      </w:r>
      <w:r>
        <w:rPr>
          <w:bCs/>
        </w:rPr>
        <w:t xml:space="preserve"> por médicos para terem resultados </w:t>
      </w:r>
      <w:r w:rsidR="000303F9">
        <w:rPr>
          <w:bCs/>
        </w:rPr>
        <w:t>fáceis e rápidos</w:t>
      </w:r>
      <w:r w:rsidR="007E5CC0">
        <w:rPr>
          <w:bCs/>
        </w:rPr>
        <w:t>, com el</w:t>
      </w:r>
      <w:r w:rsidR="00D20987">
        <w:rPr>
          <w:bCs/>
        </w:rPr>
        <w:t>e</w:t>
      </w:r>
      <w:r w:rsidR="007E5CC0">
        <w:rPr>
          <w:bCs/>
        </w:rPr>
        <w:t xml:space="preserve"> podemos descob</w:t>
      </w:r>
      <w:r w:rsidR="00B45A8B">
        <w:rPr>
          <w:bCs/>
        </w:rPr>
        <w:t>rir por meio de um calculo simples se estamos abaixo, com peso ideal ou com sobre peso</w:t>
      </w:r>
      <w:r w:rsidR="000303F9">
        <w:rPr>
          <w:bCs/>
        </w:rPr>
        <w:t xml:space="preserve"> </w:t>
      </w:r>
      <w:r w:rsidR="00D30547">
        <w:rPr>
          <w:bCs/>
        </w:rPr>
        <w:t>“</w:t>
      </w:r>
      <w:r w:rsidR="00E12613" w:rsidRPr="00E12613">
        <w:rPr>
          <w:bCs/>
        </w:rPr>
        <w:t>Dentre as suas principais vantagens, destaca-se a facilidade de aplicação, visto que o índice é calculado de forma bastante simples, pela relação entre a massa (kg) dividida pelo quadrado da altura (m) do indivíduo</w:t>
      </w:r>
      <w:r w:rsidR="00D30547" w:rsidRPr="00D30547">
        <w:rPr>
          <w:bCs/>
        </w:rPr>
        <w:t>.</w:t>
      </w:r>
      <w:r w:rsidR="00D30547">
        <w:rPr>
          <w:bCs/>
        </w:rPr>
        <w:t>”</w:t>
      </w:r>
      <w:r w:rsidR="004078B7">
        <w:rPr>
          <w:bCs/>
        </w:rPr>
        <w:fldChar w:fldCharType="begin" w:fldLock="1"/>
      </w:r>
      <w:r w:rsidR="00D1781A">
        <w:rPr>
          <w:bCs/>
        </w:rPr>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004078B7">
        <w:rPr>
          <w:bCs/>
        </w:rPr>
        <w:fldChar w:fldCharType="separate"/>
      </w:r>
      <w:r w:rsidR="004078B7" w:rsidRPr="004078B7">
        <w:rPr>
          <w:bCs/>
          <w:noProof/>
        </w:rPr>
        <w:t>(BERTOL; DUTRA; NOHAMA, 2013)</w:t>
      </w:r>
      <w:r w:rsidR="004078B7">
        <w:rPr>
          <w:bCs/>
        </w:rPr>
        <w:fldChar w:fldCharType="end"/>
      </w:r>
      <w:r w:rsidR="00361C7A">
        <w:rPr>
          <w:bCs/>
        </w:rPr>
        <w:t>.</w:t>
      </w:r>
      <w:r w:rsidR="004E1D63">
        <w:rPr>
          <w:bCs/>
        </w:rPr>
        <w:t xml:space="preserve"> </w:t>
      </w:r>
      <w:r w:rsidR="00F53A80">
        <w:rPr>
          <w:bCs/>
        </w:rPr>
        <w:t>Mu</w:t>
      </w:r>
      <w:r w:rsidR="00482C02">
        <w:rPr>
          <w:bCs/>
        </w:rPr>
        <w:t xml:space="preserve">ito recomendado nos últimos anos pela OMS (Organização Mundial da Saúde), pela sua facilidade de </w:t>
      </w:r>
      <w:r w:rsidR="006C1E25">
        <w:rPr>
          <w:bCs/>
        </w:rPr>
        <w:t xml:space="preserve">obtenção de resultados e diagnósticos, porém </w:t>
      </w:r>
      <w:r w:rsidR="00A358D0">
        <w:rPr>
          <w:bCs/>
        </w:rPr>
        <w:t>a</w:t>
      </w:r>
      <w:r w:rsidR="006C1E25">
        <w:rPr>
          <w:bCs/>
        </w:rPr>
        <w:t xml:space="preserve"> </w:t>
      </w:r>
      <w:r w:rsidR="004C3C18">
        <w:rPr>
          <w:bCs/>
        </w:rPr>
        <w:t>contestações</w:t>
      </w:r>
      <w:r w:rsidR="00E62A02">
        <w:rPr>
          <w:bCs/>
        </w:rPr>
        <w:t xml:space="preserve"> de quando e com que faixa etária deve ser utilizada</w:t>
      </w:r>
      <w:r w:rsidR="00A358D0">
        <w:rPr>
          <w:bCs/>
        </w:rPr>
        <w:t xml:space="preserve"> </w:t>
      </w:r>
    </w:p>
    <w:p w14:paraId="7C556E07" w14:textId="77777777" w:rsidR="00D27EF2" w:rsidRDefault="00A358D0" w:rsidP="00F14C46">
      <w:pPr>
        <w:pStyle w:val="citao-longa"/>
        <w:rPr>
          <w:bCs/>
        </w:rPr>
      </w:pPr>
      <w:r w:rsidRPr="00B6469C">
        <w:rPr>
          <w:rStyle w:val="citao-longaChar"/>
        </w:rPr>
        <w:t>Em idosos, porém, seu emprego apresenta controvérsias em função do decréscimo de estatura, acúmulo de tecido adiposo, redução da massa corporal magra e diminuição da quantidade de água no organismo. Assim, vem sendo muito discutido o uso do IMC e dos limites de normalidade adotados para análise de desnutrição, sobrepeso e obesidade em idosos</w:t>
      </w:r>
      <w:r w:rsidR="00CB3AC5" w:rsidRPr="00B6469C">
        <w:rPr>
          <w:rStyle w:val="citao-longaChar"/>
        </w:rPr>
        <w:t xml:space="preserve"> </w:t>
      </w:r>
      <w:r w:rsidR="009268BD" w:rsidRPr="00B6469C">
        <w:rPr>
          <w:rStyle w:val="citao-longaChar"/>
        </w:rPr>
        <w:t xml:space="preserve">(SOUZA; FRAGA; </w:t>
      </w:r>
      <w:r w:rsidR="00E73162" w:rsidRPr="00B6469C">
        <w:rPr>
          <w:rStyle w:val="citao-longaChar"/>
        </w:rPr>
        <w:t>GOTTSCHALL; BUSNELLO</w:t>
      </w:r>
      <w:r w:rsidR="008C131B">
        <w:rPr>
          <w:rStyle w:val="citao-longaChar"/>
        </w:rPr>
        <w:t xml:space="preserve">; </w:t>
      </w:r>
      <w:r w:rsidR="001F6F7E">
        <w:rPr>
          <w:rStyle w:val="citao-longaChar"/>
        </w:rPr>
        <w:t xml:space="preserve">RABITO, </w:t>
      </w:r>
      <w:r w:rsidR="001F6F7E" w:rsidRPr="00B6469C">
        <w:rPr>
          <w:rStyle w:val="citao-longaChar"/>
        </w:rPr>
        <w:t>2013</w:t>
      </w:r>
      <w:r w:rsidR="00775682" w:rsidRPr="00B6469C">
        <w:rPr>
          <w:rStyle w:val="citao-longaChar"/>
        </w:rPr>
        <w:t>)</w:t>
      </w:r>
      <w:r w:rsidR="00D27EF2" w:rsidRPr="00B6469C">
        <w:rPr>
          <w:rStyle w:val="citao-longaChar"/>
        </w:rPr>
        <w:t>.</w:t>
      </w:r>
    </w:p>
    <w:p w14:paraId="746B0CB5" w14:textId="77777777" w:rsidR="001430DF" w:rsidRPr="006C4461" w:rsidRDefault="004B3DD0" w:rsidP="00E259BA">
      <w:pPr>
        <w:spacing w:line="360" w:lineRule="auto"/>
        <w:ind w:firstLine="709"/>
        <w:jc w:val="both"/>
      </w:pPr>
      <w:r>
        <w:rPr>
          <w:bCs/>
        </w:rPr>
        <w:t xml:space="preserve">Tendo em vista que músculos também entram </w:t>
      </w:r>
      <w:r w:rsidR="008C5CF7">
        <w:rPr>
          <w:bCs/>
        </w:rPr>
        <w:t xml:space="preserve">como peso no </w:t>
      </w:r>
      <w:r w:rsidR="00DC72BB">
        <w:rPr>
          <w:bCs/>
        </w:rPr>
        <w:t>cálculo</w:t>
      </w:r>
      <w:r w:rsidR="008C5CF7">
        <w:rPr>
          <w:bCs/>
        </w:rPr>
        <w:t xml:space="preserve"> do IMC, </w:t>
      </w:r>
      <w:r w:rsidR="0093067F">
        <w:rPr>
          <w:bCs/>
        </w:rPr>
        <w:t>porém músculos não significam má saúde</w:t>
      </w:r>
      <w:r w:rsidR="006906EE">
        <w:rPr>
          <w:bCs/>
        </w:rPr>
        <w:t xml:space="preserve">, mas quanto </w:t>
      </w:r>
      <w:r w:rsidR="001F56CB">
        <w:rPr>
          <w:bCs/>
        </w:rPr>
        <w:t xml:space="preserve">maior a quantidade </w:t>
      </w:r>
      <w:r w:rsidR="00F36788">
        <w:rPr>
          <w:bCs/>
        </w:rPr>
        <w:t>massa muscular</w:t>
      </w:r>
      <w:r w:rsidR="00EC63F7">
        <w:rPr>
          <w:bCs/>
        </w:rPr>
        <w:t xml:space="preserve"> mais pesado </w:t>
      </w:r>
      <w:r w:rsidR="006906EE">
        <w:rPr>
          <w:bCs/>
        </w:rPr>
        <w:t>se pode ficar</w:t>
      </w:r>
      <w:r w:rsidR="003F1311">
        <w:rPr>
          <w:bCs/>
        </w:rPr>
        <w:t>, pessoas praticantes de musculação</w:t>
      </w:r>
      <w:r w:rsidR="0080679D">
        <w:rPr>
          <w:bCs/>
        </w:rPr>
        <w:t xml:space="preserve"> não deve utilizar o </w:t>
      </w:r>
      <w:r w:rsidR="00D17510">
        <w:rPr>
          <w:bCs/>
        </w:rPr>
        <w:t>I</w:t>
      </w:r>
      <w:r w:rsidR="0080679D">
        <w:rPr>
          <w:bCs/>
        </w:rPr>
        <w:t xml:space="preserve">MC como base para calculo de sua </w:t>
      </w:r>
      <w:r w:rsidR="00DC72BB">
        <w:rPr>
          <w:bCs/>
        </w:rPr>
        <w:t xml:space="preserve">atual situação corporal </w:t>
      </w:r>
      <w:r w:rsidR="00F71E3B">
        <w:rPr>
          <w:bCs/>
        </w:rPr>
        <w:t>assim como gestantes</w:t>
      </w:r>
      <w:r w:rsidR="0055753C">
        <w:rPr>
          <w:bCs/>
        </w:rPr>
        <w:t xml:space="preserve"> e idosos</w:t>
      </w:r>
      <w:r w:rsidR="00F71E3B">
        <w:rPr>
          <w:bCs/>
        </w:rPr>
        <w:t xml:space="preserve">, como comenta </w:t>
      </w:r>
      <w:r w:rsidR="0065356A">
        <w:rPr>
          <w:bCs/>
        </w:rPr>
        <w:t>a nutricionista (ZANIN, 2020)</w:t>
      </w:r>
      <w:r w:rsidR="00D73009">
        <w:rPr>
          <w:bCs/>
        </w:rPr>
        <w:t>.</w:t>
      </w:r>
      <w:r w:rsidR="00061C29">
        <w:rPr>
          <w:bCs/>
        </w:rPr>
        <w:t xml:space="preserve"> </w:t>
      </w:r>
      <w:r w:rsidR="00B41BA3">
        <w:rPr>
          <w:bCs/>
        </w:rPr>
        <w:t xml:space="preserve">Para a </w:t>
      </w:r>
      <w:r w:rsidR="00061C29">
        <w:rPr>
          <w:bCs/>
        </w:rPr>
        <w:t>OMS</w:t>
      </w:r>
      <w:r w:rsidR="00B41BA3">
        <w:t xml:space="preserve"> </w:t>
      </w:r>
      <w:r w:rsidR="00EF7F68">
        <w:t xml:space="preserve">o </w:t>
      </w:r>
      <w:r w:rsidR="00061C29" w:rsidRPr="00061C29">
        <w:t xml:space="preserve">índice é </w:t>
      </w:r>
      <w:r w:rsidR="00EF7F68">
        <w:t>recomendado</w:t>
      </w:r>
      <w:r w:rsidR="00061C29" w:rsidRPr="00061C29">
        <w:t xml:space="preserve"> para adultos entre 20 e 64 anos</w:t>
      </w:r>
      <w:r w:rsidR="00EF7F68">
        <w:t xml:space="preserve">, pois pode </w:t>
      </w:r>
      <w:r w:rsidR="00AD0139">
        <w:t>ser desconsiderado a fase de desenvolvimento corporal.</w:t>
      </w:r>
    </w:p>
    <w:p w14:paraId="49D379DC" w14:textId="77777777" w:rsidR="00C774B2" w:rsidRDefault="00C774B2" w:rsidP="00E259BA">
      <w:pPr>
        <w:spacing w:line="360" w:lineRule="auto"/>
        <w:ind w:firstLine="709"/>
        <w:jc w:val="both"/>
        <w:rPr>
          <w:bCs/>
        </w:rPr>
      </w:pPr>
    </w:p>
    <w:p w14:paraId="50F6BB5F" w14:textId="77777777" w:rsidR="00D72242" w:rsidRPr="00F14C46" w:rsidRDefault="0053070B" w:rsidP="00F14C46">
      <w:pPr>
        <w:pStyle w:val="Ttulo3"/>
        <w:rPr>
          <w:rFonts w:ascii="Arial" w:hAnsi="Arial" w:cs="Arial"/>
        </w:rPr>
      </w:pPr>
      <w:bookmarkStart w:id="21" w:name="_Toc82536001"/>
      <w:r w:rsidRPr="00F14C46">
        <w:rPr>
          <w:rFonts w:ascii="Arial" w:hAnsi="Arial" w:cs="Arial"/>
        </w:rPr>
        <w:t>6</w:t>
      </w:r>
      <w:r w:rsidR="00D72242" w:rsidRPr="00F14C46">
        <w:rPr>
          <w:rFonts w:ascii="Arial" w:hAnsi="Arial" w:cs="Arial"/>
        </w:rPr>
        <w:t>.</w:t>
      </w:r>
      <w:r w:rsidR="00BB3523" w:rsidRPr="00F14C46">
        <w:rPr>
          <w:rFonts w:ascii="Arial" w:hAnsi="Arial" w:cs="Arial"/>
        </w:rPr>
        <w:t>2</w:t>
      </w:r>
      <w:r w:rsidR="00D72242" w:rsidRPr="00F14C46">
        <w:rPr>
          <w:rFonts w:ascii="Arial" w:hAnsi="Arial" w:cs="Arial"/>
        </w:rPr>
        <w:t>.</w:t>
      </w:r>
      <w:r w:rsidR="00BB3523" w:rsidRPr="00F14C46">
        <w:rPr>
          <w:rFonts w:ascii="Arial" w:hAnsi="Arial" w:cs="Arial"/>
        </w:rPr>
        <w:t>2</w:t>
      </w:r>
      <w:r w:rsidR="00D72242" w:rsidRPr="00F14C46">
        <w:rPr>
          <w:rFonts w:ascii="Arial" w:hAnsi="Arial" w:cs="Arial"/>
        </w:rPr>
        <w:t xml:space="preserve"> </w:t>
      </w:r>
      <w:r w:rsidR="005C31E7" w:rsidRPr="00F14C46">
        <w:rPr>
          <w:rFonts w:ascii="Arial" w:hAnsi="Arial" w:cs="Arial"/>
        </w:rPr>
        <w:t>Como Calcular o IMC</w:t>
      </w:r>
      <w:bookmarkEnd w:id="21"/>
    </w:p>
    <w:p w14:paraId="247F0C2C" w14:textId="77777777" w:rsidR="00C774B2" w:rsidRDefault="00C774B2" w:rsidP="00E259BA">
      <w:pPr>
        <w:spacing w:line="360" w:lineRule="auto"/>
        <w:ind w:firstLine="709"/>
        <w:jc w:val="both"/>
        <w:rPr>
          <w:bCs/>
        </w:rPr>
      </w:pPr>
    </w:p>
    <w:p w14:paraId="3902B399" w14:textId="77777777" w:rsidR="00FA201D" w:rsidRDefault="0010521A" w:rsidP="00E259BA">
      <w:pPr>
        <w:spacing w:line="360" w:lineRule="auto"/>
        <w:ind w:firstLine="709"/>
        <w:jc w:val="both"/>
      </w:pPr>
      <w:r>
        <w:t xml:space="preserve">Como foi dito o </w:t>
      </w:r>
      <w:r w:rsidR="00AE4F12">
        <w:t>cálculo</w:t>
      </w:r>
      <w:r>
        <w:t xml:space="preserve"> do IMC é simples e sem custo para obter seu resultado, baseia-se </w:t>
      </w:r>
      <w:r w:rsidR="00AE4F12">
        <w:t>“pela relação entre a massa (kg) dividida pelo quadrado da altura (m) do indivíduo”</w:t>
      </w:r>
      <w:r w:rsidR="00994B0B">
        <w:fldChar w:fldCharType="begin" w:fldLock="1"/>
      </w:r>
      <w:r w:rsidR="00EF2BB5">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00994B0B">
        <w:fldChar w:fldCharType="separate"/>
      </w:r>
      <w:r w:rsidR="00994B0B" w:rsidRPr="00994B0B">
        <w:rPr>
          <w:noProof/>
        </w:rPr>
        <w:t>(BERTOL; DUTRA; NOHAMA, 2013)</w:t>
      </w:r>
      <w:r w:rsidR="00994B0B">
        <w:fldChar w:fldCharType="end"/>
      </w:r>
    </w:p>
    <w:p w14:paraId="37B0D697" w14:textId="77777777" w:rsidR="00286373" w:rsidRDefault="00286373" w:rsidP="007B1195">
      <w:pPr>
        <w:pStyle w:val="citao-longa"/>
      </w:pPr>
    </w:p>
    <w:p w14:paraId="0718C6FC" w14:textId="3E1787F3" w:rsidR="007B1195" w:rsidRDefault="007B1195" w:rsidP="007B1195">
      <w:pPr>
        <w:pStyle w:val="citao-longa"/>
      </w:pPr>
      <w:bookmarkStart w:id="22" w:name="_Toc80901181"/>
      <w:r>
        <w:t xml:space="preserve">Figura </w:t>
      </w:r>
      <w:r>
        <w:fldChar w:fldCharType="begin"/>
      </w:r>
      <w:r>
        <w:instrText xml:space="preserve"> SEQ Figura \* ARABIC </w:instrText>
      </w:r>
      <w:r>
        <w:fldChar w:fldCharType="separate"/>
      </w:r>
      <w:r>
        <w:rPr>
          <w:noProof/>
        </w:rPr>
        <w:t>2</w:t>
      </w:r>
      <w:r>
        <w:fldChar w:fldCharType="end"/>
      </w:r>
      <w:r>
        <w:t>:</w:t>
      </w:r>
      <w:r w:rsidRPr="00000B72">
        <w:t>Cálculo do Índice de Massa Corporal</w:t>
      </w:r>
      <w:bookmarkEnd w:id="22"/>
    </w:p>
    <w:p w14:paraId="2A9B71C1" w14:textId="29699189" w:rsidR="00286373" w:rsidRPr="007B1195" w:rsidRDefault="00286373" w:rsidP="007B1195">
      <w:pPr>
        <w:keepNext/>
        <w:spacing w:line="360" w:lineRule="auto"/>
        <w:ind w:firstLine="709"/>
        <w:jc w:val="both"/>
      </w:pPr>
      <w:r>
        <w:rPr>
          <w:noProof/>
          <w:lang w:val="pt-BR" w:eastAsia="pt-BR"/>
        </w:rPr>
        <w:lastRenderedPageBreak/>
        <w:drawing>
          <wp:inline distT="0" distB="0" distL="0" distR="0" wp14:anchorId="1F931879" wp14:editId="691EAFAC">
            <wp:extent cx="5023261" cy="1710047"/>
            <wp:effectExtent l="0" t="0" r="6350" b="5080"/>
            <wp:docPr id="776" name="Picture 7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76"/>
                    <pic:cNvPicPr/>
                  </pic:nvPicPr>
                  <pic:blipFill>
                    <a:blip r:embed="rId24">
                      <a:extLst>
                        <a:ext uri="{28A0092B-C50C-407E-A947-70E740481C1C}">
                          <a14:useLocalDpi xmlns:a14="http://schemas.microsoft.com/office/drawing/2010/main" val="0"/>
                        </a:ext>
                      </a:extLst>
                    </a:blip>
                    <a:stretch>
                      <a:fillRect/>
                    </a:stretch>
                  </pic:blipFill>
                  <pic:spPr>
                    <a:xfrm>
                      <a:off x="0" y="0"/>
                      <a:ext cx="5023261" cy="1710047"/>
                    </a:xfrm>
                    <a:prstGeom prst="rect">
                      <a:avLst/>
                    </a:prstGeom>
                  </pic:spPr>
                </pic:pic>
              </a:graphicData>
            </a:graphic>
          </wp:inline>
        </w:drawing>
      </w:r>
    </w:p>
    <w:p w14:paraId="2867C9D0" w14:textId="77777777" w:rsidR="00922007" w:rsidRDefault="00922007" w:rsidP="00E259BA">
      <w:pPr>
        <w:spacing w:line="360" w:lineRule="auto"/>
        <w:ind w:firstLine="709"/>
        <w:jc w:val="both"/>
        <w:rPr>
          <w:rFonts w:ascii="Times New Roman" w:hAnsi="Times New Roman" w:cs="Times New Roman"/>
          <w:sz w:val="20"/>
          <w:szCs w:val="20"/>
        </w:rPr>
      </w:pPr>
      <w:r w:rsidRPr="00922007">
        <w:rPr>
          <w:rFonts w:ascii="Times New Roman" w:hAnsi="Times New Roman" w:cs="Times New Roman"/>
          <w:sz w:val="20"/>
          <w:szCs w:val="20"/>
        </w:rPr>
        <w:t>Fonte</w:t>
      </w:r>
      <w:r>
        <w:rPr>
          <w:rFonts w:ascii="Times New Roman" w:hAnsi="Times New Roman" w:cs="Times New Roman"/>
          <w:sz w:val="20"/>
          <w:szCs w:val="20"/>
        </w:rPr>
        <w:t xml:space="preserve">: </w:t>
      </w:r>
      <w:r w:rsidRPr="00922007">
        <w:rPr>
          <w:rFonts w:ascii="Times New Roman" w:hAnsi="Times New Roman" w:cs="Times New Roman"/>
          <w:sz w:val="20"/>
          <w:szCs w:val="20"/>
        </w:rPr>
        <w:fldChar w:fldCharType="begin" w:fldLock="1"/>
      </w:r>
      <w:r w:rsidR="00EF2BB5">
        <w:rPr>
          <w:rFonts w:ascii="Times New Roman" w:hAnsi="Times New Roman" w:cs="Times New Roman"/>
          <w:sz w:val="20"/>
          <w:szCs w:val="20"/>
        </w:rPr>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Pr="00922007">
        <w:rPr>
          <w:rFonts w:ascii="Times New Roman" w:hAnsi="Times New Roman" w:cs="Times New Roman"/>
          <w:sz w:val="20"/>
          <w:szCs w:val="20"/>
        </w:rPr>
        <w:fldChar w:fldCharType="separate"/>
      </w:r>
      <w:r w:rsidRPr="00922007">
        <w:rPr>
          <w:rFonts w:ascii="Times New Roman" w:hAnsi="Times New Roman" w:cs="Times New Roman"/>
          <w:noProof/>
          <w:sz w:val="20"/>
          <w:szCs w:val="20"/>
        </w:rPr>
        <w:t>(BERTOL; DUTRA; NOHAMA, 2013)</w:t>
      </w:r>
      <w:r w:rsidRPr="00922007">
        <w:rPr>
          <w:rFonts w:ascii="Times New Roman" w:hAnsi="Times New Roman" w:cs="Times New Roman"/>
          <w:sz w:val="20"/>
          <w:szCs w:val="20"/>
        </w:rPr>
        <w:fldChar w:fldCharType="end"/>
      </w:r>
    </w:p>
    <w:p w14:paraId="30B5FC17" w14:textId="77777777" w:rsidR="00E7251E" w:rsidRPr="00922007" w:rsidRDefault="00E7251E" w:rsidP="00E259BA">
      <w:pPr>
        <w:spacing w:line="360" w:lineRule="auto"/>
        <w:ind w:firstLine="709"/>
        <w:jc w:val="both"/>
        <w:rPr>
          <w:rFonts w:ascii="Times New Roman" w:hAnsi="Times New Roman" w:cs="Times New Roman"/>
          <w:sz w:val="20"/>
          <w:szCs w:val="20"/>
        </w:rPr>
      </w:pPr>
    </w:p>
    <w:p w14:paraId="5094DBCA" w14:textId="1FB6295A" w:rsidR="00D837DA" w:rsidRDefault="00224E42" w:rsidP="000966FA">
      <w:pPr>
        <w:spacing w:line="360" w:lineRule="auto"/>
        <w:ind w:firstLine="709"/>
        <w:jc w:val="both"/>
      </w:pPr>
      <w:r>
        <w:t xml:space="preserve">Uma vez </w:t>
      </w:r>
      <w:r w:rsidR="00152110">
        <w:t xml:space="preserve">feito o </w:t>
      </w:r>
      <w:r w:rsidR="002A3975">
        <w:t>cálculo</w:t>
      </w:r>
      <w:r>
        <w:t>,</w:t>
      </w:r>
      <w:r w:rsidR="00152110">
        <w:t xml:space="preserve"> com o resultado obtido</w:t>
      </w:r>
      <w:r>
        <w:t xml:space="preserve"> podemos</w:t>
      </w:r>
      <w:r w:rsidR="00152110">
        <w:t>, podemos relacionar com uma rabela</w:t>
      </w:r>
      <w:r w:rsidR="002A3975">
        <w:t xml:space="preserve"> de resultados </w:t>
      </w:r>
      <w:r w:rsidR="00E7251E">
        <w:t>e suas consequências</w:t>
      </w:r>
      <w:r w:rsidR="00C00069">
        <w:t>:</w:t>
      </w:r>
    </w:p>
    <w:p w14:paraId="0067E99C" w14:textId="34C94DD8" w:rsidR="00E468D2" w:rsidRDefault="00E468D2" w:rsidP="00E468D2">
      <w:pPr>
        <w:spacing w:line="360" w:lineRule="auto"/>
        <w:jc w:val="both"/>
      </w:pPr>
    </w:p>
    <w:p w14:paraId="58C548BE" w14:textId="7C00608D" w:rsidR="00E468D2" w:rsidRDefault="00E468D2" w:rsidP="00E468D2">
      <w:pPr>
        <w:spacing w:line="360" w:lineRule="auto"/>
        <w:jc w:val="both"/>
      </w:pPr>
    </w:p>
    <w:p w14:paraId="3584FECE" w14:textId="77777777" w:rsidR="00E468D2" w:rsidRDefault="00E468D2" w:rsidP="00E468D2">
      <w:pPr>
        <w:spacing w:line="360" w:lineRule="auto"/>
        <w:jc w:val="both"/>
      </w:pPr>
    </w:p>
    <w:p w14:paraId="79C0C1A0" w14:textId="6417FDC3" w:rsidR="000966FA" w:rsidRPr="000966FA" w:rsidRDefault="007B1195" w:rsidP="007B1195">
      <w:pPr>
        <w:pStyle w:val="citao-longa"/>
        <w:spacing w:before="100" w:beforeAutospacing="1" w:after="100" w:afterAutospacing="1"/>
      </w:pPr>
      <w:bookmarkStart w:id="23" w:name="_Toc79018487"/>
      <w:r>
        <w:t xml:space="preserve">Quadro </w:t>
      </w:r>
      <w:r>
        <w:fldChar w:fldCharType="begin"/>
      </w:r>
      <w:r>
        <w:instrText xml:space="preserve"> SEQ Quadro \* ARABIC </w:instrText>
      </w:r>
      <w:r>
        <w:fldChar w:fldCharType="separate"/>
      </w:r>
      <w:r>
        <w:rPr>
          <w:noProof/>
        </w:rPr>
        <w:t>1</w:t>
      </w:r>
      <w:r>
        <w:fldChar w:fldCharType="end"/>
      </w:r>
      <w:r>
        <w:t xml:space="preserve">: </w:t>
      </w:r>
      <w:r w:rsidRPr="00713C69">
        <w:t>Classificação Do IMC</w:t>
      </w:r>
      <w:bookmarkEnd w:id="23"/>
    </w:p>
    <w:tbl>
      <w:tblPr>
        <w:tblStyle w:val="TableGrid"/>
        <w:tblW w:w="8101" w:type="dxa"/>
        <w:jc w:val="center"/>
        <w:tblInd w:w="0" w:type="dxa"/>
        <w:tblCellMar>
          <w:top w:w="76" w:type="dxa"/>
          <w:left w:w="208" w:type="dxa"/>
          <w:right w:w="115" w:type="dxa"/>
        </w:tblCellMar>
        <w:tblLook w:val="04A0" w:firstRow="1" w:lastRow="0" w:firstColumn="1" w:lastColumn="0" w:noHBand="0" w:noVBand="1"/>
      </w:tblPr>
      <w:tblGrid>
        <w:gridCol w:w="1896"/>
        <w:gridCol w:w="3118"/>
        <w:gridCol w:w="3087"/>
      </w:tblGrid>
      <w:tr w:rsidR="00762D8C" w14:paraId="6B5EA890"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tcPr>
          <w:p w14:paraId="72D110E1" w14:textId="77777777" w:rsidR="00762D8C" w:rsidRDefault="00762D8C" w:rsidP="00E259BA">
            <w:pPr>
              <w:spacing w:line="360" w:lineRule="auto"/>
              <w:ind w:firstLine="709"/>
              <w:jc w:val="both"/>
            </w:pPr>
            <w:r>
              <w:t>IMC</w:t>
            </w:r>
          </w:p>
        </w:tc>
        <w:tc>
          <w:tcPr>
            <w:tcW w:w="3118" w:type="dxa"/>
            <w:tcBorders>
              <w:top w:val="single" w:sz="8" w:space="0" w:color="4D4D4D"/>
              <w:left w:val="single" w:sz="8" w:space="0" w:color="4D4D4D"/>
              <w:bottom w:val="single" w:sz="8" w:space="0" w:color="4D4D4D"/>
              <w:right w:val="single" w:sz="8" w:space="0" w:color="4D4D4D"/>
            </w:tcBorders>
          </w:tcPr>
          <w:p w14:paraId="59818E62" w14:textId="77777777" w:rsidR="00762D8C" w:rsidRDefault="00762D8C" w:rsidP="00E259BA">
            <w:pPr>
              <w:spacing w:line="360" w:lineRule="auto"/>
              <w:ind w:firstLine="709"/>
              <w:jc w:val="both"/>
            </w:pPr>
            <w:r>
              <w:t>CLASSIFICAÇÃO</w:t>
            </w:r>
          </w:p>
        </w:tc>
        <w:tc>
          <w:tcPr>
            <w:tcW w:w="3087" w:type="dxa"/>
            <w:tcBorders>
              <w:top w:val="single" w:sz="8" w:space="0" w:color="4D4D4D"/>
              <w:left w:val="single" w:sz="8" w:space="0" w:color="4D4D4D"/>
              <w:bottom w:val="single" w:sz="8" w:space="0" w:color="4D4D4D"/>
              <w:right w:val="single" w:sz="8" w:space="0" w:color="4D4D4D"/>
            </w:tcBorders>
          </w:tcPr>
          <w:p w14:paraId="5A402F2D" w14:textId="77777777" w:rsidR="00762D8C" w:rsidRDefault="00B479D6" w:rsidP="00E259BA">
            <w:pPr>
              <w:spacing w:line="360" w:lineRule="auto"/>
              <w:ind w:firstLine="709"/>
              <w:jc w:val="both"/>
            </w:pPr>
            <w:r>
              <w:t>PODE ACONTECER</w:t>
            </w:r>
          </w:p>
        </w:tc>
      </w:tr>
      <w:tr w:rsidR="00762D8C" w14:paraId="63C758DC" w14:textId="77777777" w:rsidTr="000966FA">
        <w:trPr>
          <w:trHeight w:val="432"/>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FF7C5"/>
          </w:tcPr>
          <w:p w14:paraId="297586A3" w14:textId="77777777" w:rsidR="00762D8C" w:rsidRDefault="00762D8C" w:rsidP="000966FA">
            <w:pPr>
              <w:spacing w:line="360" w:lineRule="auto"/>
              <w:jc w:val="both"/>
            </w:pPr>
            <w:r>
              <w:t>&lt;18,5</w:t>
            </w:r>
          </w:p>
        </w:tc>
        <w:tc>
          <w:tcPr>
            <w:tcW w:w="3118" w:type="dxa"/>
            <w:tcBorders>
              <w:top w:val="single" w:sz="8" w:space="0" w:color="4D4D4D"/>
              <w:left w:val="single" w:sz="8" w:space="0" w:color="4D4D4D"/>
              <w:bottom w:val="single" w:sz="8" w:space="0" w:color="4D4D4D"/>
              <w:right w:val="single" w:sz="8" w:space="0" w:color="4D4D4D"/>
            </w:tcBorders>
          </w:tcPr>
          <w:p w14:paraId="1CBAEB77" w14:textId="77777777" w:rsidR="00762D8C" w:rsidRDefault="00762D8C" w:rsidP="000966FA">
            <w:pPr>
              <w:spacing w:line="360" w:lineRule="auto"/>
              <w:jc w:val="both"/>
            </w:pPr>
            <w:r>
              <w:t>Baixo peso</w:t>
            </w:r>
          </w:p>
        </w:tc>
        <w:tc>
          <w:tcPr>
            <w:tcW w:w="3087" w:type="dxa"/>
            <w:tcBorders>
              <w:top w:val="single" w:sz="8" w:space="0" w:color="4D4D4D"/>
              <w:left w:val="single" w:sz="8" w:space="0" w:color="4D4D4D"/>
              <w:bottom w:val="single" w:sz="8" w:space="0" w:color="4D4D4D"/>
              <w:right w:val="single" w:sz="8" w:space="0" w:color="4D4D4D"/>
            </w:tcBorders>
          </w:tcPr>
          <w:p w14:paraId="49E7FC50" w14:textId="77777777" w:rsidR="00762D8C" w:rsidRDefault="00AE0053" w:rsidP="000966FA">
            <w:pPr>
              <w:spacing w:line="360" w:lineRule="auto"/>
              <w:jc w:val="both"/>
            </w:pPr>
            <w:r>
              <w:rPr>
                <w:rFonts w:ascii="Helvetica" w:hAnsi="Helvetica"/>
                <w:color w:val="404040"/>
                <w:sz w:val="22"/>
                <w:shd w:val="clear" w:color="auto" w:fill="FFFFFF"/>
              </w:rPr>
              <w:t>Fadiga, stress, ansiedade</w:t>
            </w:r>
          </w:p>
        </w:tc>
      </w:tr>
      <w:tr w:rsidR="00762D8C" w14:paraId="4F1922CA" w14:textId="77777777" w:rsidTr="000966FA">
        <w:trPr>
          <w:trHeight w:val="434"/>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7E09F"/>
          </w:tcPr>
          <w:p w14:paraId="71A8DAEB" w14:textId="77777777" w:rsidR="00762D8C" w:rsidRDefault="00762D8C" w:rsidP="000966FA">
            <w:pPr>
              <w:spacing w:line="360" w:lineRule="auto"/>
              <w:jc w:val="both"/>
            </w:pPr>
            <w:r>
              <w:t>18,5 a 24,9</w:t>
            </w:r>
          </w:p>
        </w:tc>
        <w:tc>
          <w:tcPr>
            <w:tcW w:w="3118" w:type="dxa"/>
            <w:tcBorders>
              <w:top w:val="single" w:sz="8" w:space="0" w:color="4D4D4D"/>
              <w:left w:val="single" w:sz="8" w:space="0" w:color="4D4D4D"/>
              <w:bottom w:val="single" w:sz="8" w:space="0" w:color="4D4D4D"/>
              <w:right w:val="single" w:sz="8" w:space="0" w:color="4D4D4D"/>
            </w:tcBorders>
          </w:tcPr>
          <w:p w14:paraId="75E351E5" w14:textId="77777777" w:rsidR="00762D8C" w:rsidRDefault="00762D8C" w:rsidP="000966FA">
            <w:pPr>
              <w:spacing w:line="360" w:lineRule="auto"/>
              <w:jc w:val="both"/>
            </w:pPr>
            <w:r>
              <w:t>Peso normal</w:t>
            </w:r>
          </w:p>
        </w:tc>
        <w:tc>
          <w:tcPr>
            <w:tcW w:w="3087" w:type="dxa"/>
            <w:tcBorders>
              <w:top w:val="single" w:sz="8" w:space="0" w:color="4D4D4D"/>
              <w:left w:val="single" w:sz="8" w:space="0" w:color="4D4D4D"/>
              <w:bottom w:val="single" w:sz="8" w:space="0" w:color="4D4D4D"/>
              <w:right w:val="single" w:sz="8" w:space="0" w:color="4D4D4D"/>
            </w:tcBorders>
          </w:tcPr>
          <w:p w14:paraId="2CC9A705" w14:textId="77777777" w:rsidR="00762D8C" w:rsidRDefault="00A735E6" w:rsidP="000966FA">
            <w:pPr>
              <w:spacing w:line="360" w:lineRule="auto"/>
              <w:jc w:val="both"/>
            </w:pPr>
            <w:r>
              <w:rPr>
                <w:rFonts w:ascii="Helvetica" w:hAnsi="Helvetica"/>
                <w:color w:val="404040"/>
                <w:sz w:val="22"/>
                <w:shd w:val="clear" w:color="auto" w:fill="F5F5F6"/>
              </w:rPr>
              <w:t>Menor risco de doenças cardíacas e vasculares</w:t>
            </w:r>
          </w:p>
        </w:tc>
      </w:tr>
      <w:tr w:rsidR="00762D8C" w14:paraId="5398B111"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9BF73"/>
          </w:tcPr>
          <w:p w14:paraId="12586D29" w14:textId="77777777" w:rsidR="00762D8C" w:rsidRDefault="00762D8C" w:rsidP="000966FA">
            <w:pPr>
              <w:spacing w:line="360" w:lineRule="auto"/>
              <w:jc w:val="both"/>
            </w:pPr>
            <w:r>
              <w:t>25,0 a 29,9</w:t>
            </w:r>
          </w:p>
        </w:tc>
        <w:tc>
          <w:tcPr>
            <w:tcW w:w="3118" w:type="dxa"/>
            <w:tcBorders>
              <w:top w:val="single" w:sz="8" w:space="0" w:color="4D4D4D"/>
              <w:left w:val="single" w:sz="8" w:space="0" w:color="4D4D4D"/>
              <w:bottom w:val="single" w:sz="8" w:space="0" w:color="4D4D4D"/>
              <w:right w:val="single" w:sz="8" w:space="0" w:color="4D4D4D"/>
            </w:tcBorders>
          </w:tcPr>
          <w:p w14:paraId="65608633" w14:textId="77777777" w:rsidR="00762D8C" w:rsidRDefault="00762D8C" w:rsidP="000966FA">
            <w:pPr>
              <w:spacing w:line="360" w:lineRule="auto"/>
              <w:jc w:val="both"/>
            </w:pPr>
            <w:r>
              <w:t>Excesso de peso</w:t>
            </w:r>
          </w:p>
        </w:tc>
        <w:tc>
          <w:tcPr>
            <w:tcW w:w="3087" w:type="dxa"/>
            <w:tcBorders>
              <w:top w:val="single" w:sz="8" w:space="0" w:color="4D4D4D"/>
              <w:left w:val="single" w:sz="8" w:space="0" w:color="4D4D4D"/>
              <w:bottom w:val="single" w:sz="8" w:space="0" w:color="4D4D4D"/>
              <w:right w:val="single" w:sz="8" w:space="0" w:color="4D4D4D"/>
            </w:tcBorders>
          </w:tcPr>
          <w:p w14:paraId="4309373B" w14:textId="77777777" w:rsidR="00762D8C" w:rsidRDefault="0041510C" w:rsidP="000966FA">
            <w:pPr>
              <w:spacing w:line="360" w:lineRule="auto"/>
              <w:jc w:val="both"/>
            </w:pPr>
            <w:r>
              <w:rPr>
                <w:rFonts w:ascii="Helvetica" w:hAnsi="Helvetica"/>
                <w:color w:val="404040"/>
                <w:sz w:val="22"/>
                <w:shd w:val="clear" w:color="auto" w:fill="FFFFFF"/>
              </w:rPr>
              <w:t>Fadiga, má circulação, varizes</w:t>
            </w:r>
          </w:p>
        </w:tc>
      </w:tr>
      <w:tr w:rsidR="00762D8C" w14:paraId="313EF577" w14:textId="77777777" w:rsidTr="000966FA">
        <w:trPr>
          <w:trHeight w:val="433"/>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BB03B"/>
          </w:tcPr>
          <w:p w14:paraId="23CDC2D4" w14:textId="77777777" w:rsidR="00762D8C" w:rsidRDefault="00762D8C" w:rsidP="000966FA">
            <w:pPr>
              <w:spacing w:line="360" w:lineRule="auto"/>
              <w:jc w:val="both"/>
            </w:pPr>
            <w:r>
              <w:t>30,0 a 34,9</w:t>
            </w:r>
          </w:p>
        </w:tc>
        <w:tc>
          <w:tcPr>
            <w:tcW w:w="3118" w:type="dxa"/>
            <w:tcBorders>
              <w:top w:val="single" w:sz="8" w:space="0" w:color="4D4D4D"/>
              <w:left w:val="single" w:sz="8" w:space="0" w:color="4D4D4D"/>
              <w:bottom w:val="single" w:sz="8" w:space="0" w:color="4D4D4D"/>
              <w:right w:val="single" w:sz="8" w:space="0" w:color="4D4D4D"/>
            </w:tcBorders>
          </w:tcPr>
          <w:p w14:paraId="27B7F6D7" w14:textId="77777777" w:rsidR="00762D8C" w:rsidRDefault="00762D8C" w:rsidP="000966FA">
            <w:pPr>
              <w:spacing w:line="360" w:lineRule="auto"/>
              <w:jc w:val="both"/>
            </w:pPr>
            <w:r>
              <w:t>Obesidade de Classe 1</w:t>
            </w:r>
          </w:p>
        </w:tc>
        <w:tc>
          <w:tcPr>
            <w:tcW w:w="3087" w:type="dxa"/>
            <w:tcBorders>
              <w:top w:val="single" w:sz="8" w:space="0" w:color="4D4D4D"/>
              <w:left w:val="single" w:sz="8" w:space="0" w:color="4D4D4D"/>
              <w:bottom w:val="single" w:sz="8" w:space="0" w:color="4D4D4D"/>
              <w:right w:val="single" w:sz="8" w:space="0" w:color="4D4D4D"/>
            </w:tcBorders>
          </w:tcPr>
          <w:p w14:paraId="578555F1" w14:textId="77777777" w:rsidR="00762D8C" w:rsidRDefault="0041510C" w:rsidP="000966FA">
            <w:pPr>
              <w:spacing w:line="360" w:lineRule="auto"/>
              <w:jc w:val="both"/>
            </w:pPr>
            <w:r>
              <w:rPr>
                <w:rFonts w:ascii="Helvetica" w:hAnsi="Helvetica"/>
                <w:color w:val="404040"/>
                <w:sz w:val="22"/>
                <w:shd w:val="clear" w:color="auto" w:fill="F5F5F6"/>
              </w:rPr>
              <w:t>Diabetes, angina, infarto, aterosclerose</w:t>
            </w:r>
          </w:p>
        </w:tc>
      </w:tr>
      <w:tr w:rsidR="00762D8C" w14:paraId="47F99F82"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7931E"/>
          </w:tcPr>
          <w:p w14:paraId="575B93D2" w14:textId="77777777" w:rsidR="00762D8C" w:rsidRDefault="00762D8C" w:rsidP="000966FA">
            <w:pPr>
              <w:spacing w:line="360" w:lineRule="auto"/>
              <w:jc w:val="both"/>
            </w:pPr>
            <w:r>
              <w:t>35,0 a 39,9</w:t>
            </w:r>
          </w:p>
        </w:tc>
        <w:tc>
          <w:tcPr>
            <w:tcW w:w="3118" w:type="dxa"/>
            <w:tcBorders>
              <w:top w:val="single" w:sz="8" w:space="0" w:color="4D4D4D"/>
              <w:left w:val="single" w:sz="8" w:space="0" w:color="4D4D4D"/>
              <w:bottom w:val="single" w:sz="8" w:space="0" w:color="4D4D4D"/>
              <w:right w:val="single" w:sz="8" w:space="0" w:color="4D4D4D"/>
            </w:tcBorders>
          </w:tcPr>
          <w:p w14:paraId="6F42C4F7" w14:textId="77777777" w:rsidR="00762D8C" w:rsidRDefault="00762D8C" w:rsidP="000966FA">
            <w:pPr>
              <w:spacing w:line="360" w:lineRule="auto"/>
              <w:jc w:val="both"/>
            </w:pPr>
            <w:r>
              <w:t>Obesidade de Classe 2</w:t>
            </w:r>
          </w:p>
        </w:tc>
        <w:tc>
          <w:tcPr>
            <w:tcW w:w="3087" w:type="dxa"/>
            <w:tcBorders>
              <w:top w:val="single" w:sz="8" w:space="0" w:color="4D4D4D"/>
              <w:left w:val="single" w:sz="8" w:space="0" w:color="4D4D4D"/>
              <w:bottom w:val="single" w:sz="8" w:space="0" w:color="4D4D4D"/>
              <w:right w:val="single" w:sz="8" w:space="0" w:color="4D4D4D"/>
            </w:tcBorders>
          </w:tcPr>
          <w:p w14:paraId="6F8B2439" w14:textId="77777777" w:rsidR="00762D8C" w:rsidRDefault="0041510C" w:rsidP="000966FA">
            <w:pPr>
              <w:spacing w:line="360" w:lineRule="auto"/>
              <w:jc w:val="both"/>
            </w:pPr>
            <w:r>
              <w:rPr>
                <w:rFonts w:ascii="Helvetica" w:hAnsi="Helvetica"/>
                <w:color w:val="404040"/>
                <w:sz w:val="22"/>
                <w:shd w:val="clear" w:color="auto" w:fill="FFFFFF"/>
              </w:rPr>
              <w:t>Apneia do sono, falta de ar</w:t>
            </w:r>
          </w:p>
        </w:tc>
      </w:tr>
      <w:tr w:rsidR="00762D8C" w14:paraId="3401D514" w14:textId="77777777" w:rsidTr="000966FA">
        <w:trPr>
          <w:trHeight w:val="433"/>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15A24"/>
          </w:tcPr>
          <w:p w14:paraId="4E69215B" w14:textId="77777777" w:rsidR="00762D8C" w:rsidRDefault="00762D8C" w:rsidP="000966FA">
            <w:pPr>
              <w:spacing w:line="360" w:lineRule="auto"/>
              <w:jc w:val="both"/>
            </w:pPr>
            <w:r>
              <w:t>≥ 40,0</w:t>
            </w:r>
          </w:p>
        </w:tc>
        <w:tc>
          <w:tcPr>
            <w:tcW w:w="3118" w:type="dxa"/>
            <w:tcBorders>
              <w:top w:val="single" w:sz="8" w:space="0" w:color="4D4D4D"/>
              <w:left w:val="single" w:sz="8" w:space="0" w:color="4D4D4D"/>
              <w:bottom w:val="single" w:sz="8" w:space="0" w:color="4D4D4D"/>
              <w:right w:val="single" w:sz="8" w:space="0" w:color="4D4D4D"/>
            </w:tcBorders>
          </w:tcPr>
          <w:p w14:paraId="323185D0" w14:textId="77777777" w:rsidR="00762D8C" w:rsidRDefault="00762D8C" w:rsidP="000966FA">
            <w:pPr>
              <w:spacing w:line="360" w:lineRule="auto"/>
              <w:jc w:val="both"/>
            </w:pPr>
            <w:r>
              <w:t>Obesidade de Classe 3</w:t>
            </w:r>
          </w:p>
        </w:tc>
        <w:tc>
          <w:tcPr>
            <w:tcW w:w="3087" w:type="dxa"/>
            <w:tcBorders>
              <w:top w:val="single" w:sz="8" w:space="0" w:color="4D4D4D"/>
              <w:left w:val="single" w:sz="8" w:space="0" w:color="4D4D4D"/>
              <w:bottom w:val="single" w:sz="8" w:space="0" w:color="4D4D4D"/>
              <w:right w:val="single" w:sz="8" w:space="0" w:color="4D4D4D"/>
            </w:tcBorders>
          </w:tcPr>
          <w:p w14:paraId="30E749AA" w14:textId="77777777" w:rsidR="00762D8C" w:rsidRDefault="0041510C" w:rsidP="000966FA">
            <w:pPr>
              <w:keepNext/>
              <w:spacing w:line="360" w:lineRule="auto"/>
              <w:jc w:val="both"/>
            </w:pPr>
            <w:r>
              <w:rPr>
                <w:rFonts w:ascii="Helvetica" w:hAnsi="Helvetica"/>
                <w:color w:val="404040"/>
                <w:sz w:val="22"/>
                <w:shd w:val="clear" w:color="auto" w:fill="F5F5F6"/>
              </w:rPr>
              <w:t>Refluxo, dificuldade para se mover, escaras, diabetes, infarto, AVC</w:t>
            </w:r>
          </w:p>
        </w:tc>
      </w:tr>
    </w:tbl>
    <w:p w14:paraId="606A2124" w14:textId="651F7ADF" w:rsidR="00762D8C" w:rsidRDefault="00EF2BB5" w:rsidP="00E259BA">
      <w:pPr>
        <w:spacing w:line="360" w:lineRule="auto"/>
        <w:ind w:firstLine="709"/>
        <w:jc w:val="both"/>
        <w:rPr>
          <w:rFonts w:ascii="Times New Roman" w:hAnsi="Times New Roman" w:cs="Times New Roman"/>
          <w:sz w:val="20"/>
          <w:szCs w:val="20"/>
        </w:rPr>
      </w:pPr>
      <w:r>
        <w:rPr>
          <w:rFonts w:ascii="Times New Roman" w:hAnsi="Times New Roman" w:cs="Times New Roman"/>
          <w:sz w:val="20"/>
          <w:szCs w:val="20"/>
        </w:rPr>
        <w:t xml:space="preserve">Fo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El índice de masa corporal (IMC) es una medida de asociación entre la masa y la talla de un individuo ideada por el estadístico belga Adolphe Quetelet, por lo que también se conoce como índice de Quetelet.\\nHay que destacar que, no se pueden aplicar los mismos valores de IMC en niños y adolescentes debido a su constante crecimiento de estatura y desarrollo corporal, por lo que se obtiene un IMC respecto a su edad y sexo.\\nPor lo que primero deberá contar con la fecha de nacimiento y de medición para obtener la edad calculada y así ser más precisos al categorizar a éste grupo de edad.\\nDespués se Calculará el IMC con la misma fórmula que para el adulto, después de calcularse el IMC para este grupo de edad, el valor del IMC se comparará en tablas de crecimiento del CDC para el IMC por edad tanto para niños y niñas respectivamente para obtener la categoría del percentil. Dichos percentiles son una medida de disperciòn que se utiliza con más frecuencia para evaluar el tamaño y los patrones de crecimiento de cada niño en los Estados Unidos, debido a que son menos susceptibles a presentar valores extremos y por lo tanto errores en los rangos de valores. El percentil indica la posición relativa del número del IMC del niño entre niños del mismo sexo y edad. Las tablas de crecimiento muestran las categorías del nivel de peso que se usan con niños y adolescentes (bajo peso, peso saludable, sobrepeso y obeso).","author":[{"dropping-particle":"","family":"OMS","given":"","non-dropping-particle":"","parse-names":false,"suffix":""}],"container-title":"Disponível Em: &lt;Https://Dms.Ufpel.Edu.Br/Static/Bib/Apoio/Imc.Pdf&gt;","id":"ITEM-1","issued":{"date-parts":[["2000"]]},"page":"2000","title":"Índice de Massa Corporal","type":"article-journal","volume":"85"},"uris":["http://www.mendeley.com/documents/?uuid=900a7111-347a-4af0-a037-5e77eadcd4a0"]}],"mendeley":{"formattedCitation":"(OMS, 2000)","plainTextFormattedCitation":"(OMS, 2000)"},"properties":{"noteIndex":0},"schema":"https://github.com/citation-style-language/schema/raw/master/csl-citation.json"}</w:instrText>
      </w:r>
      <w:r>
        <w:rPr>
          <w:rFonts w:ascii="Times New Roman" w:hAnsi="Times New Roman" w:cs="Times New Roman"/>
          <w:sz w:val="20"/>
          <w:szCs w:val="20"/>
        </w:rPr>
        <w:fldChar w:fldCharType="separate"/>
      </w:r>
      <w:r w:rsidRPr="00EF2BB5">
        <w:rPr>
          <w:rFonts w:ascii="Times New Roman" w:hAnsi="Times New Roman" w:cs="Times New Roman"/>
          <w:noProof/>
          <w:sz w:val="20"/>
          <w:szCs w:val="20"/>
        </w:rPr>
        <w:t>(OMS, 2000)</w:t>
      </w:r>
      <w:r>
        <w:rPr>
          <w:rFonts w:ascii="Times New Roman" w:hAnsi="Times New Roman" w:cs="Times New Roman"/>
          <w:sz w:val="20"/>
          <w:szCs w:val="20"/>
        </w:rPr>
        <w:fldChar w:fldCharType="end"/>
      </w:r>
    </w:p>
    <w:p w14:paraId="6286450E" w14:textId="77777777" w:rsidR="00463194" w:rsidRDefault="00463194" w:rsidP="00E259BA">
      <w:pPr>
        <w:spacing w:line="360" w:lineRule="auto"/>
        <w:ind w:firstLine="709"/>
        <w:jc w:val="both"/>
        <w:rPr>
          <w:rFonts w:ascii="Times New Roman" w:hAnsi="Times New Roman" w:cs="Times New Roman"/>
          <w:sz w:val="20"/>
          <w:szCs w:val="20"/>
        </w:rPr>
      </w:pPr>
    </w:p>
    <w:p w14:paraId="54142844" w14:textId="77777777" w:rsidR="004655C7" w:rsidRDefault="004655C7" w:rsidP="00E259BA">
      <w:pPr>
        <w:spacing w:line="360" w:lineRule="auto"/>
        <w:ind w:firstLine="709"/>
        <w:jc w:val="both"/>
        <w:rPr>
          <w:szCs w:val="24"/>
        </w:rPr>
      </w:pPr>
      <w:r>
        <w:rPr>
          <w:szCs w:val="24"/>
        </w:rPr>
        <w:t>Essa ta</w:t>
      </w:r>
      <w:r w:rsidR="00A0242D">
        <w:rPr>
          <w:szCs w:val="24"/>
        </w:rPr>
        <w:t xml:space="preserve">bulação é usada para adultos, segundo a OMS, </w:t>
      </w:r>
      <w:r w:rsidR="002511D2">
        <w:rPr>
          <w:szCs w:val="24"/>
        </w:rPr>
        <w:t>para idosos deve-se usar outra</w:t>
      </w:r>
      <w:r w:rsidR="00330B91">
        <w:rPr>
          <w:szCs w:val="24"/>
        </w:rPr>
        <w:t xml:space="preserve"> classificação de resultados</w:t>
      </w:r>
      <w:r w:rsidR="00C00069">
        <w:rPr>
          <w:szCs w:val="24"/>
        </w:rPr>
        <w:t>:</w:t>
      </w:r>
    </w:p>
    <w:p w14:paraId="24598E0C" w14:textId="5E1D6429" w:rsidR="00FA7253" w:rsidRDefault="007B1195" w:rsidP="007B1195">
      <w:pPr>
        <w:pStyle w:val="citao-longa"/>
        <w:spacing w:before="100" w:beforeAutospacing="1" w:after="100" w:afterAutospacing="1"/>
      </w:pPr>
      <w:bookmarkStart w:id="24" w:name="_Toc79018488"/>
      <w:r>
        <w:lastRenderedPageBreak/>
        <w:t xml:space="preserve">     Quadro </w:t>
      </w:r>
      <w:r>
        <w:fldChar w:fldCharType="begin"/>
      </w:r>
      <w:r>
        <w:instrText xml:space="preserve"> SEQ Quadro \* ARABIC </w:instrText>
      </w:r>
      <w:r>
        <w:fldChar w:fldCharType="separate"/>
      </w:r>
      <w:r>
        <w:rPr>
          <w:noProof/>
        </w:rPr>
        <w:t>2</w:t>
      </w:r>
      <w:r>
        <w:fldChar w:fldCharType="end"/>
      </w:r>
      <w:r>
        <w:t xml:space="preserve">: </w:t>
      </w:r>
      <w:r w:rsidRPr="003403C8">
        <w:t>Classificação do IMC para Idosos</w:t>
      </w:r>
      <w:bookmarkEnd w:id="24"/>
    </w:p>
    <w:tbl>
      <w:tblPr>
        <w:tblStyle w:val="TableGrid"/>
        <w:tblW w:w="4735" w:type="dxa"/>
        <w:jc w:val="center"/>
        <w:tblInd w:w="0" w:type="dxa"/>
        <w:tblCellMar>
          <w:top w:w="67" w:type="dxa"/>
          <w:left w:w="208" w:type="dxa"/>
          <w:right w:w="115" w:type="dxa"/>
        </w:tblCellMar>
        <w:tblLook w:val="04A0" w:firstRow="1" w:lastRow="0" w:firstColumn="1" w:lastColumn="0" w:noHBand="0" w:noVBand="1"/>
      </w:tblPr>
      <w:tblGrid>
        <w:gridCol w:w="1782"/>
        <w:gridCol w:w="2953"/>
      </w:tblGrid>
      <w:tr w:rsidR="00760E9B" w14:paraId="0D17E427" w14:textId="77777777" w:rsidTr="00FA7253">
        <w:trPr>
          <w:trHeight w:val="396"/>
          <w:jc w:val="center"/>
        </w:trPr>
        <w:tc>
          <w:tcPr>
            <w:tcW w:w="1782" w:type="dxa"/>
            <w:tcBorders>
              <w:top w:val="single" w:sz="8" w:space="0" w:color="4D4D4D"/>
              <w:left w:val="single" w:sz="8" w:space="0" w:color="4D4D4D"/>
              <w:bottom w:val="single" w:sz="8" w:space="0" w:color="4D4D4D"/>
              <w:right w:val="single" w:sz="8" w:space="0" w:color="4D4D4D"/>
            </w:tcBorders>
          </w:tcPr>
          <w:p w14:paraId="1AAB37EE" w14:textId="77777777" w:rsidR="00760E9B" w:rsidRDefault="00760E9B" w:rsidP="00E259BA">
            <w:pPr>
              <w:spacing w:line="360" w:lineRule="auto"/>
              <w:ind w:firstLine="709"/>
              <w:jc w:val="both"/>
            </w:pPr>
            <w:r>
              <w:t>IMC</w:t>
            </w:r>
          </w:p>
        </w:tc>
        <w:tc>
          <w:tcPr>
            <w:tcW w:w="2953" w:type="dxa"/>
            <w:tcBorders>
              <w:top w:val="single" w:sz="8" w:space="0" w:color="4D4D4D"/>
              <w:left w:val="single" w:sz="8" w:space="0" w:color="4D4D4D"/>
              <w:bottom w:val="single" w:sz="8" w:space="0" w:color="4D4D4D"/>
              <w:right w:val="single" w:sz="8" w:space="0" w:color="4D4D4D"/>
            </w:tcBorders>
          </w:tcPr>
          <w:p w14:paraId="358D6992" w14:textId="77777777" w:rsidR="00760E9B" w:rsidRDefault="00760E9B" w:rsidP="00E259BA">
            <w:pPr>
              <w:spacing w:line="360" w:lineRule="auto"/>
              <w:ind w:firstLine="709"/>
              <w:jc w:val="both"/>
            </w:pPr>
            <w:r>
              <w:t>CLASSIFICAÇÃO</w:t>
            </w:r>
          </w:p>
        </w:tc>
      </w:tr>
      <w:tr w:rsidR="00760E9B" w14:paraId="0CFD3E8E" w14:textId="77777777" w:rsidTr="00FA7253">
        <w:trPr>
          <w:trHeight w:val="397"/>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FF7C5"/>
          </w:tcPr>
          <w:p w14:paraId="68986509" w14:textId="77777777" w:rsidR="00760E9B" w:rsidRDefault="00760E9B" w:rsidP="00E259BA">
            <w:pPr>
              <w:spacing w:line="360" w:lineRule="auto"/>
              <w:ind w:firstLine="709"/>
              <w:jc w:val="both"/>
            </w:pPr>
            <w:r>
              <w:t>≤ 22</w:t>
            </w:r>
          </w:p>
        </w:tc>
        <w:tc>
          <w:tcPr>
            <w:tcW w:w="2953" w:type="dxa"/>
            <w:tcBorders>
              <w:top w:val="single" w:sz="8" w:space="0" w:color="4D4D4D"/>
              <w:left w:val="single" w:sz="8" w:space="0" w:color="4D4D4D"/>
              <w:bottom w:val="single" w:sz="8" w:space="0" w:color="4D4D4D"/>
              <w:right w:val="single" w:sz="8" w:space="0" w:color="4D4D4D"/>
            </w:tcBorders>
          </w:tcPr>
          <w:p w14:paraId="3969054D" w14:textId="77777777" w:rsidR="00760E9B" w:rsidRDefault="00760E9B" w:rsidP="00E259BA">
            <w:pPr>
              <w:spacing w:line="360" w:lineRule="auto"/>
              <w:ind w:firstLine="709"/>
              <w:jc w:val="both"/>
            </w:pPr>
            <w:r>
              <w:t>Baixo peso</w:t>
            </w:r>
          </w:p>
        </w:tc>
      </w:tr>
      <w:tr w:rsidR="00760E9B" w14:paraId="5C927E05" w14:textId="77777777" w:rsidTr="00FA7253">
        <w:trPr>
          <w:trHeight w:val="399"/>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7E09F"/>
          </w:tcPr>
          <w:p w14:paraId="6A55906B" w14:textId="77777777" w:rsidR="00760E9B" w:rsidRDefault="00760E9B" w:rsidP="00370565">
            <w:pPr>
              <w:spacing w:line="360" w:lineRule="auto"/>
              <w:jc w:val="both"/>
            </w:pPr>
            <w:r>
              <w:t>&gt; 22 e &lt; 27</w:t>
            </w:r>
          </w:p>
        </w:tc>
        <w:tc>
          <w:tcPr>
            <w:tcW w:w="2953" w:type="dxa"/>
            <w:tcBorders>
              <w:top w:val="single" w:sz="8" w:space="0" w:color="4D4D4D"/>
              <w:left w:val="single" w:sz="8" w:space="0" w:color="4D4D4D"/>
              <w:bottom w:val="single" w:sz="8" w:space="0" w:color="4D4D4D"/>
              <w:right w:val="single" w:sz="8" w:space="0" w:color="4D4D4D"/>
            </w:tcBorders>
          </w:tcPr>
          <w:p w14:paraId="6F9259F8" w14:textId="77777777" w:rsidR="00760E9B" w:rsidRDefault="00760E9B" w:rsidP="00E571FA">
            <w:pPr>
              <w:spacing w:line="360" w:lineRule="auto"/>
              <w:jc w:val="both"/>
            </w:pPr>
            <w:r>
              <w:t>Adequado ou eutrófico</w:t>
            </w:r>
          </w:p>
        </w:tc>
      </w:tr>
      <w:tr w:rsidR="00760E9B" w14:paraId="389C9892" w14:textId="77777777" w:rsidTr="00FA7253">
        <w:trPr>
          <w:trHeight w:val="397"/>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BB03B"/>
          </w:tcPr>
          <w:p w14:paraId="7AF97AA0" w14:textId="77777777" w:rsidR="00760E9B" w:rsidRDefault="00760E9B" w:rsidP="00E259BA">
            <w:pPr>
              <w:spacing w:line="360" w:lineRule="auto"/>
              <w:ind w:firstLine="709"/>
              <w:jc w:val="both"/>
            </w:pPr>
            <w:r>
              <w:t>≥ 27</w:t>
            </w:r>
          </w:p>
        </w:tc>
        <w:tc>
          <w:tcPr>
            <w:tcW w:w="2953" w:type="dxa"/>
            <w:tcBorders>
              <w:top w:val="single" w:sz="8" w:space="0" w:color="4D4D4D"/>
              <w:left w:val="single" w:sz="8" w:space="0" w:color="4D4D4D"/>
              <w:bottom w:val="single" w:sz="8" w:space="0" w:color="4D4D4D"/>
              <w:right w:val="single" w:sz="8" w:space="0" w:color="4D4D4D"/>
            </w:tcBorders>
          </w:tcPr>
          <w:p w14:paraId="4FE25325" w14:textId="77777777" w:rsidR="00760E9B" w:rsidRDefault="00760E9B" w:rsidP="000966FA">
            <w:pPr>
              <w:keepNext/>
              <w:spacing w:line="360" w:lineRule="auto"/>
              <w:ind w:firstLine="709"/>
              <w:jc w:val="both"/>
            </w:pPr>
            <w:r>
              <w:t>Sobrepeso</w:t>
            </w:r>
          </w:p>
        </w:tc>
      </w:tr>
    </w:tbl>
    <w:p w14:paraId="1323AF7A" w14:textId="503B2638" w:rsidR="00760E9B" w:rsidRPr="00DF6579" w:rsidRDefault="00642799" w:rsidP="00E259BA">
      <w:pPr>
        <w:spacing w:line="360" w:lineRule="auto"/>
        <w:ind w:firstLine="709"/>
        <w:jc w:val="both"/>
        <w:rPr>
          <w:rFonts w:ascii="Times New Roman" w:hAnsi="Times New Roman" w:cs="Times New Roman"/>
          <w:szCs w:val="24"/>
        </w:rPr>
      </w:pPr>
      <w:r>
        <w:rPr>
          <w:rFonts w:ascii="Times New Roman" w:hAnsi="Times New Roman" w:cs="Times New Roman"/>
          <w:sz w:val="20"/>
          <w:szCs w:val="20"/>
        </w:rPr>
        <w:t xml:space="preserve">Fo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El índice de masa corporal (IMC) es una medida de asociación entre la masa y la talla de un individuo ideada por el estadístico belga Adolphe Quetelet, por lo que también se conoce como índice de Quetelet.\\nHay que destacar que, no se pueden aplicar los mismos valores de IMC en niños y adolescentes debido a su constante crecimiento de estatura y desarrollo corporal, por lo que se obtiene un IMC respecto a su edad y sexo.\\nPor lo que primero deberá contar con la fecha de nacimiento y de medición para obtener la edad calculada y así ser más precisos al categorizar a éste grupo de edad.\\nDespués se Calculará el IMC con la misma fórmula que para el adulto, después de calcularse el IMC para este grupo de edad, el valor del IMC se comparará en tablas de crecimiento del CDC para el IMC por edad tanto para niños y niñas respectivamente para obtener la categoría del percentil. Dichos percentiles son una medida de disperciòn que se utiliza con más frecuencia para evaluar el tamaño y los patrones de crecimiento de cada niño en los Estados Unidos, debido a que son menos susceptibles a presentar valores extremos y por lo tanto errores en los rangos de valores. El percentil indica la posición relativa del número del IMC del niño entre niños del mismo sexo y edad. Las tablas de crecimiento muestran las categorías del nivel de peso que se usan con niños y adolescentes (bajo peso, peso saludable, sobrepeso y obeso).","author":[{"dropping-particle":"","family":"OMS","given":"","non-dropping-particle":"","parse-names":false,"suffix":""}],"container-title":"Disponível Em: &lt;Https://Dms.Ufpel.Edu.Br/Static/Bib/Apoio/Imc.Pdf&gt;","id":"ITEM-1","issued":{"date-parts":[["2000"]]},"page":"2000","title":"Índice de Massa Corporal","type":"article-journal","volume":"85"},"uris":["http://www.mendeley.com/documents/?uuid=900a7111-347a-4af0-a037-5e77eadcd4a0"]}],"mendeley":{"formattedCitation":"(OMS, 2000)","plainTextFormattedCitation":"(OMS, 2000)"},"properties":{"noteIndex":0},"schema":"https://github.com/citation-style-language/schema/raw/master/csl-citation.json"}</w:instrText>
      </w:r>
      <w:r>
        <w:rPr>
          <w:rFonts w:ascii="Times New Roman" w:hAnsi="Times New Roman" w:cs="Times New Roman"/>
          <w:sz w:val="20"/>
          <w:szCs w:val="20"/>
        </w:rPr>
        <w:fldChar w:fldCharType="separate"/>
      </w:r>
      <w:r w:rsidRPr="00EF2BB5">
        <w:rPr>
          <w:rFonts w:ascii="Times New Roman" w:hAnsi="Times New Roman" w:cs="Times New Roman"/>
          <w:noProof/>
          <w:sz w:val="20"/>
          <w:szCs w:val="20"/>
        </w:rPr>
        <w:t>(OMS, 2000)</w:t>
      </w:r>
      <w:r>
        <w:rPr>
          <w:rFonts w:ascii="Times New Roman" w:hAnsi="Times New Roman" w:cs="Times New Roman"/>
          <w:sz w:val="20"/>
          <w:szCs w:val="20"/>
        </w:rPr>
        <w:fldChar w:fldCharType="end"/>
      </w:r>
    </w:p>
    <w:p w14:paraId="5B0F9A42" w14:textId="77777777" w:rsidR="00EF2BB5" w:rsidRPr="00DA6D9B" w:rsidRDefault="00733FB1" w:rsidP="00E259BA">
      <w:pPr>
        <w:spacing w:line="360" w:lineRule="auto"/>
        <w:ind w:firstLine="709"/>
        <w:jc w:val="both"/>
        <w:rPr>
          <w:szCs w:val="24"/>
        </w:rPr>
      </w:pPr>
      <w:r>
        <w:rPr>
          <w:szCs w:val="24"/>
        </w:rPr>
        <w:t>Pois como já foi dito idosos tendem a ter particularidades por causa d</w:t>
      </w:r>
      <w:r w:rsidR="00C00069">
        <w:rPr>
          <w:szCs w:val="24"/>
        </w:rPr>
        <w:t>as diferenças corporais adquiridas através dos anos.</w:t>
      </w:r>
      <w:r w:rsidR="00C00069">
        <w:rPr>
          <w:szCs w:val="24"/>
        </w:rPr>
        <w:tab/>
      </w:r>
    </w:p>
    <w:p w14:paraId="009DC600" w14:textId="77777777" w:rsidR="00572979" w:rsidRPr="00C00069" w:rsidRDefault="00286373" w:rsidP="00E259BA">
      <w:pPr>
        <w:spacing w:line="360" w:lineRule="auto"/>
        <w:ind w:firstLine="709"/>
        <w:jc w:val="both"/>
        <w:rPr>
          <w:szCs w:val="24"/>
        </w:rPr>
      </w:pPr>
      <w:r>
        <w:rPr>
          <w:rFonts w:ascii="Calibri" w:eastAsia="Calibri" w:hAnsi="Calibri" w:cs="Calibri"/>
          <w:sz w:val="22"/>
        </w:rPr>
        <w:tab/>
      </w:r>
    </w:p>
    <w:p w14:paraId="3FC19051" w14:textId="77777777" w:rsidR="005C31E7" w:rsidRPr="00F14C46" w:rsidRDefault="0053070B" w:rsidP="00F14C46">
      <w:pPr>
        <w:pStyle w:val="Ttulo3"/>
        <w:rPr>
          <w:rFonts w:ascii="Arial" w:hAnsi="Arial" w:cs="Arial"/>
        </w:rPr>
      </w:pPr>
      <w:bookmarkStart w:id="25" w:name="_Toc82536002"/>
      <w:r w:rsidRPr="00F14C46">
        <w:rPr>
          <w:rFonts w:ascii="Arial" w:hAnsi="Arial" w:cs="Arial"/>
        </w:rPr>
        <w:t>6</w:t>
      </w:r>
      <w:r w:rsidR="005C31E7" w:rsidRPr="00F14C46">
        <w:rPr>
          <w:rFonts w:ascii="Arial" w:hAnsi="Arial" w:cs="Arial"/>
        </w:rPr>
        <w:t>.</w:t>
      </w:r>
      <w:r w:rsidR="00BB3523" w:rsidRPr="00F14C46">
        <w:rPr>
          <w:rFonts w:ascii="Arial" w:hAnsi="Arial" w:cs="Arial"/>
        </w:rPr>
        <w:t>2</w:t>
      </w:r>
      <w:r w:rsidR="005C31E7" w:rsidRPr="00F14C46">
        <w:rPr>
          <w:rFonts w:ascii="Arial" w:hAnsi="Arial" w:cs="Arial"/>
        </w:rPr>
        <w:t>.</w:t>
      </w:r>
      <w:r w:rsidR="00BB3523" w:rsidRPr="00F14C46">
        <w:rPr>
          <w:rFonts w:ascii="Arial" w:hAnsi="Arial" w:cs="Arial"/>
        </w:rPr>
        <w:t>3</w:t>
      </w:r>
      <w:r w:rsidR="009930EA" w:rsidRPr="00F14C46">
        <w:rPr>
          <w:rFonts w:ascii="Arial" w:hAnsi="Arial" w:cs="Arial"/>
        </w:rPr>
        <w:t xml:space="preserve"> Quem desenvolveu o IMC</w:t>
      </w:r>
      <w:bookmarkEnd w:id="25"/>
    </w:p>
    <w:p w14:paraId="7FCA549B" w14:textId="77777777" w:rsidR="00183B3C" w:rsidRPr="00183B3C" w:rsidRDefault="00183B3C" w:rsidP="00E259BA">
      <w:pPr>
        <w:spacing w:line="360" w:lineRule="auto"/>
        <w:ind w:firstLine="709"/>
        <w:jc w:val="both"/>
      </w:pPr>
    </w:p>
    <w:p w14:paraId="101CBA2B" w14:textId="77777777" w:rsidR="00183B3C" w:rsidRDefault="00183B3C" w:rsidP="00E259BA">
      <w:pPr>
        <w:spacing w:line="360" w:lineRule="auto"/>
        <w:ind w:firstLine="709"/>
        <w:jc w:val="both"/>
      </w:pPr>
      <w:r>
        <w:t>O IMC foi elaborado e desenvolvido por Lambert Adolphe Jacques Quetelet e, até hoje é usado mundialmente no âmbito hospitalar como parâmetro de acordo com o que foi dito por (P</w:t>
      </w:r>
      <w:r w:rsidR="002C70F9">
        <w:t>ICH</w:t>
      </w:r>
      <w:r>
        <w:t>, 2013) “O IMC ou índice de Quetelet é o principal parâmetro atualmente adotado pela Organização Mundial da Saúde (OMS) como preditor da obesidade”. Ainda conforme (</w:t>
      </w:r>
      <w:r w:rsidR="002C70F9">
        <w:t>PICH</w:t>
      </w:r>
      <w:r>
        <w:t xml:space="preserve">, 2013) “O interesse de </w:t>
      </w:r>
      <w:proofErr w:type="spellStart"/>
      <w:r w:rsidRPr="00FF4426">
        <w:rPr>
          <w:lang w:val="en-US"/>
        </w:rPr>
        <w:t>Quetelet</w:t>
      </w:r>
      <w:proofErr w:type="spellEnd"/>
      <w:r>
        <w:t xml:space="preserve"> no desenvolvimento do IMC era determinar a lei do crescimento do corpo humano em perspectiva populacional. Isto é, o valor da determinação desse parâmetro residia, principalmente, na possibilidade de identificar o perfil antropométrico de uma dada população.”.</w:t>
      </w:r>
    </w:p>
    <w:p w14:paraId="391EC0D7" w14:textId="77777777" w:rsidR="00183B3C" w:rsidRDefault="00183B3C" w:rsidP="00E259BA">
      <w:pPr>
        <w:spacing w:line="360" w:lineRule="auto"/>
        <w:ind w:firstLine="709"/>
        <w:jc w:val="both"/>
      </w:pPr>
      <w:r>
        <w:t>No entanto, esse parâmetro (IMC) foi esquecido por mais de um século, sendo retomado e relembrado após observações logo depois o fim da segunda guerra como refere (</w:t>
      </w:r>
      <w:r w:rsidR="002C70F9">
        <w:t>NAPPI</w:t>
      </w:r>
      <w:r>
        <w:t>, 2019) “começou-se a observar a estreita relação entre peso corporal e mortalidade, principalmente por doenças do coração e diabetes.”.</w:t>
      </w:r>
    </w:p>
    <w:p w14:paraId="6BD8BAF0" w14:textId="65DDD09D" w:rsidR="00572979" w:rsidRDefault="00183B3C" w:rsidP="00E259BA">
      <w:pPr>
        <w:spacing w:line="360" w:lineRule="auto"/>
        <w:ind w:firstLine="709"/>
        <w:jc w:val="both"/>
      </w:pPr>
      <w:r>
        <w:t>Entretanto é importante lembrar que o só o IMC não pode ser usado como parâmetro para o que se diz estado nutricional pois é preciso de outros fatores como o seu cronograma diário de atividades físicas, alimentação e hidratação.</w:t>
      </w:r>
    </w:p>
    <w:p w14:paraId="09990901" w14:textId="4EFB2967" w:rsidR="007178E2" w:rsidRDefault="007178E2" w:rsidP="00E259BA">
      <w:pPr>
        <w:spacing w:line="360" w:lineRule="auto"/>
        <w:ind w:firstLine="709"/>
        <w:jc w:val="both"/>
      </w:pPr>
    </w:p>
    <w:p w14:paraId="14703D8C" w14:textId="30F5D144" w:rsidR="007178E2" w:rsidRDefault="007178E2" w:rsidP="00E259BA">
      <w:pPr>
        <w:spacing w:line="360" w:lineRule="auto"/>
        <w:ind w:firstLine="709"/>
        <w:jc w:val="both"/>
      </w:pPr>
    </w:p>
    <w:p w14:paraId="6169FA63" w14:textId="39B79C41" w:rsidR="007178E2" w:rsidRDefault="007178E2" w:rsidP="00E259BA">
      <w:pPr>
        <w:spacing w:line="360" w:lineRule="auto"/>
        <w:ind w:firstLine="709"/>
        <w:jc w:val="both"/>
      </w:pPr>
    </w:p>
    <w:p w14:paraId="53F23FDB" w14:textId="0F889106" w:rsidR="007178E2" w:rsidRDefault="007178E2" w:rsidP="00E259BA">
      <w:pPr>
        <w:spacing w:line="360" w:lineRule="auto"/>
        <w:ind w:firstLine="709"/>
        <w:jc w:val="both"/>
      </w:pPr>
    </w:p>
    <w:p w14:paraId="6791EC87" w14:textId="6DEDAA47" w:rsidR="007407DD" w:rsidRDefault="007407DD" w:rsidP="00E94C8A">
      <w:pPr>
        <w:pStyle w:val="Ttulo1"/>
        <w:ind w:left="0"/>
      </w:pPr>
    </w:p>
    <w:p w14:paraId="51AA6339" w14:textId="77777777" w:rsidR="00E94C8A" w:rsidRDefault="00E94C8A" w:rsidP="00E94C8A">
      <w:pPr>
        <w:pStyle w:val="Ttulo1"/>
        <w:ind w:left="0"/>
      </w:pPr>
    </w:p>
    <w:p w14:paraId="5CBDC07A" w14:textId="48A7BBD6" w:rsidR="007407DD" w:rsidRPr="00572979" w:rsidRDefault="007407DD" w:rsidP="004E7059">
      <w:pPr>
        <w:pStyle w:val="Ttulo1"/>
        <w:ind w:left="0"/>
      </w:pPr>
      <w:bookmarkStart w:id="26" w:name="_Toc82536003"/>
      <w:r>
        <w:lastRenderedPageBreak/>
        <w:t>7</w:t>
      </w:r>
      <w:r w:rsidR="007178E2">
        <w:t>.DESENVOLVIMENTO DO SISTEMA</w:t>
      </w:r>
      <w:bookmarkEnd w:id="26"/>
      <w:r w:rsidR="007178E2">
        <w:t xml:space="preserve"> </w:t>
      </w:r>
    </w:p>
    <w:p w14:paraId="74888A49" w14:textId="77777777" w:rsidR="00C774B2" w:rsidRDefault="00C774B2" w:rsidP="00F14C46">
      <w:pPr>
        <w:pStyle w:val="Ttulo2"/>
      </w:pPr>
    </w:p>
    <w:p w14:paraId="352E1186" w14:textId="6ED95C02" w:rsidR="00C774B2" w:rsidRPr="00F14C46" w:rsidRDefault="007178E2" w:rsidP="00154566">
      <w:pPr>
        <w:pStyle w:val="Ttulo2"/>
        <w:jc w:val="left"/>
        <w:rPr>
          <w:b w:val="0"/>
          <w:bCs w:val="0"/>
        </w:rPr>
      </w:pPr>
      <w:bookmarkStart w:id="27" w:name="_Toc82536004"/>
      <w:r>
        <w:rPr>
          <w:b w:val="0"/>
          <w:bCs w:val="0"/>
        </w:rPr>
        <w:t>7</w:t>
      </w:r>
      <w:r w:rsidR="00C774B2" w:rsidRPr="00F14C46">
        <w:rPr>
          <w:b w:val="0"/>
          <w:bCs w:val="0"/>
        </w:rPr>
        <w:t>.</w:t>
      </w:r>
      <w:r>
        <w:rPr>
          <w:b w:val="0"/>
          <w:bCs w:val="0"/>
        </w:rPr>
        <w:t>1</w:t>
      </w:r>
      <w:r w:rsidR="000B155E" w:rsidRPr="00F14C46">
        <w:rPr>
          <w:b w:val="0"/>
          <w:bCs w:val="0"/>
        </w:rPr>
        <w:t xml:space="preserve"> </w:t>
      </w:r>
      <w:r w:rsidR="00AB2E00" w:rsidRPr="00F14C46">
        <w:rPr>
          <w:b w:val="0"/>
          <w:bCs w:val="0"/>
        </w:rPr>
        <w:t>Site – Você realmente se conhece?</w:t>
      </w:r>
      <w:bookmarkEnd w:id="27"/>
    </w:p>
    <w:p w14:paraId="43631706" w14:textId="77777777" w:rsidR="00B96554" w:rsidRPr="002075D2" w:rsidRDefault="00B96554" w:rsidP="00E259BA">
      <w:pPr>
        <w:spacing w:line="360" w:lineRule="auto"/>
        <w:ind w:firstLine="709"/>
        <w:jc w:val="both"/>
      </w:pPr>
    </w:p>
    <w:p w14:paraId="4B7716BF" w14:textId="2FF173B6" w:rsidR="008D20B0" w:rsidRDefault="000F0C93" w:rsidP="00E259BA">
      <w:pPr>
        <w:spacing w:line="360" w:lineRule="auto"/>
        <w:ind w:firstLine="709"/>
        <w:jc w:val="both"/>
        <w:rPr>
          <w:bCs/>
        </w:rPr>
      </w:pPr>
      <w:r>
        <w:rPr>
          <w:bCs/>
        </w:rPr>
        <w:t>Com a problematização feita, sua proposta pende para um site minimalista, onde s</w:t>
      </w:r>
      <w:r w:rsidR="0002589A">
        <w:rPr>
          <w:bCs/>
        </w:rPr>
        <w:t>eu design seja simples porem bem i</w:t>
      </w:r>
      <w:r w:rsidR="00EC1425">
        <w:rPr>
          <w:bCs/>
        </w:rPr>
        <w:t>n</w:t>
      </w:r>
      <w:r w:rsidR="0002589A">
        <w:rPr>
          <w:bCs/>
        </w:rPr>
        <w:t>formativo</w:t>
      </w:r>
      <w:r w:rsidR="00EC1425">
        <w:rPr>
          <w:bCs/>
        </w:rPr>
        <w:t xml:space="preserve"> para o usuário, onde em poucos minutos</w:t>
      </w:r>
      <w:r w:rsidR="003B6BBC">
        <w:rPr>
          <w:bCs/>
        </w:rPr>
        <w:t xml:space="preserve"> seria capaz</w:t>
      </w:r>
      <w:r w:rsidR="00D90E83">
        <w:rPr>
          <w:bCs/>
        </w:rPr>
        <w:t xml:space="preserve"> de obter respostas e </w:t>
      </w:r>
      <w:r w:rsidR="00386710">
        <w:rPr>
          <w:bCs/>
        </w:rPr>
        <w:t>adquirir mais conhecimento sobre seu corpo</w:t>
      </w:r>
      <w:r w:rsidR="008D20B0">
        <w:rPr>
          <w:bCs/>
        </w:rPr>
        <w:t>.</w:t>
      </w:r>
    </w:p>
    <w:p w14:paraId="32B087DC" w14:textId="124BEAF7" w:rsidR="009435A0" w:rsidRDefault="008D20B0" w:rsidP="00E259BA">
      <w:pPr>
        <w:spacing w:line="360" w:lineRule="auto"/>
        <w:ind w:firstLine="709"/>
        <w:jc w:val="both"/>
        <w:rPr>
          <w:bCs/>
        </w:rPr>
      </w:pPr>
      <w:r>
        <w:rPr>
          <w:bCs/>
        </w:rPr>
        <w:t>Em primeira vista</w:t>
      </w:r>
      <w:r w:rsidR="00F6407C">
        <w:rPr>
          <w:bCs/>
        </w:rPr>
        <w:t>, ao entrar no site</w:t>
      </w:r>
      <w:r w:rsidR="00087E97">
        <w:rPr>
          <w:bCs/>
        </w:rPr>
        <w:t xml:space="preserve">, </w:t>
      </w:r>
      <w:r w:rsidR="00DE3ADC">
        <w:rPr>
          <w:bCs/>
        </w:rPr>
        <w:t>mostraríamos a ideia principal do site, como dito no tema e logo a baixo,</w:t>
      </w:r>
      <w:r>
        <w:rPr>
          <w:bCs/>
        </w:rPr>
        <w:t xml:space="preserve"> </w:t>
      </w:r>
      <w:r w:rsidR="008C7C53">
        <w:rPr>
          <w:bCs/>
        </w:rPr>
        <w:t xml:space="preserve">seria </w:t>
      </w:r>
      <w:r w:rsidR="001713A0">
        <w:rPr>
          <w:bCs/>
        </w:rPr>
        <w:t xml:space="preserve">feito o </w:t>
      </w:r>
      <w:r w:rsidR="009D453F">
        <w:rPr>
          <w:bCs/>
        </w:rPr>
        <w:t>cálculo</w:t>
      </w:r>
      <w:r w:rsidR="001713A0">
        <w:rPr>
          <w:bCs/>
        </w:rPr>
        <w:t xml:space="preserve"> de seu IMC </w:t>
      </w:r>
      <w:r w:rsidR="000B4459">
        <w:rPr>
          <w:bCs/>
        </w:rPr>
        <w:t xml:space="preserve">para sabermos seu </w:t>
      </w:r>
      <w:r w:rsidR="00A47809">
        <w:rPr>
          <w:bCs/>
        </w:rPr>
        <w:t>status de peso</w:t>
      </w:r>
      <w:r w:rsidR="0096400A">
        <w:rPr>
          <w:bCs/>
        </w:rPr>
        <w:t>, onde</w:t>
      </w:r>
      <w:r w:rsidR="00E87004">
        <w:rPr>
          <w:bCs/>
        </w:rPr>
        <w:t xml:space="preserve"> o usuário apenas colocaria sua altura, seu </w:t>
      </w:r>
      <w:r w:rsidR="00C733C6">
        <w:rPr>
          <w:bCs/>
        </w:rPr>
        <w:t>peso e sua idade e mostraria o resultado</w:t>
      </w:r>
      <w:r w:rsidR="004732F9">
        <w:rPr>
          <w:bCs/>
        </w:rPr>
        <w:t xml:space="preserve">, assim explicando como foi calculado e como </w:t>
      </w:r>
      <w:r w:rsidR="0045215D">
        <w:rPr>
          <w:bCs/>
        </w:rPr>
        <w:t xml:space="preserve">classificamos o </w:t>
      </w:r>
      <w:r w:rsidR="007B4CD5">
        <w:rPr>
          <w:bCs/>
        </w:rPr>
        <w:t>cálculo</w:t>
      </w:r>
      <w:r w:rsidR="0096400A">
        <w:rPr>
          <w:bCs/>
        </w:rPr>
        <w:t>,</w:t>
      </w:r>
      <w:r w:rsidR="00E349AE">
        <w:rPr>
          <w:bCs/>
        </w:rPr>
        <w:t xml:space="preserve"> </w:t>
      </w:r>
      <w:r w:rsidR="0096400A">
        <w:rPr>
          <w:bCs/>
        </w:rPr>
        <w:t>logo ap</w:t>
      </w:r>
      <w:r w:rsidR="00EE5523">
        <w:rPr>
          <w:bCs/>
        </w:rPr>
        <w:t>ó</w:t>
      </w:r>
      <w:r w:rsidR="0096400A">
        <w:rPr>
          <w:bCs/>
        </w:rPr>
        <w:t xml:space="preserve">s </w:t>
      </w:r>
      <w:r w:rsidR="00E1169C">
        <w:rPr>
          <w:bCs/>
        </w:rPr>
        <w:t>ser</w:t>
      </w:r>
      <w:r w:rsidR="00525DDC">
        <w:rPr>
          <w:bCs/>
        </w:rPr>
        <w:t xml:space="preserve">ia redirecionado </w:t>
      </w:r>
      <w:r w:rsidR="00BE6657">
        <w:rPr>
          <w:bCs/>
        </w:rPr>
        <w:t>para uma</w:t>
      </w:r>
      <w:r w:rsidR="005D1B0A">
        <w:rPr>
          <w:bCs/>
        </w:rPr>
        <w:t xml:space="preserve"> </w:t>
      </w:r>
      <w:r w:rsidR="00FA3AF6">
        <w:rPr>
          <w:bCs/>
        </w:rPr>
        <w:t>página</w:t>
      </w:r>
      <w:r w:rsidR="005D1B0A">
        <w:rPr>
          <w:bCs/>
        </w:rPr>
        <w:t xml:space="preserve"> para </w:t>
      </w:r>
      <w:r w:rsidR="009435A0">
        <w:rPr>
          <w:bCs/>
        </w:rPr>
        <w:t>sua descoberta</w:t>
      </w:r>
      <w:r w:rsidR="00BE6657">
        <w:rPr>
          <w:bCs/>
        </w:rPr>
        <w:t xml:space="preserve"> do somatotipo</w:t>
      </w:r>
      <w:r w:rsidR="009435A0">
        <w:rPr>
          <w:bCs/>
        </w:rPr>
        <w:t>,</w:t>
      </w:r>
      <w:r w:rsidR="001B60F9">
        <w:rPr>
          <w:bCs/>
        </w:rPr>
        <w:t xml:space="preserve"> </w:t>
      </w:r>
      <w:r w:rsidR="00122A14">
        <w:rPr>
          <w:bCs/>
        </w:rPr>
        <w:t>respondendo</w:t>
      </w:r>
      <w:r w:rsidR="001B60F9">
        <w:rPr>
          <w:bCs/>
        </w:rPr>
        <w:t xml:space="preserve"> perguntas simples,</w:t>
      </w:r>
      <w:r w:rsidR="00AB64D8">
        <w:rPr>
          <w:bCs/>
        </w:rPr>
        <w:t xml:space="preserve"> por exemplo,</w:t>
      </w:r>
      <w:r w:rsidR="001B60F9">
        <w:rPr>
          <w:bCs/>
        </w:rPr>
        <w:t xml:space="preserve"> como ela classifica seu metabolismo, como ela se </w:t>
      </w:r>
      <w:r w:rsidR="00FA3AF6">
        <w:rPr>
          <w:bCs/>
        </w:rPr>
        <w:t>percebe</w:t>
      </w:r>
      <w:r w:rsidR="001B60F9">
        <w:rPr>
          <w:bCs/>
        </w:rPr>
        <w:t xml:space="preserve"> estruturalmente</w:t>
      </w:r>
      <w:r w:rsidR="00FA3AF6">
        <w:rPr>
          <w:bCs/>
        </w:rPr>
        <w:t xml:space="preserve"> etc.</w:t>
      </w:r>
      <w:r w:rsidR="001B60F9">
        <w:rPr>
          <w:bCs/>
        </w:rPr>
        <w:t xml:space="preserve"> </w:t>
      </w:r>
      <w:r w:rsidR="00454E83">
        <w:rPr>
          <w:bCs/>
        </w:rPr>
        <w:t xml:space="preserve">Após </w:t>
      </w:r>
      <w:r w:rsidR="00BD06A7">
        <w:rPr>
          <w:bCs/>
        </w:rPr>
        <w:t xml:space="preserve">fazendo o teste </w:t>
      </w:r>
      <w:r w:rsidR="00B310B0">
        <w:rPr>
          <w:bCs/>
        </w:rPr>
        <w:t xml:space="preserve">da circunferência </w:t>
      </w:r>
      <w:r w:rsidR="006834F3">
        <w:rPr>
          <w:bCs/>
        </w:rPr>
        <w:t xml:space="preserve">com o polegar e o dedo medio </w:t>
      </w:r>
      <w:r w:rsidR="00783419">
        <w:rPr>
          <w:bCs/>
        </w:rPr>
        <w:t xml:space="preserve">em seu pulso, com uma breve e pedagógica explicação </w:t>
      </w:r>
      <w:r w:rsidR="0053012C">
        <w:rPr>
          <w:bCs/>
        </w:rPr>
        <w:t>de como ser feito</w:t>
      </w:r>
      <w:r w:rsidR="00C25790">
        <w:rPr>
          <w:bCs/>
        </w:rPr>
        <w:t xml:space="preserve">, </w:t>
      </w:r>
      <w:r w:rsidR="00943C04">
        <w:rPr>
          <w:bCs/>
        </w:rPr>
        <w:t xml:space="preserve">entraria na </w:t>
      </w:r>
      <w:r w:rsidR="00893497">
        <w:rPr>
          <w:bCs/>
        </w:rPr>
        <w:t>página</w:t>
      </w:r>
      <w:r w:rsidR="00943C04">
        <w:rPr>
          <w:bCs/>
        </w:rPr>
        <w:t xml:space="preserve"> relacionando seu IMC com seu somatotipo</w:t>
      </w:r>
      <w:r w:rsidR="00893497">
        <w:rPr>
          <w:bCs/>
        </w:rPr>
        <w:t xml:space="preserve">. </w:t>
      </w:r>
    </w:p>
    <w:p w14:paraId="0581B803" w14:textId="6CEC35BE" w:rsidR="00EF6A2A" w:rsidRDefault="00EF6A2A" w:rsidP="001954BC">
      <w:pPr>
        <w:spacing w:line="360" w:lineRule="auto"/>
        <w:ind w:firstLine="709"/>
        <w:jc w:val="both"/>
        <w:rPr>
          <w:bCs/>
        </w:rPr>
      </w:pPr>
      <w:r>
        <w:rPr>
          <w:bCs/>
        </w:rPr>
        <w:t>Haveria também uma parte de perfil de usuário, onde ficaria armazenado os testes passados, assim podendo enxergar seu histórico de testes</w:t>
      </w:r>
      <w:r w:rsidR="00351E5E">
        <w:rPr>
          <w:bCs/>
        </w:rPr>
        <w:t>, com isso sua evolução ou regressão poderia ser notada</w:t>
      </w:r>
      <w:r w:rsidR="001954BC">
        <w:rPr>
          <w:bCs/>
        </w:rPr>
        <w:t>.</w:t>
      </w:r>
    </w:p>
    <w:p w14:paraId="3958E108" w14:textId="77777777" w:rsidR="00FF6FD5" w:rsidRDefault="00893497" w:rsidP="00E259BA">
      <w:pPr>
        <w:spacing w:line="360" w:lineRule="auto"/>
        <w:ind w:firstLine="709"/>
        <w:jc w:val="both"/>
        <w:rPr>
          <w:bCs/>
        </w:rPr>
      </w:pPr>
      <w:r>
        <w:rPr>
          <w:bCs/>
        </w:rPr>
        <w:t>Daríamos dicas</w:t>
      </w:r>
      <w:r w:rsidR="00A54C1C">
        <w:rPr>
          <w:bCs/>
        </w:rPr>
        <w:t xml:space="preserve"> simples</w:t>
      </w:r>
      <w:r>
        <w:rPr>
          <w:bCs/>
        </w:rPr>
        <w:t xml:space="preserve"> de alimentação</w:t>
      </w:r>
      <w:r w:rsidR="005539B8">
        <w:rPr>
          <w:bCs/>
        </w:rPr>
        <w:t>, exercícios</w:t>
      </w:r>
      <w:r w:rsidR="00B07F4E">
        <w:rPr>
          <w:bCs/>
        </w:rPr>
        <w:t>, rotina, apenas para fins de conhecimento</w:t>
      </w:r>
      <w:r w:rsidR="00A54C1C">
        <w:rPr>
          <w:bCs/>
        </w:rPr>
        <w:t xml:space="preserve">, sem </w:t>
      </w:r>
      <w:r w:rsidR="0006321C">
        <w:rPr>
          <w:bCs/>
        </w:rPr>
        <w:t>ratificar nenhuma sugestão</w:t>
      </w:r>
      <w:r w:rsidR="00CE3203">
        <w:rPr>
          <w:bCs/>
        </w:rPr>
        <w:t xml:space="preserve">, haveria casos que recomendaríamos </w:t>
      </w:r>
      <w:r w:rsidR="00202A3C">
        <w:rPr>
          <w:bCs/>
        </w:rPr>
        <w:t xml:space="preserve">a ida num nutricionista, que daria informações mais certeiras ao </w:t>
      </w:r>
      <w:r w:rsidR="005539B8">
        <w:rPr>
          <w:bCs/>
        </w:rPr>
        <w:t>utilizador</w:t>
      </w:r>
      <w:r w:rsidR="007A12CF">
        <w:rPr>
          <w:bCs/>
        </w:rPr>
        <w:t>.</w:t>
      </w:r>
    </w:p>
    <w:p w14:paraId="6E62F2ED" w14:textId="4E42181B" w:rsidR="00F774A7" w:rsidRPr="008D0C95" w:rsidRDefault="00140D3A" w:rsidP="008D0C95">
      <w:pPr>
        <w:spacing w:line="360" w:lineRule="auto"/>
        <w:ind w:firstLine="709"/>
        <w:jc w:val="both"/>
        <w:rPr>
          <w:bCs/>
        </w:rPr>
      </w:pPr>
      <w:r>
        <w:rPr>
          <w:bCs/>
        </w:rPr>
        <w:t xml:space="preserve">Se o </w:t>
      </w:r>
      <w:r w:rsidR="005760DB">
        <w:rPr>
          <w:bCs/>
        </w:rPr>
        <w:t xml:space="preserve">usufruidor do site se </w:t>
      </w:r>
      <w:r w:rsidR="0033385C">
        <w:rPr>
          <w:bCs/>
        </w:rPr>
        <w:t xml:space="preserve">cativasse </w:t>
      </w:r>
      <w:r w:rsidR="00122862">
        <w:rPr>
          <w:bCs/>
        </w:rPr>
        <w:t>pelo</w:t>
      </w:r>
      <w:r w:rsidR="0033385C">
        <w:rPr>
          <w:bCs/>
        </w:rPr>
        <w:t xml:space="preserve"> assunto</w:t>
      </w:r>
      <w:r w:rsidR="002071A4">
        <w:rPr>
          <w:bCs/>
        </w:rPr>
        <w:t>, indicaríamos autores</w:t>
      </w:r>
      <w:r w:rsidR="00866DA7">
        <w:rPr>
          <w:bCs/>
        </w:rPr>
        <w:t>, influenciadores digitais e canais relevantes no Youtube</w:t>
      </w:r>
      <w:r w:rsidR="007A4102">
        <w:rPr>
          <w:bCs/>
        </w:rPr>
        <w:t xml:space="preserve">, </w:t>
      </w:r>
      <w:r w:rsidR="0039552F">
        <w:rPr>
          <w:bCs/>
        </w:rPr>
        <w:t xml:space="preserve">com fontes </w:t>
      </w:r>
      <w:r w:rsidR="00A80435">
        <w:rPr>
          <w:bCs/>
        </w:rPr>
        <w:t>fidedignas</w:t>
      </w:r>
      <w:r w:rsidR="0039552F">
        <w:rPr>
          <w:bCs/>
        </w:rPr>
        <w:t>, se aprofundariam no assunto</w:t>
      </w:r>
      <w:r w:rsidR="005D68B0">
        <w:rPr>
          <w:bCs/>
        </w:rPr>
        <w:t>, e com isso, podem disseminar conhecimento de forma correta.</w:t>
      </w:r>
    </w:p>
    <w:p w14:paraId="75CCD02A" w14:textId="77777777" w:rsidR="00F774A7" w:rsidRDefault="00F774A7" w:rsidP="00E259BA">
      <w:pPr>
        <w:spacing w:line="360" w:lineRule="auto"/>
        <w:ind w:firstLine="709"/>
        <w:jc w:val="both"/>
        <w:rPr>
          <w:bCs/>
          <w:sz w:val="26"/>
        </w:rPr>
      </w:pPr>
    </w:p>
    <w:p w14:paraId="4D5AD6E4" w14:textId="0F95898A" w:rsidR="00320553" w:rsidRDefault="0061732F" w:rsidP="00154566">
      <w:pPr>
        <w:pStyle w:val="Ttulo2"/>
        <w:jc w:val="left"/>
      </w:pPr>
      <w:bookmarkStart w:id="28" w:name="_Toc82536005"/>
      <w:r>
        <w:t>7</w:t>
      </w:r>
      <w:r w:rsidR="00764259">
        <w:t>.2 Requisitos funcionais</w:t>
      </w:r>
      <w:bookmarkEnd w:id="28"/>
      <w:r w:rsidR="00764259">
        <w:t xml:space="preserve"> </w:t>
      </w:r>
    </w:p>
    <w:p w14:paraId="767FA9E8" w14:textId="1AA61A20" w:rsidR="007B1195" w:rsidRPr="00154566" w:rsidRDefault="007B1195" w:rsidP="00E259BA">
      <w:pPr>
        <w:spacing w:line="360" w:lineRule="auto"/>
        <w:ind w:firstLine="709"/>
        <w:jc w:val="both"/>
        <w:rPr>
          <w:bCs/>
          <w:szCs w:val="24"/>
        </w:rPr>
      </w:pPr>
    </w:p>
    <w:p w14:paraId="71450661" w14:textId="2F719C8B" w:rsidR="007B1195" w:rsidRDefault="004E7059" w:rsidP="00E259BA">
      <w:pPr>
        <w:spacing w:line="360" w:lineRule="auto"/>
        <w:ind w:firstLine="709"/>
        <w:jc w:val="both"/>
        <w:rPr>
          <w:bCs/>
          <w:szCs w:val="24"/>
        </w:rPr>
      </w:pPr>
      <w:r w:rsidRPr="00154566">
        <w:rPr>
          <w:bCs/>
          <w:szCs w:val="24"/>
        </w:rPr>
        <w:t>Nessa etapa</w:t>
      </w:r>
      <w:r w:rsidR="005A34AD">
        <w:rPr>
          <w:bCs/>
          <w:szCs w:val="24"/>
        </w:rPr>
        <w:t xml:space="preserve"> do projeto </w:t>
      </w:r>
      <w:r w:rsidR="00A61F61">
        <w:rPr>
          <w:bCs/>
          <w:szCs w:val="24"/>
        </w:rPr>
        <w:t>os requisitos funcionais foram levanta</w:t>
      </w:r>
      <w:r w:rsidR="006D5476">
        <w:rPr>
          <w:bCs/>
          <w:szCs w:val="24"/>
        </w:rPr>
        <w:t xml:space="preserve">dos para classificar e priorizar </w:t>
      </w:r>
      <w:r w:rsidR="00B51BE6">
        <w:rPr>
          <w:bCs/>
          <w:szCs w:val="24"/>
        </w:rPr>
        <w:t>as funcionalizadas</w:t>
      </w:r>
      <w:r w:rsidR="00572772">
        <w:rPr>
          <w:bCs/>
          <w:szCs w:val="24"/>
        </w:rPr>
        <w:t xml:space="preserve"> do sistema</w:t>
      </w:r>
      <w:r w:rsidR="00555AC5">
        <w:rPr>
          <w:bCs/>
          <w:szCs w:val="24"/>
        </w:rPr>
        <w:t>.</w:t>
      </w:r>
    </w:p>
    <w:p w14:paraId="47D585A7" w14:textId="46310E7A" w:rsidR="00541639" w:rsidRDefault="00541639" w:rsidP="00541639">
      <w:pPr>
        <w:spacing w:line="360" w:lineRule="auto"/>
        <w:ind w:firstLine="709"/>
        <w:jc w:val="both"/>
        <w:rPr>
          <w:bCs/>
          <w:szCs w:val="24"/>
        </w:rPr>
      </w:pPr>
      <w:r>
        <w:rPr>
          <w:bCs/>
          <w:szCs w:val="24"/>
        </w:rPr>
        <w:t xml:space="preserve">Assim podendo ter um controle de prioridades e </w:t>
      </w:r>
      <w:r w:rsidR="00811D6A">
        <w:rPr>
          <w:bCs/>
          <w:szCs w:val="24"/>
        </w:rPr>
        <w:t>evitando atrasos desnecessários.</w:t>
      </w:r>
    </w:p>
    <w:p w14:paraId="63052F77" w14:textId="58FADD91" w:rsidR="00811D6A" w:rsidRDefault="00811D6A" w:rsidP="00541639">
      <w:pPr>
        <w:spacing w:line="360" w:lineRule="auto"/>
        <w:ind w:firstLine="709"/>
        <w:jc w:val="both"/>
        <w:rPr>
          <w:bCs/>
          <w:szCs w:val="24"/>
        </w:rPr>
      </w:pPr>
    </w:p>
    <w:p w14:paraId="2B12EEC0" w14:textId="105E04E2" w:rsidR="00811D6A" w:rsidRDefault="00811D6A" w:rsidP="00541639">
      <w:pPr>
        <w:spacing w:line="360" w:lineRule="auto"/>
        <w:ind w:firstLine="709"/>
        <w:jc w:val="both"/>
        <w:rPr>
          <w:bCs/>
          <w:szCs w:val="24"/>
        </w:rPr>
      </w:pPr>
    </w:p>
    <w:p w14:paraId="28DCC256" w14:textId="495E6DFB" w:rsidR="00811D6A" w:rsidRDefault="00811D6A" w:rsidP="00541639">
      <w:pPr>
        <w:spacing w:line="360" w:lineRule="auto"/>
        <w:ind w:firstLine="709"/>
        <w:jc w:val="both"/>
        <w:rPr>
          <w:bCs/>
          <w:szCs w:val="24"/>
        </w:rPr>
      </w:pPr>
    </w:p>
    <w:p w14:paraId="46AE1831" w14:textId="77777777" w:rsidR="00811D6A" w:rsidRDefault="00811D6A" w:rsidP="00541639">
      <w:pPr>
        <w:spacing w:line="360" w:lineRule="auto"/>
        <w:ind w:firstLine="709"/>
        <w:jc w:val="both"/>
        <w:rPr>
          <w:bCs/>
          <w:szCs w:val="24"/>
        </w:rPr>
      </w:pPr>
    </w:p>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61C62685" w14:textId="77777777" w:rsidTr="009D625C">
        <w:tc>
          <w:tcPr>
            <w:tcW w:w="2122" w:type="dxa"/>
          </w:tcPr>
          <w:p w14:paraId="646BD7CF" w14:textId="77777777" w:rsidR="00320E1D" w:rsidRPr="007A599C" w:rsidRDefault="00320E1D" w:rsidP="00775B8C">
            <w:pPr>
              <w:rPr>
                <w:b/>
                <w:bCs/>
              </w:rPr>
            </w:pPr>
            <w:r>
              <w:rPr>
                <w:b/>
                <w:bCs/>
              </w:rPr>
              <w:lastRenderedPageBreak/>
              <w:t>Identificador</w:t>
            </w:r>
          </w:p>
        </w:tc>
        <w:tc>
          <w:tcPr>
            <w:tcW w:w="6939" w:type="dxa"/>
            <w:gridSpan w:val="5"/>
          </w:tcPr>
          <w:p w14:paraId="18431D42" w14:textId="77777777" w:rsidR="00320E1D" w:rsidRDefault="00320E1D" w:rsidP="00775B8C">
            <w:r>
              <w:t>RF001</w:t>
            </w:r>
          </w:p>
        </w:tc>
      </w:tr>
      <w:tr w:rsidR="00320E1D" w14:paraId="4327DE4A" w14:textId="77777777" w:rsidTr="009D625C">
        <w:tc>
          <w:tcPr>
            <w:tcW w:w="2122" w:type="dxa"/>
          </w:tcPr>
          <w:p w14:paraId="09C0A957" w14:textId="77777777" w:rsidR="00320E1D" w:rsidRPr="007A599C" w:rsidRDefault="00320E1D" w:rsidP="00775B8C">
            <w:pPr>
              <w:rPr>
                <w:b/>
                <w:bCs/>
              </w:rPr>
            </w:pPr>
            <w:r>
              <w:rPr>
                <w:b/>
                <w:bCs/>
              </w:rPr>
              <w:t>Nome</w:t>
            </w:r>
          </w:p>
        </w:tc>
        <w:tc>
          <w:tcPr>
            <w:tcW w:w="6939" w:type="dxa"/>
            <w:gridSpan w:val="5"/>
          </w:tcPr>
          <w:p w14:paraId="3F2D2D19" w14:textId="77777777" w:rsidR="00320E1D" w:rsidRDefault="00320E1D" w:rsidP="00775B8C">
            <w:r>
              <w:t>Login no site</w:t>
            </w:r>
          </w:p>
        </w:tc>
      </w:tr>
      <w:tr w:rsidR="00320E1D" w14:paraId="0F062D0C" w14:textId="77777777" w:rsidTr="009D625C">
        <w:trPr>
          <w:trHeight w:val="390"/>
        </w:trPr>
        <w:tc>
          <w:tcPr>
            <w:tcW w:w="2122" w:type="dxa"/>
          </w:tcPr>
          <w:p w14:paraId="6B879E4A" w14:textId="0D37CA62" w:rsidR="00320E1D" w:rsidRPr="007A599C" w:rsidRDefault="00320E1D" w:rsidP="00775B8C">
            <w:pPr>
              <w:rPr>
                <w:b/>
                <w:bCs/>
              </w:rPr>
            </w:pPr>
            <w:r>
              <w:rPr>
                <w:b/>
                <w:bCs/>
              </w:rPr>
              <w:t>Data</w:t>
            </w:r>
            <w:r w:rsidR="009856C4">
              <w:rPr>
                <w:b/>
                <w:bCs/>
              </w:rPr>
              <w:t xml:space="preserve"> </w:t>
            </w:r>
            <w:r>
              <w:rPr>
                <w:b/>
                <w:bCs/>
              </w:rPr>
              <w:t>de</w:t>
            </w:r>
            <w:r w:rsidR="009856C4">
              <w:rPr>
                <w:b/>
                <w:bCs/>
              </w:rPr>
              <w:t xml:space="preserve"> </w:t>
            </w:r>
            <w:r>
              <w:rPr>
                <w:b/>
                <w:bCs/>
              </w:rPr>
              <w:t>criação</w:t>
            </w:r>
          </w:p>
        </w:tc>
        <w:tc>
          <w:tcPr>
            <w:tcW w:w="1418" w:type="dxa"/>
            <w:gridSpan w:val="2"/>
          </w:tcPr>
          <w:p w14:paraId="4CD05BD1" w14:textId="77777777" w:rsidR="00320E1D" w:rsidRDefault="00320E1D" w:rsidP="00775B8C">
            <w:r>
              <w:t>16/08/21</w:t>
            </w:r>
          </w:p>
        </w:tc>
        <w:tc>
          <w:tcPr>
            <w:tcW w:w="1134" w:type="dxa"/>
          </w:tcPr>
          <w:p w14:paraId="705F4028" w14:textId="77777777" w:rsidR="00320E1D" w:rsidRPr="007A599C" w:rsidRDefault="00320E1D" w:rsidP="00775B8C">
            <w:pPr>
              <w:rPr>
                <w:b/>
                <w:bCs/>
              </w:rPr>
            </w:pPr>
            <w:r>
              <w:rPr>
                <w:b/>
                <w:bCs/>
              </w:rPr>
              <w:t>Autor</w:t>
            </w:r>
          </w:p>
        </w:tc>
        <w:tc>
          <w:tcPr>
            <w:tcW w:w="4387" w:type="dxa"/>
            <w:gridSpan w:val="2"/>
          </w:tcPr>
          <w:p w14:paraId="112D3991" w14:textId="77777777" w:rsidR="00320E1D" w:rsidRDefault="00320E1D" w:rsidP="00775B8C">
            <w:r>
              <w:t>Kael</w:t>
            </w:r>
          </w:p>
        </w:tc>
      </w:tr>
      <w:tr w:rsidR="00320E1D" w14:paraId="565E24BA" w14:textId="77777777" w:rsidTr="009D625C">
        <w:tc>
          <w:tcPr>
            <w:tcW w:w="2122" w:type="dxa"/>
          </w:tcPr>
          <w:p w14:paraId="7AFACFC4" w14:textId="77777777" w:rsidR="00320E1D" w:rsidRPr="007A599C" w:rsidRDefault="00320E1D" w:rsidP="00775B8C">
            <w:pPr>
              <w:rPr>
                <w:b/>
                <w:bCs/>
              </w:rPr>
            </w:pPr>
            <w:r>
              <w:rPr>
                <w:b/>
                <w:bCs/>
              </w:rPr>
              <w:t>Versão</w:t>
            </w:r>
          </w:p>
        </w:tc>
        <w:tc>
          <w:tcPr>
            <w:tcW w:w="1276" w:type="dxa"/>
          </w:tcPr>
          <w:p w14:paraId="03018B11" w14:textId="77777777" w:rsidR="00320E1D" w:rsidRDefault="00320E1D" w:rsidP="00775B8C">
            <w:r>
              <w:t>1.0</w:t>
            </w:r>
          </w:p>
        </w:tc>
        <w:tc>
          <w:tcPr>
            <w:tcW w:w="1843" w:type="dxa"/>
            <w:gridSpan w:val="3"/>
          </w:tcPr>
          <w:p w14:paraId="6D40BE33" w14:textId="77777777" w:rsidR="00320E1D" w:rsidRPr="007A599C" w:rsidRDefault="00320E1D" w:rsidP="00775B8C">
            <w:pPr>
              <w:rPr>
                <w:b/>
                <w:bCs/>
              </w:rPr>
            </w:pPr>
            <w:r>
              <w:rPr>
                <w:b/>
                <w:bCs/>
              </w:rPr>
              <w:t>Prioridade</w:t>
            </w:r>
          </w:p>
        </w:tc>
        <w:tc>
          <w:tcPr>
            <w:tcW w:w="3820" w:type="dxa"/>
          </w:tcPr>
          <w:p w14:paraId="67CD9F1E" w14:textId="77777777" w:rsidR="00320E1D" w:rsidRDefault="00320E1D" w:rsidP="00775B8C">
            <w:r>
              <w:t>Média</w:t>
            </w:r>
          </w:p>
        </w:tc>
      </w:tr>
      <w:tr w:rsidR="00320E1D" w14:paraId="503C06B3" w14:textId="77777777" w:rsidTr="009D625C">
        <w:tc>
          <w:tcPr>
            <w:tcW w:w="2122" w:type="dxa"/>
          </w:tcPr>
          <w:p w14:paraId="74B3E3CF" w14:textId="77777777" w:rsidR="00320E1D" w:rsidRPr="0013157F" w:rsidRDefault="00320E1D" w:rsidP="00775B8C">
            <w:pPr>
              <w:rPr>
                <w:b/>
                <w:bCs/>
              </w:rPr>
            </w:pPr>
            <w:r>
              <w:rPr>
                <w:b/>
                <w:bCs/>
              </w:rPr>
              <w:t xml:space="preserve">Discrição </w:t>
            </w:r>
          </w:p>
        </w:tc>
        <w:tc>
          <w:tcPr>
            <w:tcW w:w="6939" w:type="dxa"/>
            <w:gridSpan w:val="5"/>
          </w:tcPr>
          <w:p w14:paraId="34378026" w14:textId="77777777" w:rsidR="00320E1D" w:rsidRDefault="00320E1D" w:rsidP="00775B8C">
            <w:r>
              <w:t>Para que possa ser feito o teste de IMC e somatótipo, o usuário irá precisar efetuar o login com um E-mail e senha cadastrada, para que suas informações sobre o teste fiquem salvas.</w:t>
            </w:r>
          </w:p>
        </w:tc>
      </w:tr>
    </w:tbl>
    <w:p w14:paraId="29D9D327" w14:textId="77777777" w:rsidR="00320E1D" w:rsidRDefault="00320E1D" w:rsidP="00320E1D"/>
    <w:p w14:paraId="248635A5"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6248A8EF" w14:textId="77777777" w:rsidTr="009D625C">
        <w:tc>
          <w:tcPr>
            <w:tcW w:w="2122" w:type="dxa"/>
          </w:tcPr>
          <w:p w14:paraId="4BC4B071" w14:textId="77777777" w:rsidR="00320E1D" w:rsidRPr="007A599C" w:rsidRDefault="00320E1D" w:rsidP="00775B8C">
            <w:pPr>
              <w:rPr>
                <w:b/>
                <w:bCs/>
              </w:rPr>
            </w:pPr>
            <w:r>
              <w:rPr>
                <w:b/>
                <w:bCs/>
              </w:rPr>
              <w:t>Identificador</w:t>
            </w:r>
          </w:p>
        </w:tc>
        <w:tc>
          <w:tcPr>
            <w:tcW w:w="6939" w:type="dxa"/>
            <w:gridSpan w:val="5"/>
          </w:tcPr>
          <w:p w14:paraId="53B1AD0D" w14:textId="77777777" w:rsidR="00320E1D" w:rsidRDefault="00320E1D" w:rsidP="00775B8C">
            <w:r>
              <w:t>RF002</w:t>
            </w:r>
          </w:p>
        </w:tc>
      </w:tr>
      <w:tr w:rsidR="00320E1D" w14:paraId="4D0B1089" w14:textId="77777777" w:rsidTr="009D625C">
        <w:tc>
          <w:tcPr>
            <w:tcW w:w="2122" w:type="dxa"/>
          </w:tcPr>
          <w:p w14:paraId="1885B12B" w14:textId="77777777" w:rsidR="00320E1D" w:rsidRPr="007A599C" w:rsidRDefault="00320E1D" w:rsidP="00775B8C">
            <w:pPr>
              <w:rPr>
                <w:b/>
                <w:bCs/>
              </w:rPr>
            </w:pPr>
            <w:r>
              <w:rPr>
                <w:b/>
                <w:bCs/>
              </w:rPr>
              <w:t>Nome</w:t>
            </w:r>
          </w:p>
        </w:tc>
        <w:tc>
          <w:tcPr>
            <w:tcW w:w="6939" w:type="dxa"/>
            <w:gridSpan w:val="5"/>
          </w:tcPr>
          <w:p w14:paraId="5BEA7804" w14:textId="77777777" w:rsidR="00320E1D" w:rsidRDefault="00320E1D" w:rsidP="00775B8C">
            <w:r>
              <w:t>Cadastro no site</w:t>
            </w:r>
          </w:p>
        </w:tc>
      </w:tr>
      <w:tr w:rsidR="00320E1D" w14:paraId="50D0C8E3" w14:textId="77777777" w:rsidTr="009D625C">
        <w:tc>
          <w:tcPr>
            <w:tcW w:w="2122" w:type="dxa"/>
          </w:tcPr>
          <w:p w14:paraId="3C8644DE" w14:textId="77777777" w:rsidR="00320E1D" w:rsidRPr="007A599C" w:rsidRDefault="00320E1D" w:rsidP="00775B8C">
            <w:pPr>
              <w:rPr>
                <w:b/>
                <w:bCs/>
              </w:rPr>
            </w:pPr>
            <w:r>
              <w:rPr>
                <w:b/>
                <w:bCs/>
              </w:rPr>
              <w:t>Data de criação</w:t>
            </w:r>
          </w:p>
        </w:tc>
        <w:tc>
          <w:tcPr>
            <w:tcW w:w="1418" w:type="dxa"/>
            <w:gridSpan w:val="2"/>
          </w:tcPr>
          <w:p w14:paraId="060CBE1C" w14:textId="77777777" w:rsidR="00320E1D" w:rsidRDefault="00320E1D" w:rsidP="00775B8C">
            <w:r>
              <w:t>16/08/21</w:t>
            </w:r>
          </w:p>
        </w:tc>
        <w:tc>
          <w:tcPr>
            <w:tcW w:w="1134" w:type="dxa"/>
          </w:tcPr>
          <w:p w14:paraId="31E5FA43" w14:textId="77777777" w:rsidR="00320E1D" w:rsidRPr="007A599C" w:rsidRDefault="00320E1D" w:rsidP="00775B8C">
            <w:pPr>
              <w:rPr>
                <w:b/>
                <w:bCs/>
              </w:rPr>
            </w:pPr>
            <w:r>
              <w:rPr>
                <w:b/>
                <w:bCs/>
              </w:rPr>
              <w:t>Autor</w:t>
            </w:r>
          </w:p>
        </w:tc>
        <w:tc>
          <w:tcPr>
            <w:tcW w:w="4387" w:type="dxa"/>
            <w:gridSpan w:val="2"/>
          </w:tcPr>
          <w:p w14:paraId="5EBE97C2" w14:textId="77777777" w:rsidR="00320E1D" w:rsidRDefault="00320E1D" w:rsidP="00775B8C">
            <w:r>
              <w:t>Kael</w:t>
            </w:r>
          </w:p>
        </w:tc>
      </w:tr>
      <w:tr w:rsidR="00320E1D" w14:paraId="580247CF" w14:textId="77777777" w:rsidTr="009D625C">
        <w:tc>
          <w:tcPr>
            <w:tcW w:w="2122" w:type="dxa"/>
          </w:tcPr>
          <w:p w14:paraId="74B79D61" w14:textId="77777777" w:rsidR="00320E1D" w:rsidRPr="007A599C" w:rsidRDefault="00320E1D" w:rsidP="00775B8C">
            <w:pPr>
              <w:rPr>
                <w:b/>
                <w:bCs/>
              </w:rPr>
            </w:pPr>
            <w:r>
              <w:rPr>
                <w:b/>
                <w:bCs/>
              </w:rPr>
              <w:t>Versão</w:t>
            </w:r>
          </w:p>
        </w:tc>
        <w:tc>
          <w:tcPr>
            <w:tcW w:w="1276" w:type="dxa"/>
          </w:tcPr>
          <w:p w14:paraId="431D882D" w14:textId="77777777" w:rsidR="00320E1D" w:rsidRDefault="00320E1D" w:rsidP="00775B8C">
            <w:r>
              <w:t>1.0</w:t>
            </w:r>
          </w:p>
        </w:tc>
        <w:tc>
          <w:tcPr>
            <w:tcW w:w="1843" w:type="dxa"/>
            <w:gridSpan w:val="3"/>
          </w:tcPr>
          <w:p w14:paraId="5EFDFC97" w14:textId="77777777" w:rsidR="00320E1D" w:rsidRPr="007A599C" w:rsidRDefault="00320E1D" w:rsidP="00775B8C">
            <w:pPr>
              <w:rPr>
                <w:b/>
                <w:bCs/>
              </w:rPr>
            </w:pPr>
            <w:r>
              <w:rPr>
                <w:b/>
                <w:bCs/>
              </w:rPr>
              <w:t>Prioridade</w:t>
            </w:r>
          </w:p>
        </w:tc>
        <w:tc>
          <w:tcPr>
            <w:tcW w:w="3820" w:type="dxa"/>
          </w:tcPr>
          <w:p w14:paraId="50D00951" w14:textId="77777777" w:rsidR="00320E1D" w:rsidRDefault="00320E1D" w:rsidP="00775B8C">
            <w:r>
              <w:t>Média</w:t>
            </w:r>
          </w:p>
        </w:tc>
      </w:tr>
      <w:tr w:rsidR="00320E1D" w14:paraId="1418D5F0" w14:textId="77777777" w:rsidTr="009D625C">
        <w:tc>
          <w:tcPr>
            <w:tcW w:w="2122" w:type="dxa"/>
          </w:tcPr>
          <w:p w14:paraId="6A89B2CD" w14:textId="77777777" w:rsidR="00320E1D" w:rsidRPr="0013157F" w:rsidRDefault="00320E1D" w:rsidP="00775B8C">
            <w:pPr>
              <w:rPr>
                <w:b/>
                <w:bCs/>
              </w:rPr>
            </w:pPr>
            <w:r>
              <w:rPr>
                <w:b/>
                <w:bCs/>
              </w:rPr>
              <w:t xml:space="preserve">Discrição </w:t>
            </w:r>
          </w:p>
        </w:tc>
        <w:tc>
          <w:tcPr>
            <w:tcW w:w="6939" w:type="dxa"/>
            <w:gridSpan w:val="5"/>
          </w:tcPr>
          <w:p w14:paraId="3F9D642D" w14:textId="77777777" w:rsidR="00320E1D" w:rsidRDefault="00320E1D" w:rsidP="00775B8C">
            <w:r>
              <w:t>Para que se possa efetuar o login, o usuário primeiro fará o cadastro, apenas com o seu nome, e-mail e senha.</w:t>
            </w:r>
          </w:p>
        </w:tc>
      </w:tr>
    </w:tbl>
    <w:p w14:paraId="17D40586" w14:textId="77777777" w:rsidR="00320E1D" w:rsidRDefault="00320E1D" w:rsidP="00320E1D"/>
    <w:p w14:paraId="3BE49509"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7FDE3E3A" w14:textId="77777777" w:rsidTr="009D625C">
        <w:tc>
          <w:tcPr>
            <w:tcW w:w="2122" w:type="dxa"/>
          </w:tcPr>
          <w:p w14:paraId="4B364C51" w14:textId="77777777" w:rsidR="00320E1D" w:rsidRPr="007A599C" w:rsidRDefault="00320E1D" w:rsidP="00775B8C">
            <w:pPr>
              <w:rPr>
                <w:b/>
                <w:bCs/>
              </w:rPr>
            </w:pPr>
            <w:r>
              <w:rPr>
                <w:b/>
                <w:bCs/>
              </w:rPr>
              <w:t>Identificador</w:t>
            </w:r>
          </w:p>
        </w:tc>
        <w:tc>
          <w:tcPr>
            <w:tcW w:w="6939" w:type="dxa"/>
            <w:gridSpan w:val="5"/>
          </w:tcPr>
          <w:p w14:paraId="7D1A954A" w14:textId="77777777" w:rsidR="00320E1D" w:rsidRDefault="00320E1D" w:rsidP="00775B8C">
            <w:r>
              <w:t>RF003</w:t>
            </w:r>
          </w:p>
        </w:tc>
      </w:tr>
      <w:tr w:rsidR="00320E1D" w14:paraId="30327E6B" w14:textId="77777777" w:rsidTr="009D625C">
        <w:tc>
          <w:tcPr>
            <w:tcW w:w="2122" w:type="dxa"/>
          </w:tcPr>
          <w:p w14:paraId="0C062B23" w14:textId="77777777" w:rsidR="00320E1D" w:rsidRPr="007A599C" w:rsidRDefault="00320E1D" w:rsidP="00775B8C">
            <w:pPr>
              <w:rPr>
                <w:b/>
                <w:bCs/>
              </w:rPr>
            </w:pPr>
            <w:r>
              <w:rPr>
                <w:b/>
                <w:bCs/>
              </w:rPr>
              <w:t>Nome</w:t>
            </w:r>
          </w:p>
        </w:tc>
        <w:tc>
          <w:tcPr>
            <w:tcW w:w="6939" w:type="dxa"/>
            <w:gridSpan w:val="5"/>
          </w:tcPr>
          <w:p w14:paraId="63B19F20" w14:textId="77777777" w:rsidR="00320E1D" w:rsidRDefault="00320E1D" w:rsidP="00775B8C">
            <w:r>
              <w:t>Teste IMC</w:t>
            </w:r>
          </w:p>
        </w:tc>
      </w:tr>
      <w:tr w:rsidR="00320E1D" w14:paraId="15AAA2C3" w14:textId="77777777" w:rsidTr="009D625C">
        <w:tc>
          <w:tcPr>
            <w:tcW w:w="2122" w:type="dxa"/>
          </w:tcPr>
          <w:p w14:paraId="1C28A903" w14:textId="77777777" w:rsidR="00320E1D" w:rsidRPr="007A599C" w:rsidRDefault="00320E1D" w:rsidP="00775B8C">
            <w:pPr>
              <w:rPr>
                <w:b/>
                <w:bCs/>
              </w:rPr>
            </w:pPr>
            <w:r>
              <w:rPr>
                <w:b/>
                <w:bCs/>
              </w:rPr>
              <w:t>Data de criação</w:t>
            </w:r>
          </w:p>
        </w:tc>
        <w:tc>
          <w:tcPr>
            <w:tcW w:w="1418" w:type="dxa"/>
            <w:gridSpan w:val="2"/>
          </w:tcPr>
          <w:p w14:paraId="5EE89F45" w14:textId="77777777" w:rsidR="00320E1D" w:rsidRDefault="00320E1D" w:rsidP="00775B8C">
            <w:r>
              <w:t>16/08/21</w:t>
            </w:r>
          </w:p>
        </w:tc>
        <w:tc>
          <w:tcPr>
            <w:tcW w:w="1134" w:type="dxa"/>
          </w:tcPr>
          <w:p w14:paraId="1D330956" w14:textId="77777777" w:rsidR="00320E1D" w:rsidRPr="007A599C" w:rsidRDefault="00320E1D" w:rsidP="00775B8C">
            <w:pPr>
              <w:rPr>
                <w:b/>
                <w:bCs/>
              </w:rPr>
            </w:pPr>
            <w:r>
              <w:rPr>
                <w:b/>
                <w:bCs/>
              </w:rPr>
              <w:t>Autor</w:t>
            </w:r>
          </w:p>
        </w:tc>
        <w:tc>
          <w:tcPr>
            <w:tcW w:w="4387" w:type="dxa"/>
            <w:gridSpan w:val="2"/>
          </w:tcPr>
          <w:p w14:paraId="49F9F7F7" w14:textId="77777777" w:rsidR="00320E1D" w:rsidRDefault="00320E1D" w:rsidP="00775B8C">
            <w:r>
              <w:t>Kael</w:t>
            </w:r>
          </w:p>
        </w:tc>
      </w:tr>
      <w:tr w:rsidR="00320E1D" w14:paraId="6FE5F771" w14:textId="77777777" w:rsidTr="009D625C">
        <w:tc>
          <w:tcPr>
            <w:tcW w:w="2122" w:type="dxa"/>
          </w:tcPr>
          <w:p w14:paraId="4E32D91F" w14:textId="77777777" w:rsidR="00320E1D" w:rsidRPr="007A599C" w:rsidRDefault="00320E1D" w:rsidP="00775B8C">
            <w:pPr>
              <w:rPr>
                <w:b/>
                <w:bCs/>
              </w:rPr>
            </w:pPr>
            <w:r>
              <w:rPr>
                <w:b/>
                <w:bCs/>
              </w:rPr>
              <w:t>Versão</w:t>
            </w:r>
          </w:p>
        </w:tc>
        <w:tc>
          <w:tcPr>
            <w:tcW w:w="1276" w:type="dxa"/>
          </w:tcPr>
          <w:p w14:paraId="0FC062A4" w14:textId="77777777" w:rsidR="00320E1D" w:rsidRDefault="00320E1D" w:rsidP="00775B8C">
            <w:r>
              <w:t>1.0</w:t>
            </w:r>
          </w:p>
        </w:tc>
        <w:tc>
          <w:tcPr>
            <w:tcW w:w="1843" w:type="dxa"/>
            <w:gridSpan w:val="3"/>
          </w:tcPr>
          <w:p w14:paraId="6294E207" w14:textId="77777777" w:rsidR="00320E1D" w:rsidRPr="007A599C" w:rsidRDefault="00320E1D" w:rsidP="00775B8C">
            <w:pPr>
              <w:rPr>
                <w:b/>
                <w:bCs/>
              </w:rPr>
            </w:pPr>
            <w:r>
              <w:rPr>
                <w:b/>
                <w:bCs/>
              </w:rPr>
              <w:t>Prioridade</w:t>
            </w:r>
          </w:p>
        </w:tc>
        <w:tc>
          <w:tcPr>
            <w:tcW w:w="3820" w:type="dxa"/>
          </w:tcPr>
          <w:p w14:paraId="04B00615" w14:textId="77777777" w:rsidR="00320E1D" w:rsidRDefault="00320E1D" w:rsidP="00775B8C">
            <w:r>
              <w:t>Alta</w:t>
            </w:r>
          </w:p>
        </w:tc>
      </w:tr>
      <w:tr w:rsidR="00320E1D" w14:paraId="292EDC9F" w14:textId="77777777" w:rsidTr="009D625C">
        <w:tc>
          <w:tcPr>
            <w:tcW w:w="2122" w:type="dxa"/>
          </w:tcPr>
          <w:p w14:paraId="6452A382" w14:textId="77777777" w:rsidR="00320E1D" w:rsidRPr="0013157F" w:rsidRDefault="00320E1D" w:rsidP="00775B8C">
            <w:pPr>
              <w:rPr>
                <w:b/>
                <w:bCs/>
              </w:rPr>
            </w:pPr>
            <w:r>
              <w:rPr>
                <w:b/>
                <w:bCs/>
              </w:rPr>
              <w:t xml:space="preserve">Discrição </w:t>
            </w:r>
          </w:p>
        </w:tc>
        <w:tc>
          <w:tcPr>
            <w:tcW w:w="6939" w:type="dxa"/>
            <w:gridSpan w:val="5"/>
          </w:tcPr>
          <w:p w14:paraId="51579D00" w14:textId="77777777" w:rsidR="00320E1D" w:rsidRDefault="00320E1D" w:rsidP="00775B8C">
            <w:r>
              <w:t>Um dos testes a serem realizados é o Índice de massa corporal, onde o usuário digitará sua idade, sexo, altura, peso, e se mantém uma atividade física ativa.</w:t>
            </w:r>
          </w:p>
        </w:tc>
      </w:tr>
    </w:tbl>
    <w:p w14:paraId="05D28E84" w14:textId="77777777" w:rsidR="00320E1D" w:rsidRDefault="00320E1D" w:rsidP="00320E1D"/>
    <w:p w14:paraId="79B20DC1"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385708AF" w14:textId="77777777" w:rsidTr="009D625C">
        <w:tc>
          <w:tcPr>
            <w:tcW w:w="2122" w:type="dxa"/>
          </w:tcPr>
          <w:p w14:paraId="3EC6A0F8" w14:textId="77777777" w:rsidR="00320E1D" w:rsidRPr="007A599C" w:rsidRDefault="00320E1D" w:rsidP="00775B8C">
            <w:pPr>
              <w:rPr>
                <w:b/>
                <w:bCs/>
              </w:rPr>
            </w:pPr>
            <w:r>
              <w:rPr>
                <w:b/>
                <w:bCs/>
              </w:rPr>
              <w:t>Identificador</w:t>
            </w:r>
          </w:p>
        </w:tc>
        <w:tc>
          <w:tcPr>
            <w:tcW w:w="6939" w:type="dxa"/>
            <w:gridSpan w:val="5"/>
          </w:tcPr>
          <w:p w14:paraId="651A2DAC" w14:textId="77777777" w:rsidR="00320E1D" w:rsidRDefault="00320E1D" w:rsidP="00775B8C">
            <w:r>
              <w:t>RF004</w:t>
            </w:r>
          </w:p>
        </w:tc>
      </w:tr>
      <w:tr w:rsidR="00320E1D" w14:paraId="6A2E2BF0" w14:textId="77777777" w:rsidTr="009D625C">
        <w:tc>
          <w:tcPr>
            <w:tcW w:w="2122" w:type="dxa"/>
          </w:tcPr>
          <w:p w14:paraId="7DF4FC4F" w14:textId="77777777" w:rsidR="00320E1D" w:rsidRPr="007A599C" w:rsidRDefault="00320E1D" w:rsidP="00775B8C">
            <w:pPr>
              <w:rPr>
                <w:b/>
                <w:bCs/>
              </w:rPr>
            </w:pPr>
            <w:r>
              <w:rPr>
                <w:b/>
                <w:bCs/>
              </w:rPr>
              <w:t>Nome</w:t>
            </w:r>
          </w:p>
        </w:tc>
        <w:tc>
          <w:tcPr>
            <w:tcW w:w="6939" w:type="dxa"/>
            <w:gridSpan w:val="5"/>
          </w:tcPr>
          <w:p w14:paraId="3A8061A1" w14:textId="77777777" w:rsidR="00320E1D" w:rsidRDefault="00320E1D" w:rsidP="00775B8C">
            <w:r>
              <w:t>Teste de somatótipo</w:t>
            </w:r>
          </w:p>
        </w:tc>
      </w:tr>
      <w:tr w:rsidR="00320E1D" w14:paraId="0D2723FF" w14:textId="77777777" w:rsidTr="009D625C">
        <w:tc>
          <w:tcPr>
            <w:tcW w:w="2122" w:type="dxa"/>
          </w:tcPr>
          <w:p w14:paraId="085876D9" w14:textId="77777777" w:rsidR="00320E1D" w:rsidRPr="007A599C" w:rsidRDefault="00320E1D" w:rsidP="00775B8C">
            <w:pPr>
              <w:rPr>
                <w:b/>
                <w:bCs/>
              </w:rPr>
            </w:pPr>
            <w:r>
              <w:rPr>
                <w:b/>
                <w:bCs/>
              </w:rPr>
              <w:t>Data de criação</w:t>
            </w:r>
          </w:p>
        </w:tc>
        <w:tc>
          <w:tcPr>
            <w:tcW w:w="1418" w:type="dxa"/>
            <w:gridSpan w:val="2"/>
          </w:tcPr>
          <w:p w14:paraId="44D42272" w14:textId="77777777" w:rsidR="00320E1D" w:rsidRDefault="00320E1D" w:rsidP="00775B8C">
            <w:r>
              <w:t>16/08/21</w:t>
            </w:r>
          </w:p>
        </w:tc>
        <w:tc>
          <w:tcPr>
            <w:tcW w:w="1134" w:type="dxa"/>
          </w:tcPr>
          <w:p w14:paraId="193A516C" w14:textId="77777777" w:rsidR="00320E1D" w:rsidRPr="007A599C" w:rsidRDefault="00320E1D" w:rsidP="00775B8C">
            <w:pPr>
              <w:rPr>
                <w:b/>
                <w:bCs/>
              </w:rPr>
            </w:pPr>
            <w:r>
              <w:rPr>
                <w:b/>
                <w:bCs/>
              </w:rPr>
              <w:t>Autor</w:t>
            </w:r>
          </w:p>
        </w:tc>
        <w:tc>
          <w:tcPr>
            <w:tcW w:w="4387" w:type="dxa"/>
            <w:gridSpan w:val="2"/>
          </w:tcPr>
          <w:p w14:paraId="6D526630" w14:textId="77777777" w:rsidR="00320E1D" w:rsidRDefault="00320E1D" w:rsidP="00775B8C">
            <w:r>
              <w:t>Kael</w:t>
            </w:r>
          </w:p>
        </w:tc>
      </w:tr>
      <w:tr w:rsidR="00320E1D" w14:paraId="74C18E18" w14:textId="77777777" w:rsidTr="009D625C">
        <w:tc>
          <w:tcPr>
            <w:tcW w:w="2122" w:type="dxa"/>
          </w:tcPr>
          <w:p w14:paraId="319C981F" w14:textId="77777777" w:rsidR="00320E1D" w:rsidRPr="007A599C" w:rsidRDefault="00320E1D" w:rsidP="00775B8C">
            <w:pPr>
              <w:rPr>
                <w:b/>
                <w:bCs/>
              </w:rPr>
            </w:pPr>
            <w:r>
              <w:rPr>
                <w:b/>
                <w:bCs/>
              </w:rPr>
              <w:t>Versão</w:t>
            </w:r>
          </w:p>
        </w:tc>
        <w:tc>
          <w:tcPr>
            <w:tcW w:w="1276" w:type="dxa"/>
          </w:tcPr>
          <w:p w14:paraId="5F84B6B9" w14:textId="77777777" w:rsidR="00320E1D" w:rsidRDefault="00320E1D" w:rsidP="00775B8C">
            <w:r>
              <w:t>1.0</w:t>
            </w:r>
          </w:p>
        </w:tc>
        <w:tc>
          <w:tcPr>
            <w:tcW w:w="1843" w:type="dxa"/>
            <w:gridSpan w:val="3"/>
          </w:tcPr>
          <w:p w14:paraId="0162D2C5" w14:textId="77777777" w:rsidR="00320E1D" w:rsidRPr="007A599C" w:rsidRDefault="00320E1D" w:rsidP="00775B8C">
            <w:pPr>
              <w:rPr>
                <w:b/>
                <w:bCs/>
              </w:rPr>
            </w:pPr>
            <w:r>
              <w:rPr>
                <w:b/>
                <w:bCs/>
              </w:rPr>
              <w:t>Prioridade</w:t>
            </w:r>
          </w:p>
        </w:tc>
        <w:tc>
          <w:tcPr>
            <w:tcW w:w="3820" w:type="dxa"/>
          </w:tcPr>
          <w:p w14:paraId="473C70D6" w14:textId="77777777" w:rsidR="00320E1D" w:rsidRDefault="00320E1D" w:rsidP="00775B8C">
            <w:r>
              <w:t>Alta</w:t>
            </w:r>
          </w:p>
        </w:tc>
      </w:tr>
      <w:tr w:rsidR="00320E1D" w14:paraId="2DC07228" w14:textId="77777777" w:rsidTr="009D625C">
        <w:trPr>
          <w:trHeight w:val="274"/>
        </w:trPr>
        <w:tc>
          <w:tcPr>
            <w:tcW w:w="2122" w:type="dxa"/>
          </w:tcPr>
          <w:p w14:paraId="4075178B" w14:textId="77777777" w:rsidR="00320E1D" w:rsidRPr="0013157F" w:rsidRDefault="00320E1D" w:rsidP="00775B8C">
            <w:pPr>
              <w:rPr>
                <w:b/>
                <w:bCs/>
              </w:rPr>
            </w:pPr>
            <w:r>
              <w:rPr>
                <w:b/>
                <w:bCs/>
              </w:rPr>
              <w:t xml:space="preserve">Discrição </w:t>
            </w:r>
          </w:p>
        </w:tc>
        <w:tc>
          <w:tcPr>
            <w:tcW w:w="6939" w:type="dxa"/>
            <w:gridSpan w:val="5"/>
          </w:tcPr>
          <w:p w14:paraId="67150DD4" w14:textId="77777777" w:rsidR="00320E1D" w:rsidRDefault="00320E1D" w:rsidP="00775B8C">
            <w:r>
              <w:t>O outro teste será o descobrimento do somatótipo atual do usuário, onde com perguntas chaves, será calculado.</w:t>
            </w:r>
          </w:p>
        </w:tc>
      </w:tr>
    </w:tbl>
    <w:p w14:paraId="4AE830D6" w14:textId="77777777" w:rsidR="00320E1D" w:rsidRDefault="00320E1D" w:rsidP="00320E1D"/>
    <w:p w14:paraId="48A66672"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0F01DAEA" w14:textId="77777777" w:rsidTr="009D625C">
        <w:tc>
          <w:tcPr>
            <w:tcW w:w="2122" w:type="dxa"/>
          </w:tcPr>
          <w:p w14:paraId="32B5020D" w14:textId="77777777" w:rsidR="00320E1D" w:rsidRPr="007A599C" w:rsidRDefault="00320E1D" w:rsidP="00775B8C">
            <w:pPr>
              <w:rPr>
                <w:b/>
                <w:bCs/>
              </w:rPr>
            </w:pPr>
            <w:r>
              <w:rPr>
                <w:b/>
                <w:bCs/>
              </w:rPr>
              <w:t>Identificador</w:t>
            </w:r>
          </w:p>
        </w:tc>
        <w:tc>
          <w:tcPr>
            <w:tcW w:w="6939" w:type="dxa"/>
            <w:gridSpan w:val="5"/>
          </w:tcPr>
          <w:p w14:paraId="651C7002" w14:textId="77777777" w:rsidR="00320E1D" w:rsidRDefault="00320E1D" w:rsidP="00775B8C">
            <w:r>
              <w:t>RF005</w:t>
            </w:r>
          </w:p>
        </w:tc>
      </w:tr>
      <w:tr w:rsidR="00320E1D" w14:paraId="75A4E031" w14:textId="77777777" w:rsidTr="009D625C">
        <w:tc>
          <w:tcPr>
            <w:tcW w:w="2122" w:type="dxa"/>
          </w:tcPr>
          <w:p w14:paraId="553802D9" w14:textId="77777777" w:rsidR="00320E1D" w:rsidRPr="007A599C" w:rsidRDefault="00320E1D" w:rsidP="00775B8C">
            <w:pPr>
              <w:rPr>
                <w:b/>
                <w:bCs/>
              </w:rPr>
            </w:pPr>
            <w:r>
              <w:rPr>
                <w:b/>
                <w:bCs/>
              </w:rPr>
              <w:t>Nome</w:t>
            </w:r>
          </w:p>
        </w:tc>
        <w:tc>
          <w:tcPr>
            <w:tcW w:w="6939" w:type="dxa"/>
            <w:gridSpan w:val="5"/>
          </w:tcPr>
          <w:p w14:paraId="60D20F61" w14:textId="77777777" w:rsidR="00320E1D" w:rsidRDefault="00320E1D" w:rsidP="00775B8C">
            <w:r>
              <w:t xml:space="preserve">Resultado </w:t>
            </w:r>
          </w:p>
        </w:tc>
      </w:tr>
      <w:tr w:rsidR="00320E1D" w14:paraId="1AFE6E18" w14:textId="77777777" w:rsidTr="009D625C">
        <w:tc>
          <w:tcPr>
            <w:tcW w:w="2122" w:type="dxa"/>
          </w:tcPr>
          <w:p w14:paraId="51399D7A" w14:textId="77777777" w:rsidR="00320E1D" w:rsidRPr="007A599C" w:rsidRDefault="00320E1D" w:rsidP="00775B8C">
            <w:pPr>
              <w:rPr>
                <w:b/>
                <w:bCs/>
              </w:rPr>
            </w:pPr>
            <w:r>
              <w:rPr>
                <w:b/>
                <w:bCs/>
              </w:rPr>
              <w:t>Data de criação</w:t>
            </w:r>
          </w:p>
        </w:tc>
        <w:tc>
          <w:tcPr>
            <w:tcW w:w="1418" w:type="dxa"/>
            <w:gridSpan w:val="2"/>
          </w:tcPr>
          <w:p w14:paraId="2A5B3DE5" w14:textId="77777777" w:rsidR="00320E1D" w:rsidRDefault="00320E1D" w:rsidP="00775B8C">
            <w:r>
              <w:t>16/08/21</w:t>
            </w:r>
          </w:p>
        </w:tc>
        <w:tc>
          <w:tcPr>
            <w:tcW w:w="1134" w:type="dxa"/>
          </w:tcPr>
          <w:p w14:paraId="0962353D" w14:textId="77777777" w:rsidR="00320E1D" w:rsidRPr="007A599C" w:rsidRDefault="00320E1D" w:rsidP="00775B8C">
            <w:pPr>
              <w:rPr>
                <w:b/>
                <w:bCs/>
              </w:rPr>
            </w:pPr>
            <w:r>
              <w:rPr>
                <w:b/>
                <w:bCs/>
              </w:rPr>
              <w:t>Autor</w:t>
            </w:r>
          </w:p>
        </w:tc>
        <w:tc>
          <w:tcPr>
            <w:tcW w:w="4387" w:type="dxa"/>
            <w:gridSpan w:val="2"/>
          </w:tcPr>
          <w:p w14:paraId="17A11DBC" w14:textId="77777777" w:rsidR="00320E1D" w:rsidRDefault="00320E1D" w:rsidP="00775B8C">
            <w:r>
              <w:t>Kael</w:t>
            </w:r>
          </w:p>
        </w:tc>
      </w:tr>
      <w:tr w:rsidR="00320E1D" w14:paraId="40C7CA8A" w14:textId="77777777" w:rsidTr="009D625C">
        <w:tc>
          <w:tcPr>
            <w:tcW w:w="2122" w:type="dxa"/>
          </w:tcPr>
          <w:p w14:paraId="2DD25C6C" w14:textId="77777777" w:rsidR="00320E1D" w:rsidRPr="007A599C" w:rsidRDefault="00320E1D" w:rsidP="00775B8C">
            <w:pPr>
              <w:rPr>
                <w:b/>
                <w:bCs/>
              </w:rPr>
            </w:pPr>
            <w:r>
              <w:rPr>
                <w:b/>
                <w:bCs/>
              </w:rPr>
              <w:t>Versão</w:t>
            </w:r>
          </w:p>
        </w:tc>
        <w:tc>
          <w:tcPr>
            <w:tcW w:w="1276" w:type="dxa"/>
          </w:tcPr>
          <w:p w14:paraId="7A305C92" w14:textId="77777777" w:rsidR="00320E1D" w:rsidRDefault="00320E1D" w:rsidP="00775B8C">
            <w:r>
              <w:t>1.0</w:t>
            </w:r>
          </w:p>
        </w:tc>
        <w:tc>
          <w:tcPr>
            <w:tcW w:w="1843" w:type="dxa"/>
            <w:gridSpan w:val="3"/>
          </w:tcPr>
          <w:p w14:paraId="2C5C35DE" w14:textId="77777777" w:rsidR="00320E1D" w:rsidRPr="007A599C" w:rsidRDefault="00320E1D" w:rsidP="00775B8C">
            <w:pPr>
              <w:rPr>
                <w:b/>
                <w:bCs/>
              </w:rPr>
            </w:pPr>
            <w:r>
              <w:rPr>
                <w:b/>
                <w:bCs/>
              </w:rPr>
              <w:t>Prioridade</w:t>
            </w:r>
          </w:p>
        </w:tc>
        <w:tc>
          <w:tcPr>
            <w:tcW w:w="3820" w:type="dxa"/>
          </w:tcPr>
          <w:p w14:paraId="688B3D9E" w14:textId="77777777" w:rsidR="00320E1D" w:rsidRDefault="00320E1D" w:rsidP="00775B8C">
            <w:r>
              <w:t>Alta</w:t>
            </w:r>
          </w:p>
        </w:tc>
      </w:tr>
      <w:tr w:rsidR="00320E1D" w14:paraId="3FAC4BF7" w14:textId="77777777" w:rsidTr="009D625C">
        <w:tc>
          <w:tcPr>
            <w:tcW w:w="2122" w:type="dxa"/>
          </w:tcPr>
          <w:p w14:paraId="4BB1D870" w14:textId="77777777" w:rsidR="00320E1D" w:rsidRPr="0013157F" w:rsidRDefault="00320E1D" w:rsidP="00775B8C">
            <w:pPr>
              <w:rPr>
                <w:b/>
                <w:bCs/>
              </w:rPr>
            </w:pPr>
            <w:r>
              <w:rPr>
                <w:b/>
                <w:bCs/>
              </w:rPr>
              <w:t xml:space="preserve">Discrição </w:t>
            </w:r>
          </w:p>
        </w:tc>
        <w:tc>
          <w:tcPr>
            <w:tcW w:w="6939" w:type="dxa"/>
            <w:gridSpan w:val="5"/>
          </w:tcPr>
          <w:p w14:paraId="00C92565" w14:textId="77777777" w:rsidR="00320E1D" w:rsidRDefault="00320E1D" w:rsidP="00775B8C">
            <w:r>
              <w:t>Após terem realizado os dois testes, o usuário será redirecionado para a tela de resultados, onde mostrará seus status atual de sua saúde corporal, com o IMC e o Biotipo, onde mostraremos com base do IMC, por exemplo, se o usuário estiver acima do peso, diremos com base no seu biotipo, quais são suas características somatótipas que podem lhe auxiliar a terem um conhecimento melhor sobre seu corpo, e se perguntarem se precisam de uma ajuda especializada.</w:t>
            </w:r>
          </w:p>
        </w:tc>
      </w:tr>
    </w:tbl>
    <w:p w14:paraId="4FEB0604"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7FC7D6B0" w14:textId="77777777" w:rsidTr="009D625C">
        <w:tc>
          <w:tcPr>
            <w:tcW w:w="2122" w:type="dxa"/>
          </w:tcPr>
          <w:p w14:paraId="0652B11B" w14:textId="77777777" w:rsidR="00320E1D" w:rsidRPr="007A599C" w:rsidRDefault="00320E1D" w:rsidP="00775B8C">
            <w:pPr>
              <w:rPr>
                <w:b/>
                <w:bCs/>
              </w:rPr>
            </w:pPr>
            <w:r>
              <w:rPr>
                <w:b/>
                <w:bCs/>
              </w:rPr>
              <w:lastRenderedPageBreak/>
              <w:t>Identificador</w:t>
            </w:r>
          </w:p>
        </w:tc>
        <w:tc>
          <w:tcPr>
            <w:tcW w:w="6939" w:type="dxa"/>
            <w:gridSpan w:val="5"/>
          </w:tcPr>
          <w:p w14:paraId="2D6110A2" w14:textId="77777777" w:rsidR="00320E1D" w:rsidRDefault="00320E1D" w:rsidP="00775B8C">
            <w:r>
              <w:t>RF006</w:t>
            </w:r>
          </w:p>
        </w:tc>
      </w:tr>
      <w:tr w:rsidR="00320E1D" w14:paraId="3E946091" w14:textId="77777777" w:rsidTr="009D625C">
        <w:tc>
          <w:tcPr>
            <w:tcW w:w="2122" w:type="dxa"/>
          </w:tcPr>
          <w:p w14:paraId="308414DA" w14:textId="77777777" w:rsidR="00320E1D" w:rsidRPr="007A599C" w:rsidRDefault="00320E1D" w:rsidP="00775B8C">
            <w:pPr>
              <w:rPr>
                <w:b/>
                <w:bCs/>
              </w:rPr>
            </w:pPr>
            <w:r>
              <w:rPr>
                <w:b/>
                <w:bCs/>
              </w:rPr>
              <w:t>Nome</w:t>
            </w:r>
          </w:p>
        </w:tc>
        <w:tc>
          <w:tcPr>
            <w:tcW w:w="6939" w:type="dxa"/>
            <w:gridSpan w:val="5"/>
          </w:tcPr>
          <w:p w14:paraId="5620ACDC" w14:textId="77777777" w:rsidR="00320E1D" w:rsidRDefault="00320E1D" w:rsidP="00775B8C">
            <w:r>
              <w:t xml:space="preserve">Tela sobre exercícios em geral </w:t>
            </w:r>
          </w:p>
        </w:tc>
      </w:tr>
      <w:tr w:rsidR="00320E1D" w14:paraId="0F90C00D" w14:textId="77777777" w:rsidTr="009D625C">
        <w:tc>
          <w:tcPr>
            <w:tcW w:w="2122" w:type="dxa"/>
          </w:tcPr>
          <w:p w14:paraId="5D49830D" w14:textId="77777777" w:rsidR="00320E1D" w:rsidRPr="007A599C" w:rsidRDefault="00320E1D" w:rsidP="00775B8C">
            <w:pPr>
              <w:rPr>
                <w:b/>
                <w:bCs/>
              </w:rPr>
            </w:pPr>
            <w:r>
              <w:rPr>
                <w:b/>
                <w:bCs/>
              </w:rPr>
              <w:t>Data de criação</w:t>
            </w:r>
          </w:p>
        </w:tc>
        <w:tc>
          <w:tcPr>
            <w:tcW w:w="1418" w:type="dxa"/>
            <w:gridSpan w:val="2"/>
          </w:tcPr>
          <w:p w14:paraId="68356489" w14:textId="77777777" w:rsidR="00320E1D" w:rsidRDefault="00320E1D" w:rsidP="00775B8C">
            <w:r>
              <w:t>16/08/21</w:t>
            </w:r>
          </w:p>
        </w:tc>
        <w:tc>
          <w:tcPr>
            <w:tcW w:w="1134" w:type="dxa"/>
          </w:tcPr>
          <w:p w14:paraId="635EBB4D" w14:textId="77777777" w:rsidR="00320E1D" w:rsidRPr="007A599C" w:rsidRDefault="00320E1D" w:rsidP="00775B8C">
            <w:pPr>
              <w:rPr>
                <w:b/>
                <w:bCs/>
              </w:rPr>
            </w:pPr>
            <w:r>
              <w:rPr>
                <w:b/>
                <w:bCs/>
              </w:rPr>
              <w:t>Autor</w:t>
            </w:r>
          </w:p>
        </w:tc>
        <w:tc>
          <w:tcPr>
            <w:tcW w:w="4387" w:type="dxa"/>
            <w:gridSpan w:val="2"/>
          </w:tcPr>
          <w:p w14:paraId="44446984" w14:textId="77777777" w:rsidR="00320E1D" w:rsidRDefault="00320E1D" w:rsidP="00775B8C">
            <w:r>
              <w:t>Kael</w:t>
            </w:r>
          </w:p>
        </w:tc>
      </w:tr>
      <w:tr w:rsidR="00320E1D" w14:paraId="4D6D4D2D" w14:textId="77777777" w:rsidTr="009D625C">
        <w:tc>
          <w:tcPr>
            <w:tcW w:w="2122" w:type="dxa"/>
          </w:tcPr>
          <w:p w14:paraId="3F24770F" w14:textId="77777777" w:rsidR="00320E1D" w:rsidRPr="007A599C" w:rsidRDefault="00320E1D" w:rsidP="00775B8C">
            <w:pPr>
              <w:rPr>
                <w:b/>
                <w:bCs/>
              </w:rPr>
            </w:pPr>
            <w:r>
              <w:rPr>
                <w:b/>
                <w:bCs/>
              </w:rPr>
              <w:t>Versão</w:t>
            </w:r>
          </w:p>
        </w:tc>
        <w:tc>
          <w:tcPr>
            <w:tcW w:w="1276" w:type="dxa"/>
          </w:tcPr>
          <w:p w14:paraId="74F84719" w14:textId="77777777" w:rsidR="00320E1D" w:rsidRDefault="00320E1D" w:rsidP="00775B8C">
            <w:r>
              <w:t>1.1</w:t>
            </w:r>
          </w:p>
        </w:tc>
        <w:tc>
          <w:tcPr>
            <w:tcW w:w="1843" w:type="dxa"/>
            <w:gridSpan w:val="3"/>
          </w:tcPr>
          <w:p w14:paraId="73CC8350" w14:textId="77777777" w:rsidR="00320E1D" w:rsidRPr="007A599C" w:rsidRDefault="00320E1D" w:rsidP="00775B8C">
            <w:pPr>
              <w:rPr>
                <w:b/>
                <w:bCs/>
              </w:rPr>
            </w:pPr>
            <w:r>
              <w:rPr>
                <w:b/>
                <w:bCs/>
              </w:rPr>
              <w:t>Prioridade</w:t>
            </w:r>
          </w:p>
        </w:tc>
        <w:tc>
          <w:tcPr>
            <w:tcW w:w="3820" w:type="dxa"/>
          </w:tcPr>
          <w:p w14:paraId="07D6905F" w14:textId="77777777" w:rsidR="00320E1D" w:rsidRDefault="00320E1D" w:rsidP="00775B8C">
            <w:r>
              <w:t>Baixa</w:t>
            </w:r>
          </w:p>
        </w:tc>
      </w:tr>
      <w:tr w:rsidR="00320E1D" w14:paraId="114B474E" w14:textId="77777777" w:rsidTr="009D625C">
        <w:trPr>
          <w:trHeight w:val="274"/>
        </w:trPr>
        <w:tc>
          <w:tcPr>
            <w:tcW w:w="2122" w:type="dxa"/>
          </w:tcPr>
          <w:p w14:paraId="753687D1" w14:textId="77777777" w:rsidR="00320E1D" w:rsidRPr="0013157F" w:rsidRDefault="00320E1D" w:rsidP="00775B8C">
            <w:pPr>
              <w:rPr>
                <w:b/>
                <w:bCs/>
              </w:rPr>
            </w:pPr>
            <w:r>
              <w:rPr>
                <w:b/>
                <w:bCs/>
              </w:rPr>
              <w:t xml:space="preserve">Discrição </w:t>
            </w:r>
          </w:p>
        </w:tc>
        <w:tc>
          <w:tcPr>
            <w:tcW w:w="6939" w:type="dxa"/>
            <w:gridSpan w:val="5"/>
          </w:tcPr>
          <w:p w14:paraId="48056046" w14:textId="77777777" w:rsidR="00320E1D" w:rsidRDefault="00320E1D" w:rsidP="00775B8C">
            <w:r>
              <w:t>Antes de iniciar o teste os usuários que quiserem, poderão ir para uma página dando dicas de exercícios e ações, que podem ser recomendadas para cada biotipo, encorajando os usuários a iniciar o teste.</w:t>
            </w:r>
          </w:p>
        </w:tc>
      </w:tr>
    </w:tbl>
    <w:p w14:paraId="0FFB4811" w14:textId="77777777" w:rsidR="00320E1D" w:rsidRDefault="00320E1D" w:rsidP="00320E1D"/>
    <w:p w14:paraId="360867A7"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37F6B9F0" w14:textId="77777777" w:rsidTr="009D625C">
        <w:tc>
          <w:tcPr>
            <w:tcW w:w="2122" w:type="dxa"/>
          </w:tcPr>
          <w:p w14:paraId="7B7D4356" w14:textId="77777777" w:rsidR="00320E1D" w:rsidRPr="007A599C" w:rsidRDefault="00320E1D" w:rsidP="00775B8C">
            <w:pPr>
              <w:rPr>
                <w:b/>
                <w:bCs/>
              </w:rPr>
            </w:pPr>
            <w:r>
              <w:rPr>
                <w:b/>
                <w:bCs/>
              </w:rPr>
              <w:t>Identificador</w:t>
            </w:r>
          </w:p>
        </w:tc>
        <w:tc>
          <w:tcPr>
            <w:tcW w:w="6939" w:type="dxa"/>
            <w:gridSpan w:val="5"/>
          </w:tcPr>
          <w:p w14:paraId="0F8D3A00" w14:textId="77777777" w:rsidR="00320E1D" w:rsidRDefault="00320E1D" w:rsidP="00775B8C">
            <w:r>
              <w:t>RF007</w:t>
            </w:r>
          </w:p>
        </w:tc>
      </w:tr>
      <w:tr w:rsidR="00320E1D" w14:paraId="37EC27C2" w14:textId="77777777" w:rsidTr="009D625C">
        <w:tc>
          <w:tcPr>
            <w:tcW w:w="2122" w:type="dxa"/>
          </w:tcPr>
          <w:p w14:paraId="0F47FEE9" w14:textId="77777777" w:rsidR="00320E1D" w:rsidRPr="007A599C" w:rsidRDefault="00320E1D" w:rsidP="00775B8C">
            <w:pPr>
              <w:rPr>
                <w:b/>
                <w:bCs/>
              </w:rPr>
            </w:pPr>
            <w:r>
              <w:rPr>
                <w:b/>
                <w:bCs/>
              </w:rPr>
              <w:t>Nome</w:t>
            </w:r>
          </w:p>
        </w:tc>
        <w:tc>
          <w:tcPr>
            <w:tcW w:w="6939" w:type="dxa"/>
            <w:gridSpan w:val="5"/>
          </w:tcPr>
          <w:p w14:paraId="580AF880" w14:textId="77777777" w:rsidR="00320E1D" w:rsidRDefault="00320E1D" w:rsidP="00775B8C">
            <w:r>
              <w:t>Tela explicando cada Somatotipo</w:t>
            </w:r>
          </w:p>
        </w:tc>
      </w:tr>
      <w:tr w:rsidR="00320E1D" w14:paraId="1C63A94A" w14:textId="77777777" w:rsidTr="009D625C">
        <w:tc>
          <w:tcPr>
            <w:tcW w:w="2122" w:type="dxa"/>
          </w:tcPr>
          <w:p w14:paraId="79BE0E79" w14:textId="77777777" w:rsidR="00320E1D" w:rsidRPr="007A599C" w:rsidRDefault="00320E1D" w:rsidP="00775B8C">
            <w:pPr>
              <w:rPr>
                <w:b/>
                <w:bCs/>
              </w:rPr>
            </w:pPr>
            <w:r>
              <w:rPr>
                <w:b/>
                <w:bCs/>
              </w:rPr>
              <w:t>Data de criação</w:t>
            </w:r>
          </w:p>
        </w:tc>
        <w:tc>
          <w:tcPr>
            <w:tcW w:w="1418" w:type="dxa"/>
            <w:gridSpan w:val="2"/>
          </w:tcPr>
          <w:p w14:paraId="0B3E1F5D" w14:textId="77777777" w:rsidR="00320E1D" w:rsidRDefault="00320E1D" w:rsidP="00775B8C">
            <w:r>
              <w:t>16/08/21</w:t>
            </w:r>
          </w:p>
        </w:tc>
        <w:tc>
          <w:tcPr>
            <w:tcW w:w="1134" w:type="dxa"/>
          </w:tcPr>
          <w:p w14:paraId="6945D95F" w14:textId="77777777" w:rsidR="00320E1D" w:rsidRPr="007A599C" w:rsidRDefault="00320E1D" w:rsidP="00775B8C">
            <w:pPr>
              <w:rPr>
                <w:b/>
                <w:bCs/>
              </w:rPr>
            </w:pPr>
            <w:r>
              <w:rPr>
                <w:b/>
                <w:bCs/>
              </w:rPr>
              <w:t>Autor</w:t>
            </w:r>
          </w:p>
        </w:tc>
        <w:tc>
          <w:tcPr>
            <w:tcW w:w="4387" w:type="dxa"/>
            <w:gridSpan w:val="2"/>
          </w:tcPr>
          <w:p w14:paraId="37B10042" w14:textId="77777777" w:rsidR="00320E1D" w:rsidRDefault="00320E1D" w:rsidP="00775B8C">
            <w:r>
              <w:t>Kael</w:t>
            </w:r>
          </w:p>
        </w:tc>
      </w:tr>
      <w:tr w:rsidR="00320E1D" w14:paraId="7CB84EDE" w14:textId="77777777" w:rsidTr="009D625C">
        <w:tc>
          <w:tcPr>
            <w:tcW w:w="2122" w:type="dxa"/>
          </w:tcPr>
          <w:p w14:paraId="36623009" w14:textId="77777777" w:rsidR="00320E1D" w:rsidRPr="007A599C" w:rsidRDefault="00320E1D" w:rsidP="00775B8C">
            <w:pPr>
              <w:rPr>
                <w:b/>
                <w:bCs/>
              </w:rPr>
            </w:pPr>
            <w:r>
              <w:rPr>
                <w:b/>
                <w:bCs/>
              </w:rPr>
              <w:t>Versão</w:t>
            </w:r>
          </w:p>
        </w:tc>
        <w:tc>
          <w:tcPr>
            <w:tcW w:w="1276" w:type="dxa"/>
          </w:tcPr>
          <w:p w14:paraId="6FD98CED" w14:textId="77777777" w:rsidR="00320E1D" w:rsidRDefault="00320E1D" w:rsidP="00775B8C">
            <w:r>
              <w:t>1.0</w:t>
            </w:r>
          </w:p>
        </w:tc>
        <w:tc>
          <w:tcPr>
            <w:tcW w:w="1843" w:type="dxa"/>
            <w:gridSpan w:val="3"/>
          </w:tcPr>
          <w:p w14:paraId="08006121" w14:textId="77777777" w:rsidR="00320E1D" w:rsidRPr="007A599C" w:rsidRDefault="00320E1D" w:rsidP="00775B8C">
            <w:pPr>
              <w:rPr>
                <w:b/>
                <w:bCs/>
              </w:rPr>
            </w:pPr>
            <w:r>
              <w:rPr>
                <w:b/>
                <w:bCs/>
              </w:rPr>
              <w:t>Prioridade</w:t>
            </w:r>
          </w:p>
        </w:tc>
        <w:tc>
          <w:tcPr>
            <w:tcW w:w="3820" w:type="dxa"/>
          </w:tcPr>
          <w:p w14:paraId="119ADA60" w14:textId="77777777" w:rsidR="00320E1D" w:rsidRDefault="00320E1D" w:rsidP="00775B8C">
            <w:r>
              <w:t>Baixa</w:t>
            </w:r>
          </w:p>
        </w:tc>
      </w:tr>
      <w:tr w:rsidR="00320E1D" w14:paraId="376D16DF" w14:textId="77777777" w:rsidTr="009D625C">
        <w:trPr>
          <w:trHeight w:val="274"/>
        </w:trPr>
        <w:tc>
          <w:tcPr>
            <w:tcW w:w="2122" w:type="dxa"/>
          </w:tcPr>
          <w:p w14:paraId="45B68B1E" w14:textId="77777777" w:rsidR="00320E1D" w:rsidRPr="0013157F" w:rsidRDefault="00320E1D" w:rsidP="00775B8C">
            <w:pPr>
              <w:rPr>
                <w:b/>
                <w:bCs/>
              </w:rPr>
            </w:pPr>
            <w:r>
              <w:rPr>
                <w:b/>
                <w:bCs/>
              </w:rPr>
              <w:t xml:space="preserve">Discrição </w:t>
            </w:r>
          </w:p>
        </w:tc>
        <w:tc>
          <w:tcPr>
            <w:tcW w:w="6939" w:type="dxa"/>
            <w:gridSpan w:val="5"/>
          </w:tcPr>
          <w:p w14:paraId="0703CA1B" w14:textId="77777777" w:rsidR="00320E1D" w:rsidRDefault="00320E1D" w:rsidP="00775B8C">
            <w:r>
              <w:t xml:space="preserve">Antes de iniciar o teste os usuários que quiserem, poderão ir para uma página onde explicaremos cada somatotipo e suas características, sua história e sua diferença do biotipo. </w:t>
            </w:r>
          </w:p>
        </w:tc>
      </w:tr>
    </w:tbl>
    <w:p w14:paraId="6F13312A" w14:textId="77777777" w:rsidR="00320E1D" w:rsidRDefault="00320E1D" w:rsidP="00320E1D"/>
    <w:p w14:paraId="4E521563"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0779E160" w14:textId="77777777" w:rsidTr="009D625C">
        <w:tc>
          <w:tcPr>
            <w:tcW w:w="2122" w:type="dxa"/>
          </w:tcPr>
          <w:p w14:paraId="3E0B5DFE" w14:textId="77777777" w:rsidR="00320E1D" w:rsidRPr="007A599C" w:rsidRDefault="00320E1D" w:rsidP="00775B8C">
            <w:pPr>
              <w:rPr>
                <w:b/>
                <w:bCs/>
              </w:rPr>
            </w:pPr>
            <w:r>
              <w:rPr>
                <w:b/>
                <w:bCs/>
              </w:rPr>
              <w:t>Identificador</w:t>
            </w:r>
          </w:p>
        </w:tc>
        <w:tc>
          <w:tcPr>
            <w:tcW w:w="6939" w:type="dxa"/>
            <w:gridSpan w:val="5"/>
          </w:tcPr>
          <w:p w14:paraId="5521A9BF" w14:textId="77777777" w:rsidR="00320E1D" w:rsidRDefault="00320E1D" w:rsidP="00775B8C">
            <w:r>
              <w:t>RF008</w:t>
            </w:r>
          </w:p>
        </w:tc>
      </w:tr>
      <w:tr w:rsidR="00320E1D" w14:paraId="1D7F0B40" w14:textId="77777777" w:rsidTr="009D625C">
        <w:tc>
          <w:tcPr>
            <w:tcW w:w="2122" w:type="dxa"/>
          </w:tcPr>
          <w:p w14:paraId="69C7E34F" w14:textId="77777777" w:rsidR="00320E1D" w:rsidRPr="007A599C" w:rsidRDefault="00320E1D" w:rsidP="00775B8C">
            <w:pPr>
              <w:rPr>
                <w:b/>
                <w:bCs/>
              </w:rPr>
            </w:pPr>
            <w:r>
              <w:rPr>
                <w:b/>
                <w:bCs/>
              </w:rPr>
              <w:t>Nome</w:t>
            </w:r>
          </w:p>
        </w:tc>
        <w:tc>
          <w:tcPr>
            <w:tcW w:w="6939" w:type="dxa"/>
            <w:gridSpan w:val="5"/>
          </w:tcPr>
          <w:p w14:paraId="346839D2" w14:textId="77777777" w:rsidR="00320E1D" w:rsidRDefault="00320E1D" w:rsidP="00775B8C">
            <w:r>
              <w:t xml:space="preserve">Perfil </w:t>
            </w:r>
          </w:p>
        </w:tc>
      </w:tr>
      <w:tr w:rsidR="00320E1D" w14:paraId="3C9B0A48" w14:textId="77777777" w:rsidTr="009D625C">
        <w:tc>
          <w:tcPr>
            <w:tcW w:w="2122" w:type="dxa"/>
          </w:tcPr>
          <w:p w14:paraId="2DDF678C" w14:textId="77777777" w:rsidR="00320E1D" w:rsidRPr="007A599C" w:rsidRDefault="00320E1D" w:rsidP="00775B8C">
            <w:pPr>
              <w:rPr>
                <w:b/>
                <w:bCs/>
              </w:rPr>
            </w:pPr>
            <w:r>
              <w:rPr>
                <w:b/>
                <w:bCs/>
              </w:rPr>
              <w:t>Data de criação</w:t>
            </w:r>
          </w:p>
        </w:tc>
        <w:tc>
          <w:tcPr>
            <w:tcW w:w="1418" w:type="dxa"/>
            <w:gridSpan w:val="2"/>
          </w:tcPr>
          <w:p w14:paraId="6E9442C5" w14:textId="77777777" w:rsidR="00320E1D" w:rsidRDefault="00320E1D" w:rsidP="00775B8C">
            <w:r>
              <w:t>16/08/21</w:t>
            </w:r>
          </w:p>
        </w:tc>
        <w:tc>
          <w:tcPr>
            <w:tcW w:w="1134" w:type="dxa"/>
          </w:tcPr>
          <w:p w14:paraId="48D26266" w14:textId="77777777" w:rsidR="00320E1D" w:rsidRPr="007A599C" w:rsidRDefault="00320E1D" w:rsidP="00775B8C">
            <w:pPr>
              <w:rPr>
                <w:b/>
                <w:bCs/>
              </w:rPr>
            </w:pPr>
            <w:r>
              <w:rPr>
                <w:b/>
                <w:bCs/>
              </w:rPr>
              <w:t>Autor</w:t>
            </w:r>
          </w:p>
        </w:tc>
        <w:tc>
          <w:tcPr>
            <w:tcW w:w="4387" w:type="dxa"/>
            <w:gridSpan w:val="2"/>
          </w:tcPr>
          <w:p w14:paraId="4A15AD02" w14:textId="77777777" w:rsidR="00320E1D" w:rsidRDefault="00320E1D" w:rsidP="00775B8C">
            <w:r>
              <w:t>Kael</w:t>
            </w:r>
          </w:p>
        </w:tc>
      </w:tr>
      <w:tr w:rsidR="00320E1D" w14:paraId="433949BC" w14:textId="77777777" w:rsidTr="009D625C">
        <w:tc>
          <w:tcPr>
            <w:tcW w:w="2122" w:type="dxa"/>
          </w:tcPr>
          <w:p w14:paraId="22E63CDB" w14:textId="77777777" w:rsidR="00320E1D" w:rsidRPr="007A599C" w:rsidRDefault="00320E1D" w:rsidP="00775B8C">
            <w:pPr>
              <w:rPr>
                <w:b/>
                <w:bCs/>
              </w:rPr>
            </w:pPr>
            <w:r>
              <w:rPr>
                <w:b/>
                <w:bCs/>
              </w:rPr>
              <w:t>Versão</w:t>
            </w:r>
          </w:p>
        </w:tc>
        <w:tc>
          <w:tcPr>
            <w:tcW w:w="1276" w:type="dxa"/>
          </w:tcPr>
          <w:p w14:paraId="75B96915" w14:textId="77777777" w:rsidR="00320E1D" w:rsidRDefault="00320E1D" w:rsidP="00775B8C">
            <w:r>
              <w:t>1.0</w:t>
            </w:r>
          </w:p>
        </w:tc>
        <w:tc>
          <w:tcPr>
            <w:tcW w:w="1843" w:type="dxa"/>
            <w:gridSpan w:val="3"/>
          </w:tcPr>
          <w:p w14:paraId="65014E6D" w14:textId="77777777" w:rsidR="00320E1D" w:rsidRPr="007A599C" w:rsidRDefault="00320E1D" w:rsidP="00775B8C">
            <w:pPr>
              <w:rPr>
                <w:b/>
                <w:bCs/>
              </w:rPr>
            </w:pPr>
            <w:r>
              <w:rPr>
                <w:b/>
                <w:bCs/>
              </w:rPr>
              <w:t>Prioridade</w:t>
            </w:r>
          </w:p>
        </w:tc>
        <w:tc>
          <w:tcPr>
            <w:tcW w:w="3820" w:type="dxa"/>
          </w:tcPr>
          <w:p w14:paraId="7E2A98EA" w14:textId="77777777" w:rsidR="00320E1D" w:rsidRDefault="00320E1D" w:rsidP="00775B8C">
            <w:r>
              <w:t xml:space="preserve">Média </w:t>
            </w:r>
          </w:p>
        </w:tc>
      </w:tr>
      <w:tr w:rsidR="00320E1D" w14:paraId="3AA2DEDB" w14:textId="77777777" w:rsidTr="009D625C">
        <w:trPr>
          <w:trHeight w:val="274"/>
        </w:trPr>
        <w:tc>
          <w:tcPr>
            <w:tcW w:w="2122" w:type="dxa"/>
          </w:tcPr>
          <w:p w14:paraId="07CE8D8A" w14:textId="77777777" w:rsidR="00320E1D" w:rsidRPr="0013157F" w:rsidRDefault="00320E1D" w:rsidP="00775B8C">
            <w:pPr>
              <w:rPr>
                <w:b/>
                <w:bCs/>
              </w:rPr>
            </w:pPr>
            <w:r>
              <w:rPr>
                <w:b/>
                <w:bCs/>
              </w:rPr>
              <w:t xml:space="preserve">Discrição </w:t>
            </w:r>
          </w:p>
        </w:tc>
        <w:tc>
          <w:tcPr>
            <w:tcW w:w="6939" w:type="dxa"/>
            <w:gridSpan w:val="5"/>
          </w:tcPr>
          <w:p w14:paraId="1A188B40" w14:textId="77777777" w:rsidR="00320E1D" w:rsidRDefault="00320E1D" w:rsidP="00775B8C">
            <w:r>
              <w:t>Os que realizarem o teste, ao se cadastrarem, um perfil será criado onde, mostrará suas informações e seus testes passado, com isso poderão ver seu progresso</w:t>
            </w:r>
          </w:p>
        </w:tc>
      </w:tr>
    </w:tbl>
    <w:p w14:paraId="154C51C6" w14:textId="77777777" w:rsidR="00320E1D" w:rsidRDefault="00320E1D" w:rsidP="00320E1D"/>
    <w:p w14:paraId="5FFC12D8" w14:textId="14FDE6F6" w:rsidR="00320E1D" w:rsidRDefault="00320E1D" w:rsidP="00E259BA">
      <w:pPr>
        <w:spacing w:line="360" w:lineRule="auto"/>
        <w:ind w:firstLine="709"/>
        <w:jc w:val="both"/>
        <w:rPr>
          <w:bCs/>
          <w:szCs w:val="24"/>
        </w:rPr>
      </w:pPr>
    </w:p>
    <w:p w14:paraId="6B921B78" w14:textId="5F34BBF5" w:rsidR="005F729B" w:rsidRDefault="005F729B" w:rsidP="00E259BA">
      <w:pPr>
        <w:spacing w:line="360" w:lineRule="auto"/>
        <w:ind w:firstLine="709"/>
        <w:jc w:val="both"/>
        <w:rPr>
          <w:bCs/>
          <w:szCs w:val="24"/>
        </w:rPr>
      </w:pPr>
    </w:p>
    <w:p w14:paraId="051B9F77" w14:textId="0FC15C91" w:rsidR="005F729B" w:rsidRDefault="005F729B" w:rsidP="00E259BA">
      <w:pPr>
        <w:spacing w:line="360" w:lineRule="auto"/>
        <w:ind w:firstLine="709"/>
        <w:jc w:val="both"/>
        <w:rPr>
          <w:bCs/>
          <w:szCs w:val="24"/>
        </w:rPr>
      </w:pPr>
    </w:p>
    <w:p w14:paraId="0808F355" w14:textId="5A6BB063" w:rsidR="005F729B" w:rsidRDefault="005F729B" w:rsidP="00E259BA">
      <w:pPr>
        <w:spacing w:line="360" w:lineRule="auto"/>
        <w:ind w:firstLine="709"/>
        <w:jc w:val="both"/>
        <w:rPr>
          <w:bCs/>
          <w:szCs w:val="24"/>
        </w:rPr>
      </w:pPr>
    </w:p>
    <w:p w14:paraId="705A9BC1" w14:textId="5F163A7D" w:rsidR="005F729B" w:rsidRDefault="005F729B" w:rsidP="00E259BA">
      <w:pPr>
        <w:spacing w:line="360" w:lineRule="auto"/>
        <w:ind w:firstLine="709"/>
        <w:jc w:val="both"/>
        <w:rPr>
          <w:bCs/>
          <w:szCs w:val="24"/>
        </w:rPr>
      </w:pPr>
    </w:p>
    <w:p w14:paraId="72CEC584" w14:textId="559EE3CC" w:rsidR="005F729B" w:rsidRDefault="005F729B" w:rsidP="00E259BA">
      <w:pPr>
        <w:spacing w:line="360" w:lineRule="auto"/>
        <w:ind w:firstLine="709"/>
        <w:jc w:val="both"/>
        <w:rPr>
          <w:bCs/>
          <w:szCs w:val="24"/>
        </w:rPr>
      </w:pPr>
    </w:p>
    <w:p w14:paraId="4B95F0CF" w14:textId="52441E06" w:rsidR="0066360A" w:rsidRDefault="0066360A" w:rsidP="00E259BA">
      <w:pPr>
        <w:spacing w:line="360" w:lineRule="auto"/>
        <w:ind w:firstLine="709"/>
        <w:jc w:val="both"/>
        <w:rPr>
          <w:bCs/>
          <w:szCs w:val="24"/>
        </w:rPr>
      </w:pPr>
    </w:p>
    <w:p w14:paraId="1A40AA71" w14:textId="3DD777DC" w:rsidR="0066360A" w:rsidRDefault="0066360A" w:rsidP="00E259BA">
      <w:pPr>
        <w:spacing w:line="360" w:lineRule="auto"/>
        <w:ind w:firstLine="709"/>
        <w:jc w:val="both"/>
        <w:rPr>
          <w:bCs/>
          <w:szCs w:val="24"/>
        </w:rPr>
      </w:pPr>
    </w:p>
    <w:p w14:paraId="0E1DFF5A" w14:textId="2FD9DDAA" w:rsidR="0066360A" w:rsidRDefault="0066360A" w:rsidP="00E259BA">
      <w:pPr>
        <w:spacing w:line="360" w:lineRule="auto"/>
        <w:ind w:firstLine="709"/>
        <w:jc w:val="both"/>
        <w:rPr>
          <w:bCs/>
          <w:szCs w:val="24"/>
        </w:rPr>
      </w:pPr>
    </w:p>
    <w:p w14:paraId="54197E8D" w14:textId="7118BF1C" w:rsidR="0066360A" w:rsidRDefault="0066360A" w:rsidP="00E259BA">
      <w:pPr>
        <w:spacing w:line="360" w:lineRule="auto"/>
        <w:ind w:firstLine="709"/>
        <w:jc w:val="both"/>
        <w:rPr>
          <w:bCs/>
          <w:szCs w:val="24"/>
        </w:rPr>
      </w:pPr>
    </w:p>
    <w:p w14:paraId="5D6897D8" w14:textId="10963148" w:rsidR="0066360A" w:rsidRDefault="0066360A" w:rsidP="00E259BA">
      <w:pPr>
        <w:spacing w:line="360" w:lineRule="auto"/>
        <w:ind w:firstLine="709"/>
        <w:jc w:val="both"/>
        <w:rPr>
          <w:bCs/>
          <w:szCs w:val="24"/>
        </w:rPr>
      </w:pPr>
    </w:p>
    <w:p w14:paraId="6CED5BA3" w14:textId="68E17D2A" w:rsidR="0066360A" w:rsidRDefault="0066360A" w:rsidP="00E259BA">
      <w:pPr>
        <w:spacing w:line="360" w:lineRule="auto"/>
        <w:ind w:firstLine="709"/>
        <w:jc w:val="both"/>
        <w:rPr>
          <w:bCs/>
          <w:szCs w:val="24"/>
        </w:rPr>
      </w:pPr>
    </w:p>
    <w:p w14:paraId="23D42C80" w14:textId="6F00A064" w:rsidR="0066360A" w:rsidRDefault="0066360A" w:rsidP="0066360A">
      <w:pPr>
        <w:spacing w:line="360" w:lineRule="auto"/>
        <w:jc w:val="both"/>
        <w:rPr>
          <w:bCs/>
          <w:szCs w:val="24"/>
        </w:rPr>
      </w:pPr>
    </w:p>
    <w:p w14:paraId="0616047B" w14:textId="77777777" w:rsidR="0066360A" w:rsidRDefault="0066360A" w:rsidP="0066360A">
      <w:pPr>
        <w:spacing w:line="360" w:lineRule="auto"/>
        <w:jc w:val="both"/>
        <w:rPr>
          <w:bCs/>
          <w:szCs w:val="24"/>
        </w:rPr>
      </w:pPr>
    </w:p>
    <w:p w14:paraId="4C05E891" w14:textId="77777777" w:rsidR="0066360A" w:rsidRDefault="0066360A" w:rsidP="00E259BA">
      <w:pPr>
        <w:spacing w:line="360" w:lineRule="auto"/>
        <w:ind w:firstLine="709"/>
        <w:jc w:val="both"/>
        <w:rPr>
          <w:bCs/>
          <w:szCs w:val="24"/>
        </w:rPr>
      </w:pPr>
    </w:p>
    <w:p w14:paraId="64238583" w14:textId="506F1ED6" w:rsidR="000608DF" w:rsidRDefault="001046D6" w:rsidP="00FB769E">
      <w:pPr>
        <w:pStyle w:val="Ttulo2"/>
        <w:jc w:val="left"/>
      </w:pPr>
      <w:r w:rsidRPr="00FB769E">
        <w:lastRenderedPageBreak/>
        <w:t xml:space="preserve">  </w:t>
      </w:r>
      <w:bookmarkStart w:id="29" w:name="_Toc82536006"/>
      <w:r w:rsidRPr="00FB769E">
        <w:t>7.3</w:t>
      </w:r>
      <w:r w:rsidR="0055456B" w:rsidRPr="00FB769E">
        <w:t xml:space="preserve"> Diagrama de caso de uso</w:t>
      </w:r>
      <w:bookmarkEnd w:id="29"/>
    </w:p>
    <w:p w14:paraId="1A2717F2" w14:textId="7302AFAC" w:rsidR="00775B8C" w:rsidRPr="00FB769E" w:rsidRDefault="00775B8C" w:rsidP="00775B8C">
      <w:pPr>
        <w:tabs>
          <w:tab w:val="left" w:pos="2895"/>
        </w:tabs>
      </w:pPr>
      <w:r>
        <w:tab/>
      </w:r>
    </w:p>
    <w:p w14:paraId="672EDC69" w14:textId="46000F9C" w:rsidR="00372381" w:rsidRDefault="00775B8C" w:rsidP="00775B8C">
      <w:pPr>
        <w:spacing w:line="360" w:lineRule="auto"/>
        <w:ind w:firstLine="709"/>
        <w:jc w:val="both"/>
      </w:pPr>
      <w:r>
        <w:t>O</w:t>
      </w:r>
      <w:r w:rsidRPr="00775B8C">
        <w:t xml:space="preserve"> diagrama</w:t>
      </w:r>
      <w:r>
        <w:t xml:space="preserve"> de caso de uso</w:t>
      </w:r>
      <w:r w:rsidRPr="00775B8C">
        <w:t xml:space="preserve"> documenta o que o sistema faz do ponto de vista do usuário. Em outras palavras, ele descreve as principais funcionalidades do sistema e a interação dessas funcionalidades com os usuários do mesmo sistema</w:t>
      </w:r>
      <w:r>
        <w:t>.</w:t>
      </w:r>
      <w:r w:rsidR="00372381">
        <w:rPr>
          <w:noProof/>
          <w:lang w:val="pt-BR" w:eastAsia="pt-BR"/>
        </w:rPr>
        <w:drawing>
          <wp:inline distT="0" distB="0" distL="0" distR="0" wp14:anchorId="0BCA862F" wp14:editId="7534B775">
            <wp:extent cx="5874193" cy="4214305"/>
            <wp:effectExtent l="0" t="0" r="0" b="0"/>
            <wp:docPr id="9" name="Imagem 9"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10;&#10;Descrição gerada automaticament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84792" cy="4221909"/>
                    </a:xfrm>
                    <a:prstGeom prst="rect">
                      <a:avLst/>
                    </a:prstGeom>
                    <a:noFill/>
                    <a:ln>
                      <a:noFill/>
                    </a:ln>
                  </pic:spPr>
                </pic:pic>
              </a:graphicData>
            </a:graphic>
          </wp:inline>
        </w:drawing>
      </w:r>
    </w:p>
    <w:p w14:paraId="3F1850D7" w14:textId="77777777" w:rsidR="006042C4" w:rsidRDefault="006042C4" w:rsidP="00E259BA">
      <w:pPr>
        <w:spacing w:line="360" w:lineRule="auto"/>
        <w:ind w:firstLine="709"/>
        <w:jc w:val="both"/>
        <w:rPr>
          <w:bCs/>
          <w:sz w:val="26"/>
        </w:rPr>
      </w:pPr>
    </w:p>
    <w:p w14:paraId="43624C30" w14:textId="0B63ABCB" w:rsidR="001954BC" w:rsidRDefault="00372381" w:rsidP="006042C4">
      <w:pPr>
        <w:pStyle w:val="Ttulo2"/>
        <w:jc w:val="left"/>
      </w:pPr>
      <w:bookmarkStart w:id="30" w:name="_Toc82536007"/>
      <w:r>
        <w:t xml:space="preserve">7.4 </w:t>
      </w:r>
      <w:r w:rsidR="006042C4">
        <w:t>Dicionário de dados</w:t>
      </w:r>
      <w:bookmarkEnd w:id="30"/>
      <w:r w:rsidR="00775B8C">
        <w:tab/>
      </w:r>
    </w:p>
    <w:p w14:paraId="30F2B794" w14:textId="77777777" w:rsidR="00320553" w:rsidRDefault="00320553" w:rsidP="00E259BA">
      <w:pPr>
        <w:spacing w:line="360" w:lineRule="auto"/>
        <w:ind w:firstLine="709"/>
        <w:jc w:val="both"/>
        <w:rPr>
          <w:bCs/>
          <w:sz w:val="26"/>
        </w:rPr>
      </w:pPr>
    </w:p>
    <w:tbl>
      <w:tblPr>
        <w:tblpPr w:leftFromText="141" w:rightFromText="141" w:vertAnchor="text" w:tblpY="1"/>
        <w:tblOverlap w:val="never"/>
        <w:tblW w:w="8222" w:type="dxa"/>
        <w:tblCellMar>
          <w:left w:w="70" w:type="dxa"/>
          <w:right w:w="70" w:type="dxa"/>
        </w:tblCellMar>
        <w:tblLook w:val="04A0" w:firstRow="1" w:lastRow="0" w:firstColumn="1" w:lastColumn="0" w:noHBand="0" w:noVBand="1"/>
      </w:tblPr>
      <w:tblGrid>
        <w:gridCol w:w="2060"/>
        <w:gridCol w:w="1360"/>
        <w:gridCol w:w="1300"/>
        <w:gridCol w:w="1180"/>
        <w:gridCol w:w="2322"/>
      </w:tblGrid>
      <w:tr w:rsidR="00A5365C" w:rsidRPr="00A5365C" w14:paraId="403A839F" w14:textId="77777777" w:rsidTr="003B72FE">
        <w:trPr>
          <w:trHeight w:val="300"/>
        </w:trPr>
        <w:tc>
          <w:tcPr>
            <w:tcW w:w="2060" w:type="dxa"/>
            <w:tcBorders>
              <w:top w:val="nil"/>
              <w:left w:val="nil"/>
              <w:bottom w:val="nil"/>
              <w:right w:val="nil"/>
            </w:tcBorders>
            <w:shd w:val="clear" w:color="auto" w:fill="auto"/>
            <w:noWrap/>
            <w:vAlign w:val="bottom"/>
            <w:hideMark/>
          </w:tcPr>
          <w:p w14:paraId="5C549951"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dastro</w:t>
            </w:r>
          </w:p>
        </w:tc>
        <w:tc>
          <w:tcPr>
            <w:tcW w:w="1360" w:type="dxa"/>
            <w:tcBorders>
              <w:top w:val="nil"/>
              <w:left w:val="nil"/>
              <w:bottom w:val="nil"/>
              <w:right w:val="nil"/>
            </w:tcBorders>
            <w:shd w:val="clear" w:color="auto" w:fill="auto"/>
            <w:noWrap/>
            <w:vAlign w:val="bottom"/>
            <w:hideMark/>
          </w:tcPr>
          <w:p w14:paraId="348AB2A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47F3D48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702C4907"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6DFA8E85"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55BC4A49"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8359E"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448DB37B"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B2B61A9"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1A4E3A0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461604A0"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24850428"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337ABC6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mail</w:t>
            </w:r>
            <w:proofErr w:type="spellEnd"/>
          </w:p>
        </w:tc>
        <w:tc>
          <w:tcPr>
            <w:tcW w:w="1360" w:type="dxa"/>
            <w:tcBorders>
              <w:top w:val="nil"/>
              <w:left w:val="nil"/>
              <w:bottom w:val="nil"/>
              <w:right w:val="single" w:sz="4" w:space="0" w:color="auto"/>
            </w:tcBorders>
            <w:shd w:val="clear" w:color="auto" w:fill="auto"/>
            <w:noWrap/>
            <w:vAlign w:val="bottom"/>
            <w:hideMark/>
          </w:tcPr>
          <w:p w14:paraId="069A3B6C" w14:textId="0AB841AF"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0)</w:t>
            </w:r>
          </w:p>
        </w:tc>
        <w:tc>
          <w:tcPr>
            <w:tcW w:w="1300" w:type="dxa"/>
            <w:tcBorders>
              <w:top w:val="nil"/>
              <w:left w:val="nil"/>
              <w:bottom w:val="nil"/>
              <w:right w:val="nil"/>
            </w:tcBorders>
            <w:shd w:val="clear" w:color="auto" w:fill="auto"/>
            <w:noWrap/>
            <w:vAlign w:val="bottom"/>
            <w:hideMark/>
          </w:tcPr>
          <w:p w14:paraId="65E651B5" w14:textId="7F4AF6CC"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FD984C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pk</w:t>
            </w:r>
            <w:proofErr w:type="spellEnd"/>
            <w:proofErr w:type="gramEnd"/>
          </w:p>
        </w:tc>
        <w:tc>
          <w:tcPr>
            <w:tcW w:w="2322" w:type="dxa"/>
            <w:tcBorders>
              <w:top w:val="nil"/>
              <w:left w:val="nil"/>
              <w:bottom w:val="nil"/>
              <w:right w:val="single" w:sz="4" w:space="0" w:color="auto"/>
            </w:tcBorders>
            <w:shd w:val="clear" w:color="auto" w:fill="auto"/>
            <w:noWrap/>
            <w:vAlign w:val="bottom"/>
            <w:hideMark/>
          </w:tcPr>
          <w:p w14:paraId="66C812C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16A4A8C"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DFD3E4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senha</w:t>
            </w:r>
          </w:p>
        </w:tc>
        <w:tc>
          <w:tcPr>
            <w:tcW w:w="1360" w:type="dxa"/>
            <w:tcBorders>
              <w:top w:val="nil"/>
              <w:left w:val="nil"/>
              <w:bottom w:val="nil"/>
              <w:right w:val="single" w:sz="4" w:space="0" w:color="auto"/>
            </w:tcBorders>
            <w:shd w:val="clear" w:color="auto" w:fill="auto"/>
            <w:noWrap/>
            <w:vAlign w:val="bottom"/>
            <w:hideMark/>
          </w:tcPr>
          <w:p w14:paraId="174B4280" w14:textId="6AAF64D5"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15)</w:t>
            </w:r>
          </w:p>
        </w:tc>
        <w:tc>
          <w:tcPr>
            <w:tcW w:w="1300" w:type="dxa"/>
            <w:tcBorders>
              <w:top w:val="nil"/>
              <w:left w:val="nil"/>
              <w:bottom w:val="nil"/>
              <w:right w:val="nil"/>
            </w:tcBorders>
            <w:shd w:val="clear" w:color="auto" w:fill="auto"/>
            <w:noWrap/>
            <w:vAlign w:val="bottom"/>
            <w:hideMark/>
          </w:tcPr>
          <w:p w14:paraId="3D42E305" w14:textId="0EBED766"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A0C0B5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4B1BB7E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6EF3176"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65BA907C"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ome</w:t>
            </w:r>
          </w:p>
        </w:tc>
        <w:tc>
          <w:tcPr>
            <w:tcW w:w="1360" w:type="dxa"/>
            <w:tcBorders>
              <w:top w:val="nil"/>
              <w:left w:val="nil"/>
              <w:bottom w:val="nil"/>
              <w:right w:val="single" w:sz="4" w:space="0" w:color="auto"/>
            </w:tcBorders>
            <w:shd w:val="clear" w:color="auto" w:fill="auto"/>
            <w:noWrap/>
            <w:vAlign w:val="bottom"/>
            <w:hideMark/>
          </w:tcPr>
          <w:p w14:paraId="4145C4A8" w14:textId="1B4BDA8D"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40)</w:t>
            </w:r>
          </w:p>
        </w:tc>
        <w:tc>
          <w:tcPr>
            <w:tcW w:w="1300" w:type="dxa"/>
            <w:tcBorders>
              <w:top w:val="nil"/>
              <w:left w:val="nil"/>
              <w:bottom w:val="nil"/>
              <w:right w:val="nil"/>
            </w:tcBorders>
            <w:shd w:val="clear" w:color="auto" w:fill="auto"/>
            <w:noWrap/>
            <w:vAlign w:val="bottom"/>
            <w:hideMark/>
          </w:tcPr>
          <w:p w14:paraId="2C963DA5" w14:textId="02D54DCC"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1AC7A9E7"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78CDB6E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775B8C" w:rsidRPr="00A5365C" w14:paraId="52E8EDC6"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tcPr>
          <w:p w14:paraId="6165F6F3" w14:textId="5C6C55D4" w:rsidR="00775B8C" w:rsidRPr="00A5365C" w:rsidRDefault="00775B8C" w:rsidP="003B72F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Data_cadastro</w:t>
            </w:r>
            <w:proofErr w:type="spellEnd"/>
          </w:p>
        </w:tc>
        <w:tc>
          <w:tcPr>
            <w:tcW w:w="1360" w:type="dxa"/>
            <w:tcBorders>
              <w:top w:val="nil"/>
              <w:left w:val="nil"/>
              <w:bottom w:val="nil"/>
              <w:right w:val="single" w:sz="4" w:space="0" w:color="auto"/>
            </w:tcBorders>
            <w:shd w:val="clear" w:color="auto" w:fill="auto"/>
            <w:noWrap/>
            <w:vAlign w:val="bottom"/>
          </w:tcPr>
          <w:p w14:paraId="1FBFC4F6" w14:textId="532AE944"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Date</w:t>
            </w:r>
          </w:p>
        </w:tc>
        <w:tc>
          <w:tcPr>
            <w:tcW w:w="1300" w:type="dxa"/>
            <w:tcBorders>
              <w:top w:val="nil"/>
              <w:left w:val="nil"/>
              <w:bottom w:val="nil"/>
              <w:right w:val="nil"/>
            </w:tcBorders>
            <w:shd w:val="clear" w:color="auto" w:fill="auto"/>
            <w:noWrap/>
            <w:vAlign w:val="bottom"/>
          </w:tcPr>
          <w:p w14:paraId="1AF3CE70" w14:textId="7283FA66"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tcPr>
          <w:p w14:paraId="16435397"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c>
          <w:tcPr>
            <w:tcW w:w="2322" w:type="dxa"/>
            <w:tcBorders>
              <w:top w:val="nil"/>
              <w:left w:val="nil"/>
              <w:bottom w:val="nil"/>
              <w:right w:val="single" w:sz="4" w:space="0" w:color="auto"/>
            </w:tcBorders>
            <w:shd w:val="clear" w:color="auto" w:fill="auto"/>
            <w:noWrap/>
            <w:vAlign w:val="bottom"/>
          </w:tcPr>
          <w:p w14:paraId="2FEA8479"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r>
      <w:tr w:rsidR="00775B8C" w:rsidRPr="00A5365C" w14:paraId="485A4ED1"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tcPr>
          <w:p w14:paraId="0168440E" w14:textId="245A8F27" w:rsidR="00775B8C" w:rsidRPr="00A5365C" w:rsidRDefault="00775B8C" w:rsidP="003B72FE">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alteracao</w:t>
            </w:r>
            <w:proofErr w:type="spellEnd"/>
            <w:proofErr w:type="gramEnd"/>
          </w:p>
        </w:tc>
        <w:tc>
          <w:tcPr>
            <w:tcW w:w="1360" w:type="dxa"/>
            <w:tcBorders>
              <w:top w:val="nil"/>
              <w:left w:val="nil"/>
              <w:bottom w:val="nil"/>
              <w:right w:val="single" w:sz="4" w:space="0" w:color="auto"/>
            </w:tcBorders>
            <w:shd w:val="clear" w:color="auto" w:fill="auto"/>
            <w:noWrap/>
            <w:vAlign w:val="bottom"/>
          </w:tcPr>
          <w:p w14:paraId="180773AD" w14:textId="4D21E48F" w:rsidR="00775B8C" w:rsidRPr="00A5365C" w:rsidRDefault="00775B8C" w:rsidP="003B72F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imeStamp</w:t>
            </w:r>
            <w:proofErr w:type="spellEnd"/>
          </w:p>
        </w:tc>
        <w:tc>
          <w:tcPr>
            <w:tcW w:w="1300" w:type="dxa"/>
            <w:tcBorders>
              <w:top w:val="nil"/>
              <w:left w:val="nil"/>
              <w:bottom w:val="nil"/>
              <w:right w:val="nil"/>
            </w:tcBorders>
            <w:shd w:val="clear" w:color="auto" w:fill="auto"/>
            <w:noWrap/>
            <w:vAlign w:val="bottom"/>
          </w:tcPr>
          <w:p w14:paraId="70ED7C3A" w14:textId="16411FCC"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tcPr>
          <w:p w14:paraId="61C3B43E"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c>
          <w:tcPr>
            <w:tcW w:w="2322" w:type="dxa"/>
            <w:tcBorders>
              <w:top w:val="nil"/>
              <w:left w:val="nil"/>
              <w:bottom w:val="nil"/>
              <w:right w:val="single" w:sz="4" w:space="0" w:color="auto"/>
            </w:tcBorders>
            <w:shd w:val="clear" w:color="auto" w:fill="auto"/>
            <w:noWrap/>
            <w:vAlign w:val="bottom"/>
          </w:tcPr>
          <w:p w14:paraId="2BE697CD"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r>
      <w:tr w:rsidR="00A5365C" w:rsidRPr="00A5365C" w14:paraId="736D4C0E" w14:textId="77777777" w:rsidTr="003B72FE">
        <w:trPr>
          <w:trHeight w:val="300"/>
        </w:trPr>
        <w:tc>
          <w:tcPr>
            <w:tcW w:w="2060" w:type="dxa"/>
            <w:tcBorders>
              <w:top w:val="single" w:sz="4" w:space="0" w:color="auto"/>
              <w:left w:val="nil"/>
              <w:bottom w:val="nil"/>
              <w:right w:val="nil"/>
            </w:tcBorders>
            <w:shd w:val="clear" w:color="auto" w:fill="auto"/>
            <w:noWrap/>
            <w:vAlign w:val="bottom"/>
            <w:hideMark/>
          </w:tcPr>
          <w:p w14:paraId="2149387D"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60" w:type="dxa"/>
            <w:tcBorders>
              <w:top w:val="single" w:sz="4" w:space="0" w:color="auto"/>
              <w:left w:val="nil"/>
              <w:bottom w:val="nil"/>
              <w:right w:val="nil"/>
            </w:tcBorders>
            <w:shd w:val="clear" w:color="auto" w:fill="auto"/>
            <w:noWrap/>
            <w:vAlign w:val="bottom"/>
            <w:hideMark/>
          </w:tcPr>
          <w:p w14:paraId="1108C4D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187527A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617E210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single" w:sz="4" w:space="0" w:color="auto"/>
              <w:left w:val="nil"/>
              <w:bottom w:val="nil"/>
              <w:right w:val="nil"/>
            </w:tcBorders>
            <w:shd w:val="clear" w:color="auto" w:fill="auto"/>
            <w:noWrap/>
            <w:vAlign w:val="bottom"/>
            <w:hideMark/>
          </w:tcPr>
          <w:p w14:paraId="3EC7008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6E04CB25" w14:textId="77777777" w:rsidTr="003B72FE">
        <w:trPr>
          <w:trHeight w:val="300"/>
        </w:trPr>
        <w:tc>
          <w:tcPr>
            <w:tcW w:w="2060" w:type="dxa"/>
            <w:tcBorders>
              <w:top w:val="nil"/>
              <w:left w:val="nil"/>
              <w:bottom w:val="nil"/>
              <w:right w:val="nil"/>
            </w:tcBorders>
            <w:shd w:val="clear" w:color="auto" w:fill="auto"/>
            <w:noWrap/>
            <w:vAlign w:val="bottom"/>
            <w:hideMark/>
          </w:tcPr>
          <w:p w14:paraId="430BBAA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este</w:t>
            </w:r>
          </w:p>
        </w:tc>
        <w:tc>
          <w:tcPr>
            <w:tcW w:w="1360" w:type="dxa"/>
            <w:tcBorders>
              <w:top w:val="nil"/>
              <w:left w:val="nil"/>
              <w:bottom w:val="nil"/>
              <w:right w:val="nil"/>
            </w:tcBorders>
            <w:shd w:val="clear" w:color="auto" w:fill="auto"/>
            <w:noWrap/>
            <w:vAlign w:val="bottom"/>
            <w:hideMark/>
          </w:tcPr>
          <w:p w14:paraId="3405A052"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56E42DF9"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0AC48E8A"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319CF8E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2F85CBA3"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22A80"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0D55453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1B4E461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24E3059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345B598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353698F9"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3AE1E5E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073DF03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6E3630C5" w14:textId="431255D4"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nil"/>
              <w:right w:val="nil"/>
            </w:tcBorders>
            <w:shd w:val="clear" w:color="auto" w:fill="auto"/>
            <w:noWrap/>
            <w:vAlign w:val="bottom"/>
            <w:hideMark/>
          </w:tcPr>
          <w:p w14:paraId="2FF9E2E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pk</w:t>
            </w:r>
            <w:proofErr w:type="spellEnd"/>
            <w:proofErr w:type="gram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2081F8E8"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0BFD6F15"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0A97673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peso</w:t>
            </w:r>
          </w:p>
        </w:tc>
        <w:tc>
          <w:tcPr>
            <w:tcW w:w="1360" w:type="dxa"/>
            <w:tcBorders>
              <w:top w:val="nil"/>
              <w:left w:val="nil"/>
              <w:bottom w:val="nil"/>
              <w:right w:val="nil"/>
            </w:tcBorders>
            <w:shd w:val="clear" w:color="auto" w:fill="auto"/>
            <w:noWrap/>
            <w:vAlign w:val="bottom"/>
            <w:hideMark/>
          </w:tcPr>
          <w:p w14:paraId="6D6086BE" w14:textId="719578AD"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ecimal</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1)</w:t>
            </w:r>
          </w:p>
        </w:tc>
        <w:tc>
          <w:tcPr>
            <w:tcW w:w="1300" w:type="dxa"/>
            <w:tcBorders>
              <w:top w:val="nil"/>
              <w:left w:val="single" w:sz="4" w:space="0" w:color="auto"/>
              <w:bottom w:val="nil"/>
              <w:right w:val="single" w:sz="4" w:space="0" w:color="auto"/>
            </w:tcBorders>
            <w:shd w:val="clear" w:color="auto" w:fill="auto"/>
            <w:noWrap/>
            <w:vAlign w:val="bottom"/>
            <w:hideMark/>
          </w:tcPr>
          <w:p w14:paraId="2B1E2355" w14:textId="1D89D14B"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3E3E348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737288F7"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403D8BFB"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49B3C24"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altura</w:t>
            </w:r>
          </w:p>
        </w:tc>
        <w:tc>
          <w:tcPr>
            <w:tcW w:w="1360" w:type="dxa"/>
            <w:tcBorders>
              <w:top w:val="nil"/>
              <w:left w:val="nil"/>
              <w:bottom w:val="nil"/>
              <w:right w:val="single" w:sz="4" w:space="0" w:color="auto"/>
            </w:tcBorders>
            <w:shd w:val="clear" w:color="auto" w:fill="auto"/>
            <w:noWrap/>
            <w:vAlign w:val="bottom"/>
            <w:hideMark/>
          </w:tcPr>
          <w:p w14:paraId="225EFDCF" w14:textId="3E25B22D"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ecimal</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2)</w:t>
            </w:r>
          </w:p>
        </w:tc>
        <w:tc>
          <w:tcPr>
            <w:tcW w:w="1300" w:type="dxa"/>
            <w:tcBorders>
              <w:top w:val="nil"/>
              <w:left w:val="nil"/>
              <w:bottom w:val="nil"/>
              <w:right w:val="single" w:sz="4" w:space="0" w:color="auto"/>
            </w:tcBorders>
            <w:shd w:val="clear" w:color="auto" w:fill="auto"/>
            <w:noWrap/>
            <w:vAlign w:val="bottom"/>
            <w:hideMark/>
          </w:tcPr>
          <w:p w14:paraId="313BA1AD" w14:textId="64F35AB7"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7B63B8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051636B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5969FE26" w14:textId="77777777" w:rsidTr="003B72FE">
        <w:trPr>
          <w:trHeight w:val="300"/>
        </w:trPr>
        <w:tc>
          <w:tcPr>
            <w:tcW w:w="2060" w:type="dxa"/>
            <w:tcBorders>
              <w:top w:val="nil"/>
              <w:left w:val="single" w:sz="4" w:space="0" w:color="auto"/>
              <w:bottom w:val="nil"/>
              <w:right w:val="nil"/>
            </w:tcBorders>
            <w:shd w:val="clear" w:color="auto" w:fill="auto"/>
            <w:noWrap/>
            <w:vAlign w:val="bottom"/>
            <w:hideMark/>
          </w:tcPr>
          <w:p w14:paraId="142FE7F0"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lastRenderedPageBreak/>
              <w:t>data_nascimento</w:t>
            </w:r>
            <w:proofErr w:type="spellEnd"/>
          </w:p>
        </w:tc>
        <w:tc>
          <w:tcPr>
            <w:tcW w:w="1360" w:type="dxa"/>
            <w:tcBorders>
              <w:top w:val="nil"/>
              <w:left w:val="single" w:sz="4" w:space="0" w:color="auto"/>
              <w:bottom w:val="nil"/>
              <w:right w:val="single" w:sz="4" w:space="0" w:color="auto"/>
            </w:tcBorders>
            <w:shd w:val="clear" w:color="auto" w:fill="auto"/>
            <w:noWrap/>
            <w:vAlign w:val="bottom"/>
            <w:hideMark/>
          </w:tcPr>
          <w:p w14:paraId="0CE1AE2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e</w:t>
            </w:r>
          </w:p>
        </w:tc>
        <w:tc>
          <w:tcPr>
            <w:tcW w:w="1300" w:type="dxa"/>
            <w:tcBorders>
              <w:top w:val="nil"/>
              <w:left w:val="nil"/>
              <w:bottom w:val="nil"/>
              <w:right w:val="nil"/>
            </w:tcBorders>
            <w:shd w:val="clear" w:color="auto" w:fill="auto"/>
            <w:noWrap/>
            <w:vAlign w:val="bottom"/>
            <w:hideMark/>
          </w:tcPr>
          <w:p w14:paraId="48E36224" w14:textId="088D91D7"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5638D39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5D1A6A3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3BC67C50" w14:textId="77777777" w:rsidTr="003B72FE">
        <w:trPr>
          <w:trHeight w:val="300"/>
        </w:trPr>
        <w:tc>
          <w:tcPr>
            <w:tcW w:w="2060" w:type="dxa"/>
            <w:tcBorders>
              <w:top w:val="nil"/>
              <w:left w:val="single" w:sz="4" w:space="0" w:color="auto"/>
              <w:bottom w:val="nil"/>
              <w:right w:val="nil"/>
            </w:tcBorders>
            <w:shd w:val="clear" w:color="auto" w:fill="auto"/>
            <w:noWrap/>
            <w:vAlign w:val="bottom"/>
            <w:hideMark/>
          </w:tcPr>
          <w:p w14:paraId="5247D1C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sexo</w:t>
            </w:r>
          </w:p>
        </w:tc>
        <w:tc>
          <w:tcPr>
            <w:tcW w:w="1360" w:type="dxa"/>
            <w:tcBorders>
              <w:top w:val="nil"/>
              <w:left w:val="single" w:sz="4" w:space="0" w:color="auto"/>
              <w:bottom w:val="nil"/>
              <w:right w:val="single" w:sz="4" w:space="0" w:color="auto"/>
            </w:tcBorders>
            <w:shd w:val="clear" w:color="auto" w:fill="auto"/>
            <w:noWrap/>
            <w:vAlign w:val="bottom"/>
            <w:hideMark/>
          </w:tcPr>
          <w:p w14:paraId="2848385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nil"/>
              <w:bottom w:val="nil"/>
              <w:right w:val="nil"/>
            </w:tcBorders>
            <w:shd w:val="clear" w:color="auto" w:fill="auto"/>
            <w:noWrap/>
            <w:vAlign w:val="bottom"/>
            <w:hideMark/>
          </w:tcPr>
          <w:p w14:paraId="75A6CC34" w14:textId="0FE099ED"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1AF4DC3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3EB1884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DE58BAF"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489BE57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data_teste</w:t>
            </w:r>
            <w:proofErr w:type="spellEnd"/>
          </w:p>
        </w:tc>
        <w:tc>
          <w:tcPr>
            <w:tcW w:w="1360" w:type="dxa"/>
            <w:tcBorders>
              <w:top w:val="nil"/>
              <w:left w:val="nil"/>
              <w:bottom w:val="nil"/>
              <w:right w:val="single" w:sz="4" w:space="0" w:color="auto"/>
            </w:tcBorders>
            <w:shd w:val="clear" w:color="auto" w:fill="auto"/>
            <w:noWrap/>
            <w:vAlign w:val="bottom"/>
            <w:hideMark/>
          </w:tcPr>
          <w:p w14:paraId="1FBE453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e</w:t>
            </w:r>
          </w:p>
        </w:tc>
        <w:tc>
          <w:tcPr>
            <w:tcW w:w="1300" w:type="dxa"/>
            <w:tcBorders>
              <w:top w:val="nil"/>
              <w:left w:val="nil"/>
              <w:bottom w:val="nil"/>
              <w:right w:val="single" w:sz="4" w:space="0" w:color="auto"/>
            </w:tcBorders>
            <w:shd w:val="clear" w:color="auto" w:fill="auto"/>
            <w:noWrap/>
            <w:vAlign w:val="bottom"/>
            <w:hideMark/>
          </w:tcPr>
          <w:p w14:paraId="61714F87" w14:textId="11C50499"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304C901"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79A018D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75B6A086"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C660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54540ABD"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72CE4D4" w14:textId="23D87A24"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50536FA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fk</w:t>
            </w:r>
            <w:proofErr w:type="spellEnd"/>
            <w:proofErr w:type="gram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2BEE72C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ascade</w:t>
            </w:r>
            <w:proofErr w:type="spellEnd"/>
          </w:p>
        </w:tc>
      </w:tr>
      <w:tr w:rsidR="00A5365C" w:rsidRPr="00A5365C" w14:paraId="2F2AC050" w14:textId="77777777" w:rsidTr="003B72FE">
        <w:trPr>
          <w:trHeight w:val="300"/>
        </w:trPr>
        <w:tc>
          <w:tcPr>
            <w:tcW w:w="2060" w:type="dxa"/>
            <w:tcBorders>
              <w:top w:val="nil"/>
              <w:left w:val="nil"/>
              <w:bottom w:val="nil"/>
              <w:right w:val="nil"/>
            </w:tcBorders>
            <w:shd w:val="clear" w:color="auto" w:fill="auto"/>
            <w:noWrap/>
            <w:vAlign w:val="bottom"/>
            <w:hideMark/>
          </w:tcPr>
          <w:p w14:paraId="6D33FEA7" w14:textId="71CE6924" w:rsidR="00A5365C" w:rsidRDefault="00A5365C" w:rsidP="003B72FE">
            <w:pPr>
              <w:widowControl/>
              <w:autoSpaceDE/>
              <w:autoSpaceDN/>
              <w:rPr>
                <w:rFonts w:ascii="Calibri" w:eastAsia="Times New Roman" w:hAnsi="Calibri" w:cs="Calibri"/>
                <w:color w:val="000000"/>
                <w:sz w:val="22"/>
                <w:lang w:val="pt-BR" w:eastAsia="pt-BR"/>
              </w:rPr>
            </w:pPr>
          </w:p>
          <w:p w14:paraId="16A47FCB" w14:textId="77777777" w:rsidR="00E94C8A" w:rsidRDefault="00E94C8A" w:rsidP="003B72FE">
            <w:pPr>
              <w:widowControl/>
              <w:autoSpaceDE/>
              <w:autoSpaceDN/>
              <w:rPr>
                <w:rFonts w:ascii="Calibri" w:eastAsia="Times New Roman" w:hAnsi="Calibri" w:cs="Calibri"/>
                <w:color w:val="000000"/>
                <w:sz w:val="22"/>
                <w:lang w:val="pt-BR" w:eastAsia="pt-BR"/>
              </w:rPr>
            </w:pPr>
          </w:p>
          <w:p w14:paraId="7A391928" w14:textId="1F71D639" w:rsidR="00E3687C" w:rsidRPr="00A5365C" w:rsidRDefault="00E3687C" w:rsidP="003B72FE">
            <w:pPr>
              <w:widowControl/>
              <w:autoSpaceDE/>
              <w:autoSpaceDN/>
              <w:rPr>
                <w:rFonts w:ascii="Calibri" w:eastAsia="Times New Roman" w:hAnsi="Calibri" w:cs="Calibri"/>
                <w:color w:val="000000"/>
                <w:sz w:val="22"/>
                <w:lang w:val="pt-BR" w:eastAsia="pt-BR"/>
              </w:rPr>
            </w:pPr>
          </w:p>
        </w:tc>
        <w:tc>
          <w:tcPr>
            <w:tcW w:w="1360" w:type="dxa"/>
            <w:tcBorders>
              <w:top w:val="nil"/>
              <w:left w:val="nil"/>
              <w:bottom w:val="nil"/>
              <w:right w:val="nil"/>
            </w:tcBorders>
            <w:shd w:val="clear" w:color="auto" w:fill="auto"/>
            <w:noWrap/>
            <w:vAlign w:val="bottom"/>
            <w:hideMark/>
          </w:tcPr>
          <w:p w14:paraId="7B8703B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300" w:type="dxa"/>
            <w:tcBorders>
              <w:top w:val="nil"/>
              <w:left w:val="nil"/>
              <w:bottom w:val="nil"/>
              <w:right w:val="nil"/>
            </w:tcBorders>
            <w:shd w:val="clear" w:color="auto" w:fill="auto"/>
            <w:noWrap/>
            <w:vAlign w:val="bottom"/>
            <w:hideMark/>
          </w:tcPr>
          <w:p w14:paraId="05A5C0B9"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42DF32D4"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7ADBCA5"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51B221E7" w14:textId="77777777" w:rsidTr="003B72FE">
        <w:trPr>
          <w:trHeight w:val="300"/>
        </w:trPr>
        <w:tc>
          <w:tcPr>
            <w:tcW w:w="2060" w:type="dxa"/>
            <w:tcBorders>
              <w:top w:val="nil"/>
              <w:left w:val="nil"/>
              <w:bottom w:val="nil"/>
              <w:right w:val="nil"/>
            </w:tcBorders>
            <w:shd w:val="clear" w:color="auto" w:fill="auto"/>
            <w:noWrap/>
            <w:vAlign w:val="bottom"/>
            <w:hideMark/>
          </w:tcPr>
          <w:p w14:paraId="162083A6"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roofErr w:type="spellStart"/>
            <w:r w:rsidRPr="00A5365C">
              <w:rPr>
                <w:rFonts w:ascii="Calibri" w:eastAsia="Times New Roman" w:hAnsi="Calibri" w:cs="Calibri"/>
                <w:b/>
                <w:bCs/>
                <w:color w:val="000000"/>
                <w:sz w:val="22"/>
                <w:lang w:val="pt-BR" w:eastAsia="pt-BR"/>
              </w:rPr>
              <w:t>Result_teste</w:t>
            </w:r>
            <w:proofErr w:type="spellEnd"/>
          </w:p>
        </w:tc>
        <w:tc>
          <w:tcPr>
            <w:tcW w:w="1360" w:type="dxa"/>
            <w:tcBorders>
              <w:top w:val="nil"/>
              <w:left w:val="nil"/>
              <w:bottom w:val="nil"/>
              <w:right w:val="nil"/>
            </w:tcBorders>
            <w:shd w:val="clear" w:color="auto" w:fill="auto"/>
            <w:noWrap/>
            <w:vAlign w:val="bottom"/>
            <w:hideMark/>
          </w:tcPr>
          <w:p w14:paraId="78672ED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297C4559"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1F7D2201"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1E8E3C75"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50247533"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B8D1C"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50F13E1E"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51E8E1A9"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6E25E549"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3EDA1A01"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1C715560"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1B10164"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1E8F275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74E49EB9" w14:textId="2108F053"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nil"/>
              <w:right w:val="nil"/>
            </w:tcBorders>
            <w:shd w:val="clear" w:color="auto" w:fill="auto"/>
            <w:noWrap/>
            <w:vAlign w:val="bottom"/>
            <w:hideMark/>
          </w:tcPr>
          <w:p w14:paraId="01AA1DE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pk</w:t>
            </w:r>
            <w:proofErr w:type="spellEnd"/>
            <w:proofErr w:type="gram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764A537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185C1605"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42E5120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mc</w:t>
            </w:r>
            <w:proofErr w:type="spellEnd"/>
          </w:p>
        </w:tc>
        <w:tc>
          <w:tcPr>
            <w:tcW w:w="1360" w:type="dxa"/>
            <w:tcBorders>
              <w:top w:val="nil"/>
              <w:left w:val="nil"/>
              <w:bottom w:val="nil"/>
              <w:right w:val="nil"/>
            </w:tcBorders>
            <w:shd w:val="clear" w:color="auto" w:fill="auto"/>
            <w:noWrap/>
            <w:vAlign w:val="bottom"/>
            <w:hideMark/>
          </w:tcPr>
          <w:p w14:paraId="68F15B5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single" w:sz="4" w:space="0" w:color="auto"/>
              <w:bottom w:val="nil"/>
              <w:right w:val="single" w:sz="4" w:space="0" w:color="auto"/>
            </w:tcBorders>
            <w:shd w:val="clear" w:color="auto" w:fill="auto"/>
            <w:noWrap/>
            <w:vAlign w:val="bottom"/>
            <w:hideMark/>
          </w:tcPr>
          <w:p w14:paraId="0E49759E" w14:textId="498A43B1"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3331E88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1CB2F48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44740011"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FC58706" w14:textId="02636D6E" w:rsidR="00A5365C" w:rsidRPr="00A5365C" w:rsidRDefault="003B72FE" w:rsidP="003B72F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Somatotipo</w:t>
            </w:r>
            <w:proofErr w:type="spellEnd"/>
          </w:p>
        </w:tc>
        <w:tc>
          <w:tcPr>
            <w:tcW w:w="1360" w:type="dxa"/>
            <w:tcBorders>
              <w:top w:val="nil"/>
              <w:left w:val="nil"/>
              <w:bottom w:val="nil"/>
              <w:right w:val="single" w:sz="4" w:space="0" w:color="auto"/>
            </w:tcBorders>
            <w:shd w:val="clear" w:color="auto" w:fill="auto"/>
            <w:noWrap/>
            <w:vAlign w:val="bottom"/>
            <w:hideMark/>
          </w:tcPr>
          <w:p w14:paraId="77D9B66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enum</w:t>
            </w:r>
            <w:proofErr w:type="spellEnd"/>
            <w:proofErr w:type="gramEnd"/>
          </w:p>
        </w:tc>
        <w:tc>
          <w:tcPr>
            <w:tcW w:w="1300" w:type="dxa"/>
            <w:tcBorders>
              <w:top w:val="nil"/>
              <w:left w:val="nil"/>
              <w:bottom w:val="nil"/>
              <w:right w:val="single" w:sz="4" w:space="0" w:color="auto"/>
            </w:tcBorders>
            <w:shd w:val="clear" w:color="auto" w:fill="auto"/>
            <w:noWrap/>
            <w:vAlign w:val="bottom"/>
            <w:hideMark/>
          </w:tcPr>
          <w:p w14:paraId="7637D40D" w14:textId="1F8BA768"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6CEE4F1"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5A31D2E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25E944EC"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336F7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contato</w:t>
            </w:r>
            <w:proofErr w:type="gramEnd"/>
            <w:r w:rsidRPr="00A5365C">
              <w:rPr>
                <w:rFonts w:ascii="Calibri" w:eastAsia="Times New Roman" w:hAnsi="Calibri" w:cs="Calibri"/>
                <w:color w:val="000000"/>
                <w:sz w:val="22"/>
                <w:lang w:val="pt-BR" w:eastAsia="pt-BR"/>
              </w:rPr>
              <w:t>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1D47A8D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124B83C" w14:textId="2168FF87"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58BCD33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fk</w:t>
            </w:r>
            <w:proofErr w:type="spellEnd"/>
            <w:proofErr w:type="gram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5F00347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ascade</w:t>
            </w:r>
            <w:proofErr w:type="spellEnd"/>
          </w:p>
        </w:tc>
      </w:tr>
      <w:tr w:rsidR="00A5365C" w:rsidRPr="00A5365C" w14:paraId="5A056D2D" w14:textId="77777777" w:rsidTr="003B72FE">
        <w:trPr>
          <w:trHeight w:val="300"/>
        </w:trPr>
        <w:tc>
          <w:tcPr>
            <w:tcW w:w="2060" w:type="dxa"/>
            <w:tcBorders>
              <w:top w:val="nil"/>
              <w:left w:val="nil"/>
              <w:bottom w:val="nil"/>
              <w:right w:val="nil"/>
            </w:tcBorders>
            <w:shd w:val="clear" w:color="auto" w:fill="auto"/>
            <w:noWrap/>
            <w:vAlign w:val="bottom"/>
            <w:hideMark/>
          </w:tcPr>
          <w:p w14:paraId="0105D21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1360" w:type="dxa"/>
            <w:tcBorders>
              <w:top w:val="nil"/>
              <w:left w:val="nil"/>
              <w:bottom w:val="nil"/>
              <w:right w:val="nil"/>
            </w:tcBorders>
            <w:shd w:val="clear" w:color="auto" w:fill="auto"/>
            <w:noWrap/>
            <w:vAlign w:val="bottom"/>
            <w:hideMark/>
          </w:tcPr>
          <w:p w14:paraId="5759E40B"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300" w:type="dxa"/>
            <w:tcBorders>
              <w:top w:val="nil"/>
              <w:left w:val="nil"/>
              <w:bottom w:val="nil"/>
              <w:right w:val="nil"/>
            </w:tcBorders>
            <w:shd w:val="clear" w:color="auto" w:fill="auto"/>
            <w:noWrap/>
            <w:vAlign w:val="bottom"/>
            <w:hideMark/>
          </w:tcPr>
          <w:p w14:paraId="2E8E6778"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282433FF"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FEB8978"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4E8EEFCB" w14:textId="77777777" w:rsidTr="003B72FE">
        <w:trPr>
          <w:trHeight w:val="300"/>
        </w:trPr>
        <w:tc>
          <w:tcPr>
            <w:tcW w:w="2060" w:type="dxa"/>
            <w:tcBorders>
              <w:top w:val="nil"/>
              <w:left w:val="nil"/>
              <w:bottom w:val="nil"/>
              <w:right w:val="nil"/>
            </w:tcBorders>
            <w:shd w:val="clear" w:color="auto" w:fill="auto"/>
            <w:noWrap/>
            <w:vAlign w:val="bottom"/>
            <w:hideMark/>
          </w:tcPr>
          <w:p w14:paraId="1D3A341D"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roofErr w:type="spellStart"/>
            <w:r w:rsidRPr="00A5365C">
              <w:rPr>
                <w:rFonts w:ascii="Calibri" w:eastAsia="Times New Roman" w:hAnsi="Calibri" w:cs="Calibri"/>
                <w:b/>
                <w:bCs/>
                <w:color w:val="000000"/>
                <w:sz w:val="22"/>
                <w:lang w:val="pt-BR" w:eastAsia="pt-BR"/>
              </w:rPr>
              <w:t>img_perfil</w:t>
            </w:r>
            <w:proofErr w:type="spellEnd"/>
          </w:p>
        </w:tc>
        <w:tc>
          <w:tcPr>
            <w:tcW w:w="1360" w:type="dxa"/>
            <w:tcBorders>
              <w:top w:val="nil"/>
              <w:left w:val="nil"/>
              <w:bottom w:val="nil"/>
              <w:right w:val="nil"/>
            </w:tcBorders>
            <w:shd w:val="clear" w:color="auto" w:fill="auto"/>
            <w:noWrap/>
            <w:vAlign w:val="bottom"/>
            <w:hideMark/>
          </w:tcPr>
          <w:p w14:paraId="5CEDEB10"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2E5FBD4C"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29EDE97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27219647"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3D257672"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21BF5"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6C475E58"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08FB35BB"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2848FFCE"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138A5682"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76DD59C5"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613DB640"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17858FF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79F1B579" w14:textId="5BC7D9D9"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nil"/>
              <w:right w:val="nil"/>
            </w:tcBorders>
            <w:shd w:val="clear" w:color="auto" w:fill="auto"/>
            <w:noWrap/>
            <w:vAlign w:val="bottom"/>
            <w:hideMark/>
          </w:tcPr>
          <w:p w14:paraId="48CBD79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pk</w:t>
            </w:r>
            <w:proofErr w:type="spellEnd"/>
            <w:proofErr w:type="gram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4F1BC18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348B546B"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4C9DE11"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magem</w:t>
            </w:r>
          </w:p>
        </w:tc>
        <w:tc>
          <w:tcPr>
            <w:tcW w:w="1360" w:type="dxa"/>
            <w:tcBorders>
              <w:top w:val="nil"/>
              <w:left w:val="nil"/>
              <w:bottom w:val="nil"/>
              <w:right w:val="nil"/>
            </w:tcBorders>
            <w:shd w:val="clear" w:color="auto" w:fill="auto"/>
            <w:noWrap/>
            <w:vAlign w:val="bottom"/>
            <w:hideMark/>
          </w:tcPr>
          <w:p w14:paraId="6F59039F" w14:textId="098DE8E0" w:rsidR="00A5365C" w:rsidRPr="00A5365C" w:rsidRDefault="002C6A89" w:rsidP="003B72FE">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w:t>
            </w:r>
            <w:proofErr w:type="gramEnd"/>
            <w:r>
              <w:rPr>
                <w:rFonts w:ascii="Calibri" w:eastAsia="Times New Roman" w:hAnsi="Calibri" w:cs="Calibri"/>
                <w:color w:val="000000"/>
                <w:sz w:val="22"/>
                <w:lang w:val="pt-BR" w:eastAsia="pt-BR"/>
              </w:rPr>
              <w:t>7</w:t>
            </w:r>
            <w:r w:rsidR="00A5365C" w:rsidRPr="00A5365C">
              <w:rPr>
                <w:rFonts w:ascii="Calibri" w:eastAsia="Times New Roman" w:hAnsi="Calibri" w:cs="Calibri"/>
                <w:color w:val="000000"/>
                <w:sz w:val="22"/>
                <w:lang w:val="pt-BR" w:eastAsia="pt-BR"/>
              </w:rPr>
              <w:t>0)</w:t>
            </w:r>
          </w:p>
        </w:tc>
        <w:tc>
          <w:tcPr>
            <w:tcW w:w="1300" w:type="dxa"/>
            <w:tcBorders>
              <w:top w:val="nil"/>
              <w:left w:val="single" w:sz="4" w:space="0" w:color="auto"/>
              <w:bottom w:val="nil"/>
              <w:right w:val="single" w:sz="4" w:space="0" w:color="auto"/>
            </w:tcBorders>
            <w:shd w:val="clear" w:color="auto" w:fill="auto"/>
            <w:noWrap/>
            <w:vAlign w:val="bottom"/>
            <w:hideMark/>
          </w:tcPr>
          <w:p w14:paraId="44ECD59C" w14:textId="39385935"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4CCB9C6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3A3C40B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1733DF63"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25F97"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078A1214"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6E44428" w14:textId="75F80749"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0E17A9E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fk</w:t>
            </w:r>
            <w:proofErr w:type="spellEnd"/>
            <w:proofErr w:type="gram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3CDD773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unique</w:t>
            </w:r>
            <w:proofErr w:type="spellEnd"/>
            <w:r w:rsidRPr="00A5365C">
              <w:rPr>
                <w:rFonts w:ascii="Calibri" w:eastAsia="Times New Roman" w:hAnsi="Calibri" w:cs="Calibri"/>
                <w:color w:val="000000"/>
                <w:sz w:val="22"/>
                <w:lang w:val="pt-BR" w:eastAsia="pt-BR"/>
              </w:rPr>
              <w:t xml:space="preserve">, </w:t>
            </w:r>
            <w:proofErr w:type="spellStart"/>
            <w:r w:rsidRPr="00A5365C">
              <w:rPr>
                <w:rFonts w:ascii="Calibri" w:eastAsia="Times New Roman" w:hAnsi="Calibri" w:cs="Calibri"/>
                <w:color w:val="000000"/>
                <w:sz w:val="22"/>
                <w:lang w:val="pt-BR" w:eastAsia="pt-BR"/>
              </w:rPr>
              <w:t>cascade</w:t>
            </w:r>
            <w:proofErr w:type="spellEnd"/>
          </w:p>
        </w:tc>
      </w:tr>
    </w:tbl>
    <w:p w14:paraId="265FF996" w14:textId="239721B1" w:rsidR="003B72FE" w:rsidRDefault="003B72FE" w:rsidP="003B72FE">
      <w:pPr>
        <w:spacing w:line="360" w:lineRule="auto"/>
        <w:ind w:firstLine="709"/>
        <w:jc w:val="both"/>
        <w:rPr>
          <w:bCs/>
          <w:sz w:val="26"/>
        </w:rPr>
      </w:pPr>
      <w:r>
        <w:rPr>
          <w:bCs/>
          <w:sz w:val="26"/>
        </w:rPr>
        <w:br w:type="textWrapping" w:clear="all"/>
      </w:r>
    </w:p>
    <w:tbl>
      <w:tblPr>
        <w:tblpPr w:leftFromText="141" w:rightFromText="141" w:vertAnchor="text" w:tblpY="1"/>
        <w:tblOverlap w:val="never"/>
        <w:tblW w:w="8222" w:type="dxa"/>
        <w:tblCellMar>
          <w:left w:w="70" w:type="dxa"/>
          <w:right w:w="70" w:type="dxa"/>
        </w:tblCellMar>
        <w:tblLook w:val="04A0" w:firstRow="1" w:lastRow="0" w:firstColumn="1" w:lastColumn="0" w:noHBand="0" w:noVBand="1"/>
      </w:tblPr>
      <w:tblGrid>
        <w:gridCol w:w="2060"/>
        <w:gridCol w:w="1360"/>
        <w:gridCol w:w="1300"/>
        <w:gridCol w:w="1180"/>
        <w:gridCol w:w="2322"/>
      </w:tblGrid>
      <w:tr w:rsidR="003B72FE" w:rsidRPr="00A5365C" w14:paraId="47FE0A92" w14:textId="77777777" w:rsidTr="008E379B">
        <w:trPr>
          <w:trHeight w:val="300"/>
        </w:trPr>
        <w:tc>
          <w:tcPr>
            <w:tcW w:w="2060" w:type="dxa"/>
            <w:tcBorders>
              <w:top w:val="nil"/>
              <w:left w:val="nil"/>
              <w:bottom w:val="nil"/>
              <w:right w:val="nil"/>
            </w:tcBorders>
            <w:shd w:val="clear" w:color="auto" w:fill="auto"/>
            <w:noWrap/>
            <w:vAlign w:val="bottom"/>
            <w:hideMark/>
          </w:tcPr>
          <w:p w14:paraId="4AF6AFA1" w14:textId="3E4F24CC" w:rsidR="003B72FE" w:rsidRPr="00A5365C" w:rsidRDefault="003B72FE" w:rsidP="008E379B">
            <w:pPr>
              <w:widowControl/>
              <w:autoSpaceDE/>
              <w:autoSpaceDN/>
              <w:rPr>
                <w:rFonts w:ascii="Calibri" w:eastAsia="Times New Roman" w:hAnsi="Calibri" w:cs="Calibri"/>
                <w:b/>
                <w:bCs/>
                <w:color w:val="000000"/>
                <w:sz w:val="22"/>
                <w:lang w:val="pt-BR" w:eastAsia="pt-BR"/>
              </w:rPr>
            </w:pPr>
            <w:proofErr w:type="spellStart"/>
            <w:r>
              <w:rPr>
                <w:rFonts w:ascii="Calibri" w:eastAsia="Times New Roman" w:hAnsi="Calibri" w:cs="Calibri"/>
                <w:b/>
                <w:bCs/>
                <w:color w:val="000000"/>
                <w:sz w:val="22"/>
                <w:lang w:val="pt-BR" w:eastAsia="pt-BR"/>
              </w:rPr>
              <w:t>Text_result</w:t>
            </w:r>
            <w:proofErr w:type="spellEnd"/>
          </w:p>
        </w:tc>
        <w:tc>
          <w:tcPr>
            <w:tcW w:w="1360" w:type="dxa"/>
            <w:tcBorders>
              <w:top w:val="nil"/>
              <w:left w:val="nil"/>
              <w:bottom w:val="nil"/>
              <w:right w:val="nil"/>
            </w:tcBorders>
            <w:shd w:val="clear" w:color="auto" w:fill="auto"/>
            <w:noWrap/>
            <w:vAlign w:val="bottom"/>
            <w:hideMark/>
          </w:tcPr>
          <w:p w14:paraId="74BC9FE8" w14:textId="77777777" w:rsidR="003B72FE" w:rsidRPr="00A5365C" w:rsidRDefault="003B72FE" w:rsidP="008E379B">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034F811E" w14:textId="77777777" w:rsidR="003B72FE" w:rsidRPr="00A5365C" w:rsidRDefault="003B72FE" w:rsidP="008E379B">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1C191CDD" w14:textId="77777777" w:rsidR="003B72FE" w:rsidRPr="00A5365C" w:rsidRDefault="003B72FE" w:rsidP="008E379B">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A751046" w14:textId="77777777" w:rsidR="003B72FE" w:rsidRPr="00A5365C" w:rsidRDefault="003B72FE" w:rsidP="008E379B">
            <w:pPr>
              <w:widowControl/>
              <w:autoSpaceDE/>
              <w:autoSpaceDN/>
              <w:rPr>
                <w:rFonts w:ascii="Times New Roman" w:eastAsia="Times New Roman" w:hAnsi="Times New Roman" w:cs="Times New Roman"/>
                <w:sz w:val="20"/>
                <w:szCs w:val="20"/>
                <w:lang w:val="pt-BR" w:eastAsia="pt-BR"/>
              </w:rPr>
            </w:pPr>
          </w:p>
        </w:tc>
      </w:tr>
      <w:tr w:rsidR="003B72FE" w:rsidRPr="00A5365C" w14:paraId="78F8D2F8" w14:textId="77777777" w:rsidTr="008E379B">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86544" w14:textId="77777777" w:rsidR="003B72FE" w:rsidRPr="00A5365C" w:rsidRDefault="003B72FE" w:rsidP="008E379B">
            <w:pPr>
              <w:widowControl/>
              <w:autoSpaceDE/>
              <w:autoSpaceDN/>
              <w:rPr>
                <w:rFonts w:ascii="Calibri" w:eastAsia="Times New Roman" w:hAnsi="Calibri" w:cs="Calibri"/>
                <w:b/>
                <w:bCs/>
                <w:color w:val="000000"/>
                <w:sz w:val="22"/>
                <w:lang w:val="pt-BR" w:eastAsia="pt-BR"/>
              </w:rPr>
            </w:pPr>
            <w:proofErr w:type="gramStart"/>
            <w:r w:rsidRPr="00A5365C">
              <w:rPr>
                <w:rFonts w:ascii="Calibri" w:eastAsia="Times New Roman" w:hAnsi="Calibri" w:cs="Calibri"/>
                <w:b/>
                <w:bCs/>
                <w:color w:val="000000"/>
                <w:sz w:val="22"/>
                <w:lang w:val="pt-BR" w:eastAsia="pt-BR"/>
              </w:rPr>
              <w:t>campo</w:t>
            </w:r>
            <w:proofErr w:type="gram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981E6ED" w14:textId="77777777" w:rsidR="003B72FE" w:rsidRPr="00A5365C" w:rsidRDefault="003B72FE" w:rsidP="008E379B">
            <w:pPr>
              <w:widowControl/>
              <w:autoSpaceDE/>
              <w:autoSpaceDN/>
              <w:rPr>
                <w:rFonts w:ascii="Calibri" w:eastAsia="Times New Roman" w:hAnsi="Calibri" w:cs="Calibri"/>
                <w:b/>
                <w:bCs/>
                <w:color w:val="000000"/>
                <w:sz w:val="22"/>
                <w:lang w:val="pt-BR" w:eastAsia="pt-BR"/>
              </w:rPr>
            </w:pPr>
            <w:proofErr w:type="gramStart"/>
            <w:r w:rsidRPr="00A5365C">
              <w:rPr>
                <w:rFonts w:ascii="Calibri" w:eastAsia="Times New Roman" w:hAnsi="Calibri" w:cs="Calibri"/>
                <w:b/>
                <w:bCs/>
                <w:color w:val="000000"/>
                <w:sz w:val="22"/>
                <w:lang w:val="pt-BR" w:eastAsia="pt-BR"/>
              </w:rPr>
              <w:t>tipo</w:t>
            </w:r>
            <w:proofErr w:type="gramEnd"/>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784EA6F" w14:textId="77777777" w:rsidR="003B72FE" w:rsidRPr="00A5365C" w:rsidRDefault="003B72FE" w:rsidP="008E379B">
            <w:pPr>
              <w:widowControl/>
              <w:autoSpaceDE/>
              <w:autoSpaceDN/>
              <w:rPr>
                <w:rFonts w:ascii="Calibri" w:eastAsia="Times New Roman" w:hAnsi="Calibri" w:cs="Calibri"/>
                <w:b/>
                <w:bCs/>
                <w:color w:val="000000"/>
                <w:sz w:val="22"/>
                <w:lang w:val="pt-BR" w:eastAsia="pt-BR"/>
              </w:rPr>
            </w:pPr>
            <w:proofErr w:type="gramStart"/>
            <w:r w:rsidRPr="00A5365C">
              <w:rPr>
                <w:rFonts w:ascii="Calibri" w:eastAsia="Times New Roman" w:hAnsi="Calibri" w:cs="Calibri"/>
                <w:b/>
                <w:bCs/>
                <w:color w:val="000000"/>
                <w:sz w:val="22"/>
                <w:lang w:val="pt-BR" w:eastAsia="pt-BR"/>
              </w:rPr>
              <w:t>nulo</w:t>
            </w:r>
            <w:proofErr w:type="gramEnd"/>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4122AA72" w14:textId="77777777" w:rsidR="003B72FE" w:rsidRPr="00A5365C" w:rsidRDefault="003B72FE" w:rsidP="008E379B">
            <w:pPr>
              <w:widowControl/>
              <w:autoSpaceDE/>
              <w:autoSpaceDN/>
              <w:rPr>
                <w:rFonts w:ascii="Calibri" w:eastAsia="Times New Roman" w:hAnsi="Calibri" w:cs="Calibri"/>
                <w:b/>
                <w:bCs/>
                <w:color w:val="000000"/>
                <w:sz w:val="22"/>
                <w:lang w:val="pt-BR" w:eastAsia="pt-BR"/>
              </w:rPr>
            </w:pPr>
            <w:proofErr w:type="gramStart"/>
            <w:r w:rsidRPr="00A5365C">
              <w:rPr>
                <w:rFonts w:ascii="Calibri" w:eastAsia="Times New Roman" w:hAnsi="Calibri" w:cs="Calibri"/>
                <w:b/>
                <w:bCs/>
                <w:color w:val="000000"/>
                <w:sz w:val="22"/>
                <w:lang w:val="pt-BR" w:eastAsia="pt-BR"/>
              </w:rPr>
              <w:t>chave</w:t>
            </w:r>
            <w:proofErr w:type="gram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69F1B6A5" w14:textId="77777777" w:rsidR="003B72FE" w:rsidRPr="00A5365C" w:rsidRDefault="003B72FE" w:rsidP="008E379B">
            <w:pPr>
              <w:widowControl/>
              <w:autoSpaceDE/>
              <w:autoSpaceDN/>
              <w:rPr>
                <w:rFonts w:ascii="Calibri" w:eastAsia="Times New Roman" w:hAnsi="Calibri" w:cs="Calibri"/>
                <w:b/>
                <w:bCs/>
                <w:color w:val="000000"/>
                <w:sz w:val="22"/>
                <w:lang w:val="pt-BR" w:eastAsia="pt-BR"/>
              </w:rPr>
            </w:pPr>
            <w:proofErr w:type="gramStart"/>
            <w:r w:rsidRPr="00A5365C">
              <w:rPr>
                <w:rFonts w:ascii="Calibri" w:eastAsia="Times New Roman" w:hAnsi="Calibri" w:cs="Calibri"/>
                <w:b/>
                <w:bCs/>
                <w:color w:val="000000"/>
                <w:sz w:val="22"/>
                <w:lang w:val="pt-BR" w:eastAsia="pt-BR"/>
              </w:rPr>
              <w:t>extra</w:t>
            </w:r>
            <w:proofErr w:type="gramEnd"/>
          </w:p>
        </w:tc>
      </w:tr>
      <w:tr w:rsidR="003B72FE" w:rsidRPr="00A5365C" w14:paraId="504C90C6" w14:textId="77777777" w:rsidTr="008E379B">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7CC27E09" w14:textId="2ABF08F6" w:rsidR="003B72FE" w:rsidRPr="00A5365C" w:rsidRDefault="003B72FE" w:rsidP="008E379B">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d</w:t>
            </w:r>
          </w:p>
        </w:tc>
        <w:tc>
          <w:tcPr>
            <w:tcW w:w="1360" w:type="dxa"/>
            <w:tcBorders>
              <w:top w:val="nil"/>
              <w:left w:val="nil"/>
              <w:bottom w:val="nil"/>
              <w:right w:val="single" w:sz="4" w:space="0" w:color="auto"/>
            </w:tcBorders>
            <w:shd w:val="clear" w:color="auto" w:fill="auto"/>
            <w:noWrap/>
            <w:vAlign w:val="bottom"/>
            <w:hideMark/>
          </w:tcPr>
          <w:p w14:paraId="4C6A088B" w14:textId="6B79055A" w:rsidR="003B72FE" w:rsidRPr="00A5365C" w:rsidRDefault="003B72FE" w:rsidP="008E379B">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int</w:t>
            </w:r>
            <w:proofErr w:type="spellEnd"/>
            <w:proofErr w:type="gramEnd"/>
          </w:p>
        </w:tc>
        <w:tc>
          <w:tcPr>
            <w:tcW w:w="1300" w:type="dxa"/>
            <w:tcBorders>
              <w:top w:val="nil"/>
              <w:left w:val="nil"/>
              <w:bottom w:val="nil"/>
              <w:right w:val="nil"/>
            </w:tcBorders>
            <w:shd w:val="clear" w:color="auto" w:fill="auto"/>
            <w:noWrap/>
            <w:vAlign w:val="bottom"/>
            <w:hideMark/>
          </w:tcPr>
          <w:p w14:paraId="1AD69E48"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3682E535" w14:textId="77777777" w:rsidR="003B72FE" w:rsidRPr="00A5365C" w:rsidRDefault="003B72FE" w:rsidP="008E379B">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pk</w:t>
            </w:r>
            <w:proofErr w:type="spellEnd"/>
            <w:proofErr w:type="gramEnd"/>
          </w:p>
        </w:tc>
        <w:tc>
          <w:tcPr>
            <w:tcW w:w="2322" w:type="dxa"/>
            <w:tcBorders>
              <w:top w:val="nil"/>
              <w:left w:val="nil"/>
              <w:bottom w:val="nil"/>
              <w:right w:val="single" w:sz="4" w:space="0" w:color="auto"/>
            </w:tcBorders>
            <w:shd w:val="clear" w:color="auto" w:fill="auto"/>
            <w:noWrap/>
            <w:vAlign w:val="bottom"/>
            <w:hideMark/>
          </w:tcPr>
          <w:p w14:paraId="569FECCE"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675D770F" w14:textId="77777777" w:rsidTr="008E379B">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45AD206" w14:textId="52B67E4F" w:rsidR="003B72FE" w:rsidRPr="00A5365C" w:rsidRDefault="003B72FE" w:rsidP="008E379B">
            <w:pPr>
              <w:widowControl/>
              <w:autoSpaceDE/>
              <w:autoSpaceDN/>
              <w:rPr>
                <w:rFonts w:ascii="Calibri" w:eastAsia="Times New Roman" w:hAnsi="Calibri" w:cs="Calibri"/>
                <w:color w:val="000000"/>
                <w:sz w:val="22"/>
                <w:lang w:val="pt-BR" w:eastAsia="pt-BR"/>
              </w:rPr>
            </w:pPr>
            <w:proofErr w:type="gramStart"/>
            <w:r>
              <w:rPr>
                <w:rFonts w:ascii="Calibri" w:eastAsia="Times New Roman" w:hAnsi="Calibri" w:cs="Calibri"/>
                <w:color w:val="000000"/>
                <w:sz w:val="22"/>
                <w:lang w:val="pt-BR" w:eastAsia="pt-BR"/>
              </w:rPr>
              <w:t>texto</w:t>
            </w:r>
            <w:proofErr w:type="gramEnd"/>
          </w:p>
        </w:tc>
        <w:tc>
          <w:tcPr>
            <w:tcW w:w="1360" w:type="dxa"/>
            <w:tcBorders>
              <w:top w:val="nil"/>
              <w:left w:val="nil"/>
              <w:bottom w:val="nil"/>
              <w:right w:val="single" w:sz="4" w:space="0" w:color="auto"/>
            </w:tcBorders>
            <w:shd w:val="clear" w:color="auto" w:fill="auto"/>
            <w:noWrap/>
            <w:vAlign w:val="bottom"/>
            <w:hideMark/>
          </w:tcPr>
          <w:p w14:paraId="4B37FEB4" w14:textId="4B9C7CE6" w:rsidR="003B72FE" w:rsidRPr="00A5365C" w:rsidRDefault="003B72FE" w:rsidP="008E379B">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text</w:t>
            </w:r>
            <w:proofErr w:type="spellEnd"/>
            <w:proofErr w:type="gramEnd"/>
          </w:p>
        </w:tc>
        <w:tc>
          <w:tcPr>
            <w:tcW w:w="1300" w:type="dxa"/>
            <w:tcBorders>
              <w:top w:val="nil"/>
              <w:left w:val="nil"/>
              <w:bottom w:val="nil"/>
              <w:right w:val="nil"/>
            </w:tcBorders>
            <w:shd w:val="clear" w:color="auto" w:fill="auto"/>
            <w:noWrap/>
            <w:vAlign w:val="bottom"/>
            <w:hideMark/>
          </w:tcPr>
          <w:p w14:paraId="3E332704"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B6CA64F"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22350715"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4ED0A5F6" w14:textId="77777777" w:rsidTr="008E379B">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07AD70C4" w14:textId="47810AF8" w:rsidR="003B72FE" w:rsidRPr="00A5365C" w:rsidRDefault="003B72FE" w:rsidP="008E379B">
            <w:pPr>
              <w:widowControl/>
              <w:autoSpaceDE/>
              <w:autoSpaceDN/>
              <w:rPr>
                <w:rFonts w:ascii="Calibri" w:eastAsia="Times New Roman" w:hAnsi="Calibri" w:cs="Calibri"/>
                <w:color w:val="000000"/>
                <w:sz w:val="22"/>
                <w:lang w:val="pt-BR" w:eastAsia="pt-BR"/>
              </w:rPr>
            </w:pPr>
            <w:proofErr w:type="gramStart"/>
            <w:r>
              <w:rPr>
                <w:rFonts w:ascii="Calibri" w:eastAsia="Times New Roman" w:hAnsi="Calibri" w:cs="Calibri"/>
                <w:color w:val="000000"/>
                <w:sz w:val="22"/>
                <w:lang w:val="pt-BR" w:eastAsia="pt-BR"/>
              </w:rPr>
              <w:t>recomenda</w:t>
            </w:r>
            <w:proofErr w:type="gramEnd"/>
          </w:p>
        </w:tc>
        <w:tc>
          <w:tcPr>
            <w:tcW w:w="1360" w:type="dxa"/>
            <w:tcBorders>
              <w:top w:val="nil"/>
              <w:left w:val="nil"/>
              <w:bottom w:val="nil"/>
              <w:right w:val="single" w:sz="4" w:space="0" w:color="auto"/>
            </w:tcBorders>
            <w:shd w:val="clear" w:color="auto" w:fill="auto"/>
            <w:noWrap/>
            <w:vAlign w:val="bottom"/>
            <w:hideMark/>
          </w:tcPr>
          <w:p w14:paraId="23CBBB6A" w14:textId="48246C20" w:rsidR="003B72FE" w:rsidRPr="00A5365C" w:rsidRDefault="003B72FE" w:rsidP="008E379B">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text</w:t>
            </w:r>
            <w:proofErr w:type="spellEnd"/>
            <w:proofErr w:type="gramEnd"/>
          </w:p>
        </w:tc>
        <w:tc>
          <w:tcPr>
            <w:tcW w:w="1300" w:type="dxa"/>
            <w:tcBorders>
              <w:top w:val="nil"/>
              <w:left w:val="nil"/>
              <w:bottom w:val="nil"/>
              <w:right w:val="nil"/>
            </w:tcBorders>
            <w:shd w:val="clear" w:color="auto" w:fill="auto"/>
            <w:noWrap/>
            <w:vAlign w:val="bottom"/>
            <w:hideMark/>
          </w:tcPr>
          <w:p w14:paraId="59E18B6D"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3CAEBE19"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16BF9555"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02C1C149" w14:textId="77777777" w:rsidTr="003B72FE">
        <w:trPr>
          <w:trHeight w:val="70"/>
        </w:trPr>
        <w:tc>
          <w:tcPr>
            <w:tcW w:w="2060" w:type="dxa"/>
            <w:tcBorders>
              <w:top w:val="single" w:sz="4" w:space="0" w:color="auto"/>
              <w:left w:val="nil"/>
              <w:bottom w:val="nil"/>
              <w:right w:val="nil"/>
            </w:tcBorders>
            <w:shd w:val="clear" w:color="auto" w:fill="auto"/>
            <w:noWrap/>
            <w:vAlign w:val="bottom"/>
            <w:hideMark/>
          </w:tcPr>
          <w:p w14:paraId="788A0236" w14:textId="3437CAD8" w:rsidR="006D7FCF" w:rsidRPr="00A5365C" w:rsidRDefault="006D7FCF" w:rsidP="008E379B">
            <w:pPr>
              <w:widowControl/>
              <w:autoSpaceDE/>
              <w:autoSpaceDN/>
              <w:rPr>
                <w:rFonts w:ascii="Calibri" w:eastAsia="Times New Roman" w:hAnsi="Calibri" w:cs="Calibri"/>
                <w:color w:val="000000"/>
                <w:sz w:val="22"/>
                <w:lang w:val="pt-BR" w:eastAsia="pt-BR"/>
              </w:rPr>
            </w:pPr>
          </w:p>
        </w:tc>
        <w:tc>
          <w:tcPr>
            <w:tcW w:w="1360" w:type="dxa"/>
            <w:tcBorders>
              <w:top w:val="single" w:sz="4" w:space="0" w:color="auto"/>
              <w:left w:val="nil"/>
              <w:bottom w:val="nil"/>
              <w:right w:val="nil"/>
            </w:tcBorders>
            <w:shd w:val="clear" w:color="auto" w:fill="auto"/>
            <w:noWrap/>
            <w:vAlign w:val="bottom"/>
            <w:hideMark/>
          </w:tcPr>
          <w:p w14:paraId="6183CA40"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17F2E42D"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5C284D8A"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single" w:sz="4" w:space="0" w:color="auto"/>
              <w:left w:val="nil"/>
              <w:bottom w:val="nil"/>
              <w:right w:val="nil"/>
            </w:tcBorders>
            <w:shd w:val="clear" w:color="auto" w:fill="auto"/>
            <w:noWrap/>
            <w:vAlign w:val="bottom"/>
            <w:hideMark/>
          </w:tcPr>
          <w:p w14:paraId="11339402" w14:textId="77777777" w:rsidR="003B72FE" w:rsidRPr="00A5365C" w:rsidRDefault="003B72FE"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bl>
    <w:p w14:paraId="487E0A5A" w14:textId="77777777" w:rsidR="003B72FE" w:rsidRDefault="003B72FE" w:rsidP="00E259BA">
      <w:pPr>
        <w:spacing w:line="360" w:lineRule="auto"/>
        <w:ind w:firstLine="709"/>
        <w:jc w:val="both"/>
        <w:rPr>
          <w:bCs/>
          <w:sz w:val="26"/>
        </w:rPr>
      </w:pPr>
    </w:p>
    <w:p w14:paraId="7C238725" w14:textId="77777777" w:rsidR="003B72FE" w:rsidRDefault="003B72FE" w:rsidP="00E259BA">
      <w:pPr>
        <w:spacing w:line="360" w:lineRule="auto"/>
        <w:ind w:firstLine="709"/>
        <w:jc w:val="both"/>
        <w:rPr>
          <w:bCs/>
          <w:sz w:val="26"/>
        </w:rPr>
      </w:pPr>
    </w:p>
    <w:p w14:paraId="2F09E79D" w14:textId="77777777" w:rsidR="003B72FE" w:rsidRDefault="003B72FE" w:rsidP="00E259BA">
      <w:pPr>
        <w:spacing w:line="360" w:lineRule="auto"/>
        <w:ind w:firstLine="709"/>
        <w:jc w:val="both"/>
        <w:rPr>
          <w:bCs/>
          <w:sz w:val="26"/>
        </w:rPr>
      </w:pPr>
    </w:p>
    <w:p w14:paraId="52076C51" w14:textId="02A663EE" w:rsidR="00320553" w:rsidRDefault="00320553" w:rsidP="00E259BA">
      <w:pPr>
        <w:spacing w:line="360" w:lineRule="auto"/>
        <w:ind w:firstLine="709"/>
        <w:jc w:val="both"/>
        <w:rPr>
          <w:bCs/>
          <w:sz w:val="26"/>
        </w:rPr>
      </w:pPr>
    </w:p>
    <w:p w14:paraId="44545FE0" w14:textId="144101AC" w:rsidR="00414BEA" w:rsidRDefault="00414BEA" w:rsidP="003B72FE">
      <w:pPr>
        <w:spacing w:line="360" w:lineRule="auto"/>
        <w:jc w:val="both"/>
        <w:rPr>
          <w:bCs/>
          <w:sz w:val="26"/>
        </w:rPr>
      </w:pPr>
    </w:p>
    <w:tbl>
      <w:tblPr>
        <w:tblpPr w:leftFromText="141" w:rightFromText="141" w:vertAnchor="text" w:horzAnchor="margin" w:tblpY="1"/>
        <w:tblOverlap w:val="never"/>
        <w:tblW w:w="8222" w:type="dxa"/>
        <w:tblCellMar>
          <w:left w:w="70" w:type="dxa"/>
          <w:right w:w="70" w:type="dxa"/>
        </w:tblCellMar>
        <w:tblLook w:val="04A0" w:firstRow="1" w:lastRow="0" w:firstColumn="1" w:lastColumn="0" w:noHBand="0" w:noVBand="1"/>
      </w:tblPr>
      <w:tblGrid>
        <w:gridCol w:w="2486"/>
        <w:gridCol w:w="1360"/>
        <w:gridCol w:w="1300"/>
        <w:gridCol w:w="1180"/>
        <w:gridCol w:w="1896"/>
      </w:tblGrid>
      <w:tr w:rsidR="003B72FE" w:rsidRPr="00A5365C" w14:paraId="4FB720B0" w14:textId="77777777" w:rsidTr="006D7FCF">
        <w:trPr>
          <w:trHeight w:val="300"/>
        </w:trPr>
        <w:tc>
          <w:tcPr>
            <w:tcW w:w="2486" w:type="dxa"/>
            <w:tcBorders>
              <w:top w:val="nil"/>
              <w:left w:val="nil"/>
              <w:bottom w:val="nil"/>
              <w:right w:val="nil"/>
            </w:tcBorders>
            <w:shd w:val="clear" w:color="auto" w:fill="auto"/>
            <w:noWrap/>
            <w:vAlign w:val="bottom"/>
            <w:hideMark/>
          </w:tcPr>
          <w:p w14:paraId="37B7918D" w14:textId="4C3FBB09" w:rsidR="003B72FE" w:rsidRPr="00A5365C" w:rsidRDefault="003B72FE" w:rsidP="006D7FCF">
            <w:pPr>
              <w:widowControl/>
              <w:autoSpaceDE/>
              <w:autoSpaceDN/>
              <w:rPr>
                <w:rFonts w:ascii="Calibri" w:eastAsia="Times New Roman" w:hAnsi="Calibri" w:cs="Calibri"/>
                <w:b/>
                <w:bCs/>
                <w:color w:val="000000"/>
                <w:sz w:val="22"/>
                <w:lang w:val="pt-BR" w:eastAsia="pt-BR"/>
              </w:rPr>
            </w:pPr>
            <w:proofErr w:type="spellStart"/>
            <w:r>
              <w:rPr>
                <w:rFonts w:ascii="Calibri" w:eastAsia="Times New Roman" w:hAnsi="Calibri" w:cs="Calibri"/>
                <w:b/>
                <w:bCs/>
                <w:color w:val="000000"/>
                <w:sz w:val="22"/>
                <w:lang w:val="pt-BR" w:eastAsia="pt-BR"/>
              </w:rPr>
              <w:t>Text_</w:t>
            </w:r>
            <w:r w:rsidR="006D7FCF">
              <w:rPr>
                <w:rFonts w:ascii="Calibri" w:eastAsia="Times New Roman" w:hAnsi="Calibri" w:cs="Calibri"/>
                <w:b/>
                <w:bCs/>
                <w:color w:val="000000"/>
                <w:sz w:val="22"/>
                <w:lang w:val="pt-BR" w:eastAsia="pt-BR"/>
              </w:rPr>
              <w:t>somatotipo</w:t>
            </w:r>
            <w:proofErr w:type="spellEnd"/>
          </w:p>
        </w:tc>
        <w:tc>
          <w:tcPr>
            <w:tcW w:w="1360" w:type="dxa"/>
            <w:tcBorders>
              <w:top w:val="nil"/>
              <w:left w:val="nil"/>
              <w:bottom w:val="nil"/>
              <w:right w:val="nil"/>
            </w:tcBorders>
            <w:shd w:val="clear" w:color="auto" w:fill="auto"/>
            <w:noWrap/>
            <w:vAlign w:val="bottom"/>
            <w:hideMark/>
          </w:tcPr>
          <w:p w14:paraId="18579DF3"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745330F1" w14:textId="77777777" w:rsidR="003B72FE" w:rsidRPr="00A5365C" w:rsidRDefault="003B72FE" w:rsidP="006D7FCF">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36897A33" w14:textId="77777777" w:rsidR="003B72FE" w:rsidRPr="00A5365C" w:rsidRDefault="003B72FE" w:rsidP="006D7FCF">
            <w:pPr>
              <w:widowControl/>
              <w:autoSpaceDE/>
              <w:autoSpaceDN/>
              <w:rPr>
                <w:rFonts w:ascii="Times New Roman" w:eastAsia="Times New Roman" w:hAnsi="Times New Roman" w:cs="Times New Roman"/>
                <w:sz w:val="20"/>
                <w:szCs w:val="20"/>
                <w:lang w:val="pt-BR" w:eastAsia="pt-BR"/>
              </w:rPr>
            </w:pPr>
          </w:p>
        </w:tc>
        <w:tc>
          <w:tcPr>
            <w:tcW w:w="1896" w:type="dxa"/>
            <w:tcBorders>
              <w:top w:val="nil"/>
              <w:left w:val="nil"/>
              <w:bottom w:val="nil"/>
              <w:right w:val="nil"/>
            </w:tcBorders>
            <w:shd w:val="clear" w:color="auto" w:fill="auto"/>
            <w:noWrap/>
            <w:vAlign w:val="bottom"/>
            <w:hideMark/>
          </w:tcPr>
          <w:p w14:paraId="5321B8B0" w14:textId="77777777" w:rsidR="003B72FE" w:rsidRPr="00A5365C" w:rsidRDefault="003B72FE" w:rsidP="006D7FCF">
            <w:pPr>
              <w:widowControl/>
              <w:autoSpaceDE/>
              <w:autoSpaceDN/>
              <w:rPr>
                <w:rFonts w:ascii="Times New Roman" w:eastAsia="Times New Roman" w:hAnsi="Times New Roman" w:cs="Times New Roman"/>
                <w:sz w:val="20"/>
                <w:szCs w:val="20"/>
                <w:lang w:val="pt-BR" w:eastAsia="pt-BR"/>
              </w:rPr>
            </w:pPr>
          </w:p>
        </w:tc>
      </w:tr>
      <w:tr w:rsidR="003B72FE" w:rsidRPr="00A5365C" w14:paraId="1EF31D2E" w14:textId="77777777" w:rsidTr="006D7FCF">
        <w:trPr>
          <w:trHeight w:val="300"/>
        </w:trPr>
        <w:tc>
          <w:tcPr>
            <w:tcW w:w="24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6DD73B"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proofErr w:type="gramStart"/>
            <w:r w:rsidRPr="00A5365C">
              <w:rPr>
                <w:rFonts w:ascii="Calibri" w:eastAsia="Times New Roman" w:hAnsi="Calibri" w:cs="Calibri"/>
                <w:b/>
                <w:bCs/>
                <w:color w:val="000000"/>
                <w:sz w:val="22"/>
                <w:lang w:val="pt-BR" w:eastAsia="pt-BR"/>
              </w:rPr>
              <w:t>campo</w:t>
            </w:r>
            <w:proofErr w:type="gram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73E6BD5C"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proofErr w:type="gramStart"/>
            <w:r w:rsidRPr="00A5365C">
              <w:rPr>
                <w:rFonts w:ascii="Calibri" w:eastAsia="Times New Roman" w:hAnsi="Calibri" w:cs="Calibri"/>
                <w:b/>
                <w:bCs/>
                <w:color w:val="000000"/>
                <w:sz w:val="22"/>
                <w:lang w:val="pt-BR" w:eastAsia="pt-BR"/>
              </w:rPr>
              <w:t>tipo</w:t>
            </w:r>
            <w:proofErr w:type="gramEnd"/>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5FB64D6"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proofErr w:type="gramStart"/>
            <w:r w:rsidRPr="00A5365C">
              <w:rPr>
                <w:rFonts w:ascii="Calibri" w:eastAsia="Times New Roman" w:hAnsi="Calibri" w:cs="Calibri"/>
                <w:b/>
                <w:bCs/>
                <w:color w:val="000000"/>
                <w:sz w:val="22"/>
                <w:lang w:val="pt-BR" w:eastAsia="pt-BR"/>
              </w:rPr>
              <w:t>nulo</w:t>
            </w:r>
            <w:proofErr w:type="gramEnd"/>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48584DAB"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proofErr w:type="gramStart"/>
            <w:r w:rsidRPr="00A5365C">
              <w:rPr>
                <w:rFonts w:ascii="Calibri" w:eastAsia="Times New Roman" w:hAnsi="Calibri" w:cs="Calibri"/>
                <w:b/>
                <w:bCs/>
                <w:color w:val="000000"/>
                <w:sz w:val="22"/>
                <w:lang w:val="pt-BR" w:eastAsia="pt-BR"/>
              </w:rPr>
              <w:t>chave</w:t>
            </w:r>
            <w:proofErr w:type="gramEnd"/>
          </w:p>
        </w:tc>
        <w:tc>
          <w:tcPr>
            <w:tcW w:w="1896" w:type="dxa"/>
            <w:tcBorders>
              <w:top w:val="single" w:sz="4" w:space="0" w:color="auto"/>
              <w:left w:val="nil"/>
              <w:bottom w:val="single" w:sz="4" w:space="0" w:color="auto"/>
              <w:right w:val="single" w:sz="4" w:space="0" w:color="auto"/>
            </w:tcBorders>
            <w:shd w:val="clear" w:color="auto" w:fill="auto"/>
            <w:noWrap/>
            <w:vAlign w:val="bottom"/>
            <w:hideMark/>
          </w:tcPr>
          <w:p w14:paraId="7EA8708F"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proofErr w:type="gramStart"/>
            <w:r w:rsidRPr="00A5365C">
              <w:rPr>
                <w:rFonts w:ascii="Calibri" w:eastAsia="Times New Roman" w:hAnsi="Calibri" w:cs="Calibri"/>
                <w:b/>
                <w:bCs/>
                <w:color w:val="000000"/>
                <w:sz w:val="22"/>
                <w:lang w:val="pt-BR" w:eastAsia="pt-BR"/>
              </w:rPr>
              <w:t>extra</w:t>
            </w:r>
            <w:proofErr w:type="gramEnd"/>
          </w:p>
        </w:tc>
      </w:tr>
      <w:tr w:rsidR="003B72FE" w:rsidRPr="00A5365C" w14:paraId="4FAB0E44"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6FB331AB"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d</w:t>
            </w:r>
          </w:p>
        </w:tc>
        <w:tc>
          <w:tcPr>
            <w:tcW w:w="1360" w:type="dxa"/>
            <w:tcBorders>
              <w:top w:val="nil"/>
              <w:left w:val="nil"/>
              <w:bottom w:val="nil"/>
              <w:right w:val="single" w:sz="4" w:space="0" w:color="auto"/>
            </w:tcBorders>
            <w:shd w:val="clear" w:color="auto" w:fill="auto"/>
            <w:noWrap/>
            <w:vAlign w:val="bottom"/>
            <w:hideMark/>
          </w:tcPr>
          <w:p w14:paraId="488563A8"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int</w:t>
            </w:r>
            <w:proofErr w:type="spellEnd"/>
            <w:proofErr w:type="gramEnd"/>
          </w:p>
        </w:tc>
        <w:tc>
          <w:tcPr>
            <w:tcW w:w="1300" w:type="dxa"/>
            <w:tcBorders>
              <w:top w:val="nil"/>
              <w:left w:val="nil"/>
              <w:bottom w:val="nil"/>
              <w:right w:val="nil"/>
            </w:tcBorders>
            <w:shd w:val="clear" w:color="auto" w:fill="auto"/>
            <w:noWrap/>
            <w:vAlign w:val="bottom"/>
            <w:hideMark/>
          </w:tcPr>
          <w:p w14:paraId="404D0BA8"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66C50DE3"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pk</w:t>
            </w:r>
            <w:proofErr w:type="spellEnd"/>
            <w:proofErr w:type="gramEnd"/>
          </w:p>
        </w:tc>
        <w:tc>
          <w:tcPr>
            <w:tcW w:w="1896" w:type="dxa"/>
            <w:tcBorders>
              <w:top w:val="nil"/>
              <w:left w:val="nil"/>
              <w:bottom w:val="nil"/>
              <w:right w:val="single" w:sz="4" w:space="0" w:color="auto"/>
            </w:tcBorders>
            <w:shd w:val="clear" w:color="auto" w:fill="auto"/>
            <w:noWrap/>
            <w:vAlign w:val="bottom"/>
            <w:hideMark/>
          </w:tcPr>
          <w:p w14:paraId="30B29FD9"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0DDB4A86"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704F16A6" w14:textId="3B2910C9" w:rsidR="003B72FE" w:rsidRPr="00A5365C" w:rsidRDefault="006D7FCF" w:rsidP="006D7FCF">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xt_ex</w:t>
            </w:r>
            <w:proofErr w:type="spellEnd"/>
          </w:p>
        </w:tc>
        <w:tc>
          <w:tcPr>
            <w:tcW w:w="1360" w:type="dxa"/>
            <w:tcBorders>
              <w:top w:val="nil"/>
              <w:left w:val="nil"/>
              <w:bottom w:val="nil"/>
              <w:right w:val="single" w:sz="4" w:space="0" w:color="auto"/>
            </w:tcBorders>
            <w:shd w:val="clear" w:color="auto" w:fill="auto"/>
            <w:noWrap/>
            <w:vAlign w:val="bottom"/>
            <w:hideMark/>
          </w:tcPr>
          <w:p w14:paraId="2524D73E"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text</w:t>
            </w:r>
            <w:proofErr w:type="spellEnd"/>
            <w:proofErr w:type="gramEnd"/>
          </w:p>
        </w:tc>
        <w:tc>
          <w:tcPr>
            <w:tcW w:w="1300" w:type="dxa"/>
            <w:tcBorders>
              <w:top w:val="nil"/>
              <w:left w:val="nil"/>
              <w:bottom w:val="nil"/>
              <w:right w:val="nil"/>
            </w:tcBorders>
            <w:shd w:val="clear" w:color="auto" w:fill="auto"/>
            <w:noWrap/>
            <w:vAlign w:val="bottom"/>
            <w:hideMark/>
          </w:tcPr>
          <w:p w14:paraId="11621F99"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7C62DB4A"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77839440"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53E5D692"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30C6A01E" w14:textId="0B1DFA56" w:rsidR="003B72FE" w:rsidRPr="00A5365C"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 xml:space="preserve">Texto </w:t>
            </w:r>
          </w:p>
        </w:tc>
        <w:tc>
          <w:tcPr>
            <w:tcW w:w="1360" w:type="dxa"/>
            <w:tcBorders>
              <w:top w:val="nil"/>
              <w:left w:val="nil"/>
              <w:bottom w:val="nil"/>
              <w:right w:val="single" w:sz="4" w:space="0" w:color="auto"/>
            </w:tcBorders>
            <w:shd w:val="clear" w:color="auto" w:fill="auto"/>
            <w:noWrap/>
            <w:vAlign w:val="bottom"/>
            <w:hideMark/>
          </w:tcPr>
          <w:p w14:paraId="4EF96388"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text</w:t>
            </w:r>
            <w:proofErr w:type="spellEnd"/>
            <w:proofErr w:type="gramEnd"/>
          </w:p>
        </w:tc>
        <w:tc>
          <w:tcPr>
            <w:tcW w:w="1300" w:type="dxa"/>
            <w:tcBorders>
              <w:top w:val="nil"/>
              <w:left w:val="nil"/>
              <w:bottom w:val="nil"/>
              <w:right w:val="nil"/>
            </w:tcBorders>
            <w:shd w:val="clear" w:color="auto" w:fill="auto"/>
            <w:noWrap/>
            <w:vAlign w:val="bottom"/>
            <w:hideMark/>
          </w:tcPr>
          <w:p w14:paraId="506C40EE"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6403D335"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01CA95EA"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03F029F6"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tcPr>
          <w:p w14:paraId="7E61C513" w14:textId="2F8674F2" w:rsidR="006D7FCF" w:rsidRDefault="006D7FCF" w:rsidP="006D7FCF">
            <w:pPr>
              <w:widowControl/>
              <w:autoSpaceDE/>
              <w:autoSpaceDN/>
              <w:rPr>
                <w:rFonts w:ascii="Calibri" w:eastAsia="Times New Roman" w:hAnsi="Calibri" w:cs="Calibri"/>
                <w:color w:val="000000"/>
                <w:sz w:val="22"/>
                <w:lang w:val="pt-BR" w:eastAsia="pt-BR"/>
              </w:rPr>
            </w:pPr>
            <w:proofErr w:type="gramStart"/>
            <w:r>
              <w:rPr>
                <w:rFonts w:ascii="Calibri" w:eastAsia="Times New Roman" w:hAnsi="Calibri" w:cs="Calibri"/>
                <w:color w:val="000000"/>
                <w:sz w:val="22"/>
                <w:lang w:val="pt-BR" w:eastAsia="pt-BR"/>
              </w:rPr>
              <w:t>imagem</w:t>
            </w:r>
            <w:proofErr w:type="gramEnd"/>
          </w:p>
        </w:tc>
        <w:tc>
          <w:tcPr>
            <w:tcW w:w="1360" w:type="dxa"/>
            <w:tcBorders>
              <w:top w:val="nil"/>
              <w:left w:val="nil"/>
              <w:bottom w:val="nil"/>
              <w:right w:val="single" w:sz="4" w:space="0" w:color="auto"/>
            </w:tcBorders>
            <w:shd w:val="clear" w:color="auto" w:fill="auto"/>
            <w:noWrap/>
            <w:vAlign w:val="bottom"/>
          </w:tcPr>
          <w:p w14:paraId="07D27892" w14:textId="3F98026D" w:rsidR="006D7FCF" w:rsidRDefault="006D7FCF" w:rsidP="006D7FCF">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w:t>
            </w:r>
            <w:proofErr w:type="gramEnd"/>
            <w:r>
              <w:rPr>
                <w:rFonts w:ascii="Calibri" w:eastAsia="Times New Roman" w:hAnsi="Calibri" w:cs="Calibri"/>
                <w:color w:val="000000"/>
                <w:sz w:val="22"/>
                <w:lang w:val="pt-BR" w:eastAsia="pt-BR"/>
              </w:rPr>
              <w:t>70)</w:t>
            </w:r>
          </w:p>
        </w:tc>
        <w:tc>
          <w:tcPr>
            <w:tcW w:w="1300" w:type="dxa"/>
            <w:tcBorders>
              <w:top w:val="nil"/>
              <w:left w:val="nil"/>
              <w:bottom w:val="nil"/>
              <w:right w:val="nil"/>
            </w:tcBorders>
            <w:shd w:val="clear" w:color="auto" w:fill="auto"/>
            <w:noWrap/>
            <w:vAlign w:val="bottom"/>
          </w:tcPr>
          <w:p w14:paraId="30682686" w14:textId="40C65BB2" w:rsidR="006D7FCF"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tcPr>
          <w:p w14:paraId="269A9FF9" w14:textId="77777777" w:rsidR="006D7FCF" w:rsidRPr="00A5365C" w:rsidRDefault="006D7FCF" w:rsidP="006D7FCF">
            <w:pPr>
              <w:widowControl/>
              <w:autoSpaceDE/>
              <w:autoSpaceDN/>
              <w:rPr>
                <w:rFonts w:ascii="Calibri" w:eastAsia="Times New Roman" w:hAnsi="Calibri" w:cs="Calibri"/>
                <w:color w:val="000000"/>
                <w:sz w:val="22"/>
                <w:lang w:val="pt-BR" w:eastAsia="pt-BR"/>
              </w:rPr>
            </w:pPr>
          </w:p>
        </w:tc>
        <w:tc>
          <w:tcPr>
            <w:tcW w:w="1896" w:type="dxa"/>
            <w:tcBorders>
              <w:top w:val="nil"/>
              <w:left w:val="nil"/>
              <w:bottom w:val="nil"/>
              <w:right w:val="single" w:sz="4" w:space="0" w:color="auto"/>
            </w:tcBorders>
            <w:shd w:val="clear" w:color="auto" w:fill="auto"/>
            <w:noWrap/>
            <w:vAlign w:val="bottom"/>
          </w:tcPr>
          <w:p w14:paraId="14F7DD44" w14:textId="77777777" w:rsidR="006D7FCF" w:rsidRPr="00A5365C" w:rsidRDefault="006D7FCF" w:rsidP="006D7FCF">
            <w:pPr>
              <w:widowControl/>
              <w:autoSpaceDE/>
              <w:autoSpaceDN/>
              <w:rPr>
                <w:rFonts w:ascii="Calibri" w:eastAsia="Times New Roman" w:hAnsi="Calibri" w:cs="Calibri"/>
                <w:color w:val="000000"/>
                <w:sz w:val="22"/>
                <w:lang w:val="pt-BR" w:eastAsia="pt-BR"/>
              </w:rPr>
            </w:pPr>
          </w:p>
        </w:tc>
      </w:tr>
      <w:tr w:rsidR="003B72FE" w:rsidRPr="00A5365C" w14:paraId="76EAF8C4" w14:textId="77777777" w:rsidTr="006D7FCF">
        <w:trPr>
          <w:trHeight w:val="300"/>
        </w:trPr>
        <w:tc>
          <w:tcPr>
            <w:tcW w:w="2486" w:type="dxa"/>
            <w:tcBorders>
              <w:top w:val="single" w:sz="4" w:space="0" w:color="auto"/>
              <w:left w:val="nil"/>
              <w:bottom w:val="nil"/>
              <w:right w:val="nil"/>
            </w:tcBorders>
            <w:shd w:val="clear" w:color="auto" w:fill="auto"/>
            <w:noWrap/>
            <w:vAlign w:val="bottom"/>
            <w:hideMark/>
          </w:tcPr>
          <w:p w14:paraId="33659175"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60" w:type="dxa"/>
            <w:tcBorders>
              <w:top w:val="single" w:sz="4" w:space="0" w:color="auto"/>
              <w:left w:val="nil"/>
              <w:bottom w:val="nil"/>
              <w:right w:val="nil"/>
            </w:tcBorders>
            <w:shd w:val="clear" w:color="auto" w:fill="auto"/>
            <w:noWrap/>
            <w:vAlign w:val="bottom"/>
            <w:hideMark/>
          </w:tcPr>
          <w:p w14:paraId="5A8A0DFE"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7D47B6F7"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43431EF0"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single" w:sz="4" w:space="0" w:color="auto"/>
              <w:left w:val="nil"/>
              <w:bottom w:val="nil"/>
              <w:right w:val="nil"/>
            </w:tcBorders>
            <w:shd w:val="clear" w:color="auto" w:fill="auto"/>
            <w:noWrap/>
            <w:vAlign w:val="bottom"/>
            <w:hideMark/>
          </w:tcPr>
          <w:p w14:paraId="0106A4C0"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bl>
    <w:p w14:paraId="2F567F0D" w14:textId="77777777" w:rsidR="003B72FE" w:rsidRDefault="003B72FE" w:rsidP="003B72FE">
      <w:pPr>
        <w:spacing w:line="360" w:lineRule="auto"/>
        <w:ind w:firstLine="709"/>
        <w:jc w:val="both"/>
        <w:rPr>
          <w:bCs/>
          <w:sz w:val="26"/>
        </w:rPr>
      </w:pPr>
    </w:p>
    <w:p w14:paraId="2454E0E1" w14:textId="77777777" w:rsidR="003B72FE" w:rsidRDefault="003B72FE" w:rsidP="003B72FE">
      <w:pPr>
        <w:spacing w:line="360" w:lineRule="auto"/>
        <w:ind w:firstLine="709"/>
        <w:jc w:val="both"/>
        <w:rPr>
          <w:bCs/>
          <w:sz w:val="26"/>
        </w:rPr>
      </w:pPr>
    </w:p>
    <w:p w14:paraId="6743D255" w14:textId="77777777" w:rsidR="003B72FE" w:rsidRDefault="003B72FE" w:rsidP="003B72FE">
      <w:pPr>
        <w:spacing w:line="360" w:lineRule="auto"/>
        <w:ind w:firstLine="709"/>
        <w:jc w:val="both"/>
        <w:rPr>
          <w:bCs/>
          <w:sz w:val="26"/>
        </w:rPr>
      </w:pPr>
    </w:p>
    <w:p w14:paraId="485A92BB" w14:textId="263249A0" w:rsidR="00570A60" w:rsidRDefault="00570A60" w:rsidP="00E259BA">
      <w:pPr>
        <w:spacing w:line="360" w:lineRule="auto"/>
        <w:ind w:firstLine="709"/>
        <w:jc w:val="both"/>
        <w:rPr>
          <w:bCs/>
          <w:sz w:val="26"/>
        </w:rPr>
      </w:pPr>
    </w:p>
    <w:p w14:paraId="486DE6CF" w14:textId="77777777" w:rsidR="006D7FCF" w:rsidRDefault="006D7FCF" w:rsidP="00E259BA">
      <w:pPr>
        <w:spacing w:line="360" w:lineRule="auto"/>
        <w:ind w:firstLine="709"/>
        <w:jc w:val="both"/>
        <w:rPr>
          <w:bCs/>
          <w:sz w:val="26"/>
        </w:rPr>
      </w:pPr>
    </w:p>
    <w:tbl>
      <w:tblPr>
        <w:tblpPr w:leftFromText="141" w:rightFromText="141" w:vertAnchor="text" w:horzAnchor="margin" w:tblpY="1"/>
        <w:tblOverlap w:val="never"/>
        <w:tblW w:w="8222" w:type="dxa"/>
        <w:tblCellMar>
          <w:left w:w="70" w:type="dxa"/>
          <w:right w:w="70" w:type="dxa"/>
        </w:tblCellMar>
        <w:tblLook w:val="04A0" w:firstRow="1" w:lastRow="0" w:firstColumn="1" w:lastColumn="0" w:noHBand="0" w:noVBand="1"/>
      </w:tblPr>
      <w:tblGrid>
        <w:gridCol w:w="2486"/>
        <w:gridCol w:w="1360"/>
        <w:gridCol w:w="1300"/>
        <w:gridCol w:w="1180"/>
        <w:gridCol w:w="1896"/>
      </w:tblGrid>
      <w:tr w:rsidR="006D7FCF" w:rsidRPr="00A5365C" w14:paraId="130CD2C1" w14:textId="77777777" w:rsidTr="008E379B">
        <w:trPr>
          <w:trHeight w:val="300"/>
        </w:trPr>
        <w:tc>
          <w:tcPr>
            <w:tcW w:w="2486" w:type="dxa"/>
            <w:tcBorders>
              <w:top w:val="nil"/>
              <w:left w:val="nil"/>
              <w:bottom w:val="nil"/>
              <w:right w:val="nil"/>
            </w:tcBorders>
            <w:shd w:val="clear" w:color="auto" w:fill="auto"/>
            <w:noWrap/>
            <w:vAlign w:val="bottom"/>
            <w:hideMark/>
          </w:tcPr>
          <w:p w14:paraId="1889064C" w14:textId="067D7C5C" w:rsidR="006D7FCF" w:rsidRPr="00A5365C" w:rsidRDefault="006D7FCF" w:rsidP="006D7FCF">
            <w:pPr>
              <w:widowControl/>
              <w:autoSpaceDE/>
              <w:autoSpaceDN/>
              <w:rPr>
                <w:rFonts w:ascii="Calibri" w:eastAsia="Times New Roman" w:hAnsi="Calibri" w:cs="Calibri"/>
                <w:b/>
                <w:bCs/>
                <w:color w:val="000000"/>
                <w:sz w:val="22"/>
                <w:lang w:val="pt-BR" w:eastAsia="pt-BR"/>
              </w:rPr>
            </w:pPr>
            <w:proofErr w:type="spellStart"/>
            <w:r>
              <w:rPr>
                <w:rFonts w:ascii="Calibri" w:eastAsia="Times New Roman" w:hAnsi="Calibri" w:cs="Calibri"/>
                <w:b/>
                <w:bCs/>
                <w:color w:val="000000"/>
                <w:sz w:val="22"/>
                <w:lang w:val="pt-BR" w:eastAsia="pt-BR"/>
              </w:rPr>
              <w:t>Text_</w:t>
            </w:r>
            <w:r>
              <w:rPr>
                <w:rFonts w:ascii="Calibri" w:eastAsia="Times New Roman" w:hAnsi="Calibri" w:cs="Calibri"/>
                <w:b/>
                <w:bCs/>
                <w:color w:val="000000"/>
                <w:sz w:val="22"/>
                <w:lang w:val="pt-BR" w:eastAsia="pt-BR"/>
              </w:rPr>
              <w:t>exercicio</w:t>
            </w:r>
            <w:proofErr w:type="spellEnd"/>
          </w:p>
        </w:tc>
        <w:tc>
          <w:tcPr>
            <w:tcW w:w="1360" w:type="dxa"/>
            <w:tcBorders>
              <w:top w:val="nil"/>
              <w:left w:val="nil"/>
              <w:bottom w:val="nil"/>
              <w:right w:val="nil"/>
            </w:tcBorders>
            <w:shd w:val="clear" w:color="auto" w:fill="auto"/>
            <w:noWrap/>
            <w:vAlign w:val="bottom"/>
            <w:hideMark/>
          </w:tcPr>
          <w:p w14:paraId="5BC35E56" w14:textId="77777777" w:rsidR="006D7FCF" w:rsidRPr="00A5365C" w:rsidRDefault="006D7FCF" w:rsidP="008E379B">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7106E314" w14:textId="77777777" w:rsidR="006D7FCF" w:rsidRPr="00A5365C" w:rsidRDefault="006D7FCF" w:rsidP="008E379B">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30426E4D" w14:textId="77777777" w:rsidR="006D7FCF" w:rsidRPr="00A5365C" w:rsidRDefault="006D7FCF" w:rsidP="008E379B">
            <w:pPr>
              <w:widowControl/>
              <w:autoSpaceDE/>
              <w:autoSpaceDN/>
              <w:rPr>
                <w:rFonts w:ascii="Times New Roman" w:eastAsia="Times New Roman" w:hAnsi="Times New Roman" w:cs="Times New Roman"/>
                <w:sz w:val="20"/>
                <w:szCs w:val="20"/>
                <w:lang w:val="pt-BR" w:eastAsia="pt-BR"/>
              </w:rPr>
            </w:pPr>
          </w:p>
        </w:tc>
        <w:tc>
          <w:tcPr>
            <w:tcW w:w="1896" w:type="dxa"/>
            <w:tcBorders>
              <w:top w:val="nil"/>
              <w:left w:val="nil"/>
              <w:bottom w:val="nil"/>
              <w:right w:val="nil"/>
            </w:tcBorders>
            <w:shd w:val="clear" w:color="auto" w:fill="auto"/>
            <w:noWrap/>
            <w:vAlign w:val="bottom"/>
            <w:hideMark/>
          </w:tcPr>
          <w:p w14:paraId="7F8E5982" w14:textId="77777777" w:rsidR="006D7FCF" w:rsidRPr="00A5365C" w:rsidRDefault="006D7FCF" w:rsidP="008E379B">
            <w:pPr>
              <w:widowControl/>
              <w:autoSpaceDE/>
              <w:autoSpaceDN/>
              <w:rPr>
                <w:rFonts w:ascii="Times New Roman" w:eastAsia="Times New Roman" w:hAnsi="Times New Roman" w:cs="Times New Roman"/>
                <w:sz w:val="20"/>
                <w:szCs w:val="20"/>
                <w:lang w:val="pt-BR" w:eastAsia="pt-BR"/>
              </w:rPr>
            </w:pPr>
          </w:p>
        </w:tc>
      </w:tr>
      <w:tr w:rsidR="006D7FCF" w:rsidRPr="00A5365C" w14:paraId="6180EDBC" w14:textId="77777777" w:rsidTr="008E379B">
        <w:trPr>
          <w:trHeight w:val="300"/>
        </w:trPr>
        <w:tc>
          <w:tcPr>
            <w:tcW w:w="24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FDF9C5" w14:textId="77777777" w:rsidR="006D7FCF" w:rsidRPr="00A5365C" w:rsidRDefault="006D7FCF" w:rsidP="008E379B">
            <w:pPr>
              <w:widowControl/>
              <w:autoSpaceDE/>
              <w:autoSpaceDN/>
              <w:rPr>
                <w:rFonts w:ascii="Calibri" w:eastAsia="Times New Roman" w:hAnsi="Calibri" w:cs="Calibri"/>
                <w:b/>
                <w:bCs/>
                <w:color w:val="000000"/>
                <w:sz w:val="22"/>
                <w:lang w:val="pt-BR" w:eastAsia="pt-BR"/>
              </w:rPr>
            </w:pPr>
            <w:proofErr w:type="gramStart"/>
            <w:r w:rsidRPr="00A5365C">
              <w:rPr>
                <w:rFonts w:ascii="Calibri" w:eastAsia="Times New Roman" w:hAnsi="Calibri" w:cs="Calibri"/>
                <w:b/>
                <w:bCs/>
                <w:color w:val="000000"/>
                <w:sz w:val="22"/>
                <w:lang w:val="pt-BR" w:eastAsia="pt-BR"/>
              </w:rPr>
              <w:t>campo</w:t>
            </w:r>
            <w:proofErr w:type="gram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4363FB98" w14:textId="77777777" w:rsidR="006D7FCF" w:rsidRPr="00A5365C" w:rsidRDefault="006D7FCF" w:rsidP="008E379B">
            <w:pPr>
              <w:widowControl/>
              <w:autoSpaceDE/>
              <w:autoSpaceDN/>
              <w:rPr>
                <w:rFonts w:ascii="Calibri" w:eastAsia="Times New Roman" w:hAnsi="Calibri" w:cs="Calibri"/>
                <w:b/>
                <w:bCs/>
                <w:color w:val="000000"/>
                <w:sz w:val="22"/>
                <w:lang w:val="pt-BR" w:eastAsia="pt-BR"/>
              </w:rPr>
            </w:pPr>
            <w:proofErr w:type="gramStart"/>
            <w:r w:rsidRPr="00A5365C">
              <w:rPr>
                <w:rFonts w:ascii="Calibri" w:eastAsia="Times New Roman" w:hAnsi="Calibri" w:cs="Calibri"/>
                <w:b/>
                <w:bCs/>
                <w:color w:val="000000"/>
                <w:sz w:val="22"/>
                <w:lang w:val="pt-BR" w:eastAsia="pt-BR"/>
              </w:rPr>
              <w:t>tipo</w:t>
            </w:r>
            <w:proofErr w:type="gramEnd"/>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DB7C7F7" w14:textId="77777777" w:rsidR="006D7FCF" w:rsidRPr="00A5365C" w:rsidRDefault="006D7FCF" w:rsidP="008E379B">
            <w:pPr>
              <w:widowControl/>
              <w:autoSpaceDE/>
              <w:autoSpaceDN/>
              <w:rPr>
                <w:rFonts w:ascii="Calibri" w:eastAsia="Times New Roman" w:hAnsi="Calibri" w:cs="Calibri"/>
                <w:b/>
                <w:bCs/>
                <w:color w:val="000000"/>
                <w:sz w:val="22"/>
                <w:lang w:val="pt-BR" w:eastAsia="pt-BR"/>
              </w:rPr>
            </w:pPr>
            <w:proofErr w:type="gramStart"/>
            <w:r w:rsidRPr="00A5365C">
              <w:rPr>
                <w:rFonts w:ascii="Calibri" w:eastAsia="Times New Roman" w:hAnsi="Calibri" w:cs="Calibri"/>
                <w:b/>
                <w:bCs/>
                <w:color w:val="000000"/>
                <w:sz w:val="22"/>
                <w:lang w:val="pt-BR" w:eastAsia="pt-BR"/>
              </w:rPr>
              <w:t>nulo</w:t>
            </w:r>
            <w:proofErr w:type="gramEnd"/>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3E7F2F17" w14:textId="77777777" w:rsidR="006D7FCF" w:rsidRPr="00A5365C" w:rsidRDefault="006D7FCF" w:rsidP="008E379B">
            <w:pPr>
              <w:widowControl/>
              <w:autoSpaceDE/>
              <w:autoSpaceDN/>
              <w:rPr>
                <w:rFonts w:ascii="Calibri" w:eastAsia="Times New Roman" w:hAnsi="Calibri" w:cs="Calibri"/>
                <w:b/>
                <w:bCs/>
                <w:color w:val="000000"/>
                <w:sz w:val="22"/>
                <w:lang w:val="pt-BR" w:eastAsia="pt-BR"/>
              </w:rPr>
            </w:pPr>
            <w:proofErr w:type="gramStart"/>
            <w:r w:rsidRPr="00A5365C">
              <w:rPr>
                <w:rFonts w:ascii="Calibri" w:eastAsia="Times New Roman" w:hAnsi="Calibri" w:cs="Calibri"/>
                <w:b/>
                <w:bCs/>
                <w:color w:val="000000"/>
                <w:sz w:val="22"/>
                <w:lang w:val="pt-BR" w:eastAsia="pt-BR"/>
              </w:rPr>
              <w:t>chave</w:t>
            </w:r>
            <w:proofErr w:type="gramEnd"/>
          </w:p>
        </w:tc>
        <w:tc>
          <w:tcPr>
            <w:tcW w:w="1896" w:type="dxa"/>
            <w:tcBorders>
              <w:top w:val="single" w:sz="4" w:space="0" w:color="auto"/>
              <w:left w:val="nil"/>
              <w:bottom w:val="single" w:sz="4" w:space="0" w:color="auto"/>
              <w:right w:val="single" w:sz="4" w:space="0" w:color="auto"/>
            </w:tcBorders>
            <w:shd w:val="clear" w:color="auto" w:fill="auto"/>
            <w:noWrap/>
            <w:vAlign w:val="bottom"/>
            <w:hideMark/>
          </w:tcPr>
          <w:p w14:paraId="303E4F9C" w14:textId="77777777" w:rsidR="006D7FCF" w:rsidRPr="00A5365C" w:rsidRDefault="006D7FCF" w:rsidP="008E379B">
            <w:pPr>
              <w:widowControl/>
              <w:autoSpaceDE/>
              <w:autoSpaceDN/>
              <w:rPr>
                <w:rFonts w:ascii="Calibri" w:eastAsia="Times New Roman" w:hAnsi="Calibri" w:cs="Calibri"/>
                <w:b/>
                <w:bCs/>
                <w:color w:val="000000"/>
                <w:sz w:val="22"/>
                <w:lang w:val="pt-BR" w:eastAsia="pt-BR"/>
              </w:rPr>
            </w:pPr>
            <w:proofErr w:type="gramStart"/>
            <w:r w:rsidRPr="00A5365C">
              <w:rPr>
                <w:rFonts w:ascii="Calibri" w:eastAsia="Times New Roman" w:hAnsi="Calibri" w:cs="Calibri"/>
                <w:b/>
                <w:bCs/>
                <w:color w:val="000000"/>
                <w:sz w:val="22"/>
                <w:lang w:val="pt-BR" w:eastAsia="pt-BR"/>
              </w:rPr>
              <w:t>extra</w:t>
            </w:r>
            <w:proofErr w:type="gramEnd"/>
          </w:p>
        </w:tc>
      </w:tr>
      <w:tr w:rsidR="006D7FCF" w:rsidRPr="00A5365C" w14:paraId="2CB1EA81" w14:textId="77777777" w:rsidTr="008E379B">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2A2D2BE0"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d</w:t>
            </w:r>
          </w:p>
        </w:tc>
        <w:tc>
          <w:tcPr>
            <w:tcW w:w="1360" w:type="dxa"/>
            <w:tcBorders>
              <w:top w:val="nil"/>
              <w:left w:val="nil"/>
              <w:bottom w:val="nil"/>
              <w:right w:val="single" w:sz="4" w:space="0" w:color="auto"/>
            </w:tcBorders>
            <w:shd w:val="clear" w:color="auto" w:fill="auto"/>
            <w:noWrap/>
            <w:vAlign w:val="bottom"/>
            <w:hideMark/>
          </w:tcPr>
          <w:p w14:paraId="21F8FD67" w14:textId="77777777" w:rsidR="006D7FCF" w:rsidRPr="00A5365C" w:rsidRDefault="006D7FCF" w:rsidP="008E379B">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int</w:t>
            </w:r>
            <w:proofErr w:type="spellEnd"/>
            <w:proofErr w:type="gramEnd"/>
          </w:p>
        </w:tc>
        <w:tc>
          <w:tcPr>
            <w:tcW w:w="1300" w:type="dxa"/>
            <w:tcBorders>
              <w:top w:val="nil"/>
              <w:left w:val="nil"/>
              <w:bottom w:val="nil"/>
              <w:right w:val="nil"/>
            </w:tcBorders>
            <w:shd w:val="clear" w:color="auto" w:fill="auto"/>
            <w:noWrap/>
            <w:vAlign w:val="bottom"/>
            <w:hideMark/>
          </w:tcPr>
          <w:p w14:paraId="681E27C4"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67E871C0" w14:textId="77777777" w:rsidR="006D7FCF" w:rsidRPr="00A5365C" w:rsidRDefault="006D7FCF" w:rsidP="008E379B">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pk</w:t>
            </w:r>
            <w:proofErr w:type="spellEnd"/>
            <w:proofErr w:type="gramEnd"/>
          </w:p>
        </w:tc>
        <w:tc>
          <w:tcPr>
            <w:tcW w:w="1896" w:type="dxa"/>
            <w:tcBorders>
              <w:top w:val="nil"/>
              <w:left w:val="nil"/>
              <w:bottom w:val="nil"/>
              <w:right w:val="single" w:sz="4" w:space="0" w:color="auto"/>
            </w:tcBorders>
            <w:shd w:val="clear" w:color="auto" w:fill="auto"/>
            <w:noWrap/>
            <w:vAlign w:val="bottom"/>
            <w:hideMark/>
          </w:tcPr>
          <w:p w14:paraId="5B60D400"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62D63C58" w14:textId="77777777" w:rsidTr="008E379B">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407E1CEC" w14:textId="77777777" w:rsidR="006D7FCF" w:rsidRPr="00A5365C" w:rsidRDefault="006D7FCF" w:rsidP="008E379B">
            <w:pPr>
              <w:widowControl/>
              <w:autoSpaceDE/>
              <w:autoSpaceDN/>
              <w:rPr>
                <w:rFonts w:ascii="Calibri" w:eastAsia="Times New Roman" w:hAnsi="Calibri" w:cs="Calibri"/>
                <w:color w:val="000000"/>
                <w:sz w:val="22"/>
                <w:lang w:val="pt-BR" w:eastAsia="pt-BR"/>
              </w:rPr>
            </w:pPr>
            <w:proofErr w:type="gramStart"/>
            <w:r>
              <w:rPr>
                <w:rFonts w:ascii="Calibri" w:eastAsia="Times New Roman" w:hAnsi="Calibri" w:cs="Calibri"/>
                <w:color w:val="000000"/>
                <w:sz w:val="22"/>
                <w:lang w:val="pt-BR" w:eastAsia="pt-BR"/>
              </w:rPr>
              <w:t>texto</w:t>
            </w:r>
            <w:proofErr w:type="gramEnd"/>
          </w:p>
        </w:tc>
        <w:tc>
          <w:tcPr>
            <w:tcW w:w="1360" w:type="dxa"/>
            <w:tcBorders>
              <w:top w:val="nil"/>
              <w:left w:val="nil"/>
              <w:bottom w:val="nil"/>
              <w:right w:val="single" w:sz="4" w:space="0" w:color="auto"/>
            </w:tcBorders>
            <w:shd w:val="clear" w:color="auto" w:fill="auto"/>
            <w:noWrap/>
            <w:vAlign w:val="bottom"/>
            <w:hideMark/>
          </w:tcPr>
          <w:p w14:paraId="41285D34" w14:textId="77777777" w:rsidR="006D7FCF" w:rsidRPr="00A5365C" w:rsidRDefault="006D7FCF" w:rsidP="008E379B">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text</w:t>
            </w:r>
            <w:proofErr w:type="spellEnd"/>
            <w:proofErr w:type="gramEnd"/>
          </w:p>
        </w:tc>
        <w:tc>
          <w:tcPr>
            <w:tcW w:w="1300" w:type="dxa"/>
            <w:tcBorders>
              <w:top w:val="nil"/>
              <w:left w:val="nil"/>
              <w:bottom w:val="nil"/>
              <w:right w:val="nil"/>
            </w:tcBorders>
            <w:shd w:val="clear" w:color="auto" w:fill="auto"/>
            <w:noWrap/>
            <w:vAlign w:val="bottom"/>
            <w:hideMark/>
          </w:tcPr>
          <w:p w14:paraId="448C7B11"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5C5A1996"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0794643D"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1CF41D9C" w14:textId="77777777" w:rsidTr="008E379B">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4FD5E10C" w14:textId="24E97E7A" w:rsidR="006D7FCF" w:rsidRPr="00A5365C" w:rsidRDefault="006D7FCF" w:rsidP="008E379B">
            <w:pPr>
              <w:widowControl/>
              <w:autoSpaceDE/>
              <w:autoSpaceDN/>
              <w:rPr>
                <w:rFonts w:ascii="Calibri" w:eastAsia="Times New Roman" w:hAnsi="Calibri" w:cs="Calibri"/>
                <w:color w:val="000000"/>
                <w:sz w:val="22"/>
                <w:lang w:val="pt-BR" w:eastAsia="pt-BR"/>
              </w:rPr>
            </w:pPr>
            <w:proofErr w:type="gramStart"/>
            <w:r>
              <w:rPr>
                <w:rFonts w:ascii="Calibri" w:eastAsia="Times New Roman" w:hAnsi="Calibri" w:cs="Calibri"/>
                <w:color w:val="000000"/>
                <w:sz w:val="22"/>
                <w:lang w:val="pt-BR" w:eastAsia="pt-BR"/>
              </w:rPr>
              <w:t>imagem</w:t>
            </w:r>
            <w:proofErr w:type="gramEnd"/>
          </w:p>
        </w:tc>
        <w:tc>
          <w:tcPr>
            <w:tcW w:w="1360" w:type="dxa"/>
            <w:tcBorders>
              <w:top w:val="nil"/>
              <w:left w:val="nil"/>
              <w:bottom w:val="nil"/>
              <w:right w:val="single" w:sz="4" w:space="0" w:color="auto"/>
            </w:tcBorders>
            <w:shd w:val="clear" w:color="auto" w:fill="auto"/>
            <w:noWrap/>
            <w:vAlign w:val="bottom"/>
            <w:hideMark/>
          </w:tcPr>
          <w:p w14:paraId="5B276479" w14:textId="749196F3" w:rsidR="006D7FCF" w:rsidRPr="00A5365C" w:rsidRDefault="006D7FCF" w:rsidP="008E379B">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w:t>
            </w:r>
            <w:proofErr w:type="gramEnd"/>
            <w:r>
              <w:rPr>
                <w:rFonts w:ascii="Calibri" w:eastAsia="Times New Roman" w:hAnsi="Calibri" w:cs="Calibri"/>
                <w:color w:val="000000"/>
                <w:sz w:val="22"/>
                <w:lang w:val="pt-BR" w:eastAsia="pt-BR"/>
              </w:rPr>
              <w:t>70)</w:t>
            </w:r>
          </w:p>
        </w:tc>
        <w:tc>
          <w:tcPr>
            <w:tcW w:w="1300" w:type="dxa"/>
            <w:tcBorders>
              <w:top w:val="nil"/>
              <w:left w:val="nil"/>
              <w:bottom w:val="nil"/>
              <w:right w:val="nil"/>
            </w:tcBorders>
            <w:shd w:val="clear" w:color="auto" w:fill="auto"/>
            <w:noWrap/>
            <w:vAlign w:val="bottom"/>
            <w:hideMark/>
          </w:tcPr>
          <w:p w14:paraId="11464B01"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50B81F0F"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428C570B"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06EBB6C1" w14:textId="77777777" w:rsidTr="008E379B">
        <w:trPr>
          <w:trHeight w:val="300"/>
        </w:trPr>
        <w:tc>
          <w:tcPr>
            <w:tcW w:w="2486" w:type="dxa"/>
            <w:tcBorders>
              <w:top w:val="single" w:sz="4" w:space="0" w:color="auto"/>
              <w:left w:val="nil"/>
              <w:bottom w:val="nil"/>
              <w:right w:val="nil"/>
            </w:tcBorders>
            <w:shd w:val="clear" w:color="auto" w:fill="auto"/>
            <w:noWrap/>
            <w:vAlign w:val="bottom"/>
            <w:hideMark/>
          </w:tcPr>
          <w:p w14:paraId="5C20B0A1"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60" w:type="dxa"/>
            <w:tcBorders>
              <w:top w:val="single" w:sz="4" w:space="0" w:color="auto"/>
              <w:left w:val="nil"/>
              <w:bottom w:val="nil"/>
              <w:right w:val="nil"/>
            </w:tcBorders>
            <w:shd w:val="clear" w:color="auto" w:fill="auto"/>
            <w:noWrap/>
            <w:vAlign w:val="bottom"/>
            <w:hideMark/>
          </w:tcPr>
          <w:p w14:paraId="6D24EAD9"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3C528948"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45697223"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single" w:sz="4" w:space="0" w:color="auto"/>
              <w:left w:val="nil"/>
              <w:bottom w:val="nil"/>
              <w:right w:val="nil"/>
            </w:tcBorders>
            <w:shd w:val="clear" w:color="auto" w:fill="auto"/>
            <w:noWrap/>
            <w:vAlign w:val="bottom"/>
            <w:hideMark/>
          </w:tcPr>
          <w:p w14:paraId="794C8087" w14:textId="77777777" w:rsidR="006D7FCF" w:rsidRPr="00A5365C" w:rsidRDefault="006D7FCF" w:rsidP="008E379B">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bl>
    <w:p w14:paraId="1BCEB965" w14:textId="77777777" w:rsidR="006D7FCF" w:rsidRDefault="006D7FCF" w:rsidP="006D7FCF">
      <w:pPr>
        <w:spacing w:line="360" w:lineRule="auto"/>
        <w:ind w:firstLine="709"/>
        <w:jc w:val="both"/>
        <w:rPr>
          <w:bCs/>
          <w:sz w:val="26"/>
        </w:rPr>
      </w:pPr>
    </w:p>
    <w:p w14:paraId="64AB22C5" w14:textId="77777777" w:rsidR="006D7FCF" w:rsidRDefault="006D7FCF" w:rsidP="006D7FCF">
      <w:pPr>
        <w:spacing w:line="360" w:lineRule="auto"/>
        <w:ind w:firstLine="709"/>
        <w:jc w:val="both"/>
        <w:rPr>
          <w:bCs/>
          <w:sz w:val="26"/>
        </w:rPr>
      </w:pPr>
    </w:p>
    <w:p w14:paraId="1461B98F" w14:textId="77777777" w:rsidR="006D7FCF" w:rsidRDefault="006D7FCF" w:rsidP="006D7FCF">
      <w:pPr>
        <w:spacing w:line="360" w:lineRule="auto"/>
        <w:ind w:firstLine="709"/>
        <w:jc w:val="both"/>
        <w:rPr>
          <w:bCs/>
          <w:sz w:val="26"/>
        </w:rPr>
      </w:pPr>
    </w:p>
    <w:p w14:paraId="3B3C6F5D" w14:textId="77777777" w:rsidR="006D7FCF" w:rsidRDefault="006D7FCF" w:rsidP="00E259BA">
      <w:pPr>
        <w:spacing w:line="360" w:lineRule="auto"/>
        <w:ind w:firstLine="709"/>
        <w:jc w:val="both"/>
        <w:rPr>
          <w:bCs/>
          <w:sz w:val="26"/>
        </w:rPr>
      </w:pPr>
    </w:p>
    <w:p w14:paraId="723F3B11" w14:textId="7EC9E100" w:rsidR="005F729B" w:rsidRDefault="005F729B" w:rsidP="00E259BA">
      <w:pPr>
        <w:spacing w:line="360" w:lineRule="auto"/>
        <w:ind w:firstLine="709"/>
        <w:jc w:val="both"/>
        <w:rPr>
          <w:bCs/>
          <w:sz w:val="26"/>
        </w:rPr>
      </w:pPr>
    </w:p>
    <w:p w14:paraId="1CE9EEF1" w14:textId="77777777" w:rsidR="003B72FE" w:rsidRDefault="003B72FE" w:rsidP="00E259BA">
      <w:pPr>
        <w:spacing w:line="360" w:lineRule="auto"/>
        <w:ind w:firstLine="709"/>
        <w:jc w:val="both"/>
        <w:rPr>
          <w:bCs/>
          <w:sz w:val="26"/>
        </w:rPr>
      </w:pPr>
    </w:p>
    <w:p w14:paraId="01D342EF" w14:textId="37C1AA66" w:rsidR="00F774A7" w:rsidRDefault="003B72FE" w:rsidP="002C6A89">
      <w:pPr>
        <w:spacing w:line="360" w:lineRule="auto"/>
        <w:ind w:firstLine="709"/>
        <w:jc w:val="both"/>
        <w:rPr>
          <w:bCs/>
          <w:sz w:val="26"/>
        </w:rPr>
      </w:pPr>
      <w:r>
        <w:rPr>
          <w:bCs/>
          <w:sz w:val="26"/>
        </w:rPr>
        <w:t>Cronograma e prints de tela</w:t>
      </w:r>
    </w:p>
    <w:p w14:paraId="20BB86B2" w14:textId="0CA62270" w:rsidR="00870618" w:rsidRPr="00BA0F2D" w:rsidRDefault="007178E2" w:rsidP="00BA0F2D">
      <w:pPr>
        <w:pStyle w:val="Ttulo1"/>
        <w:rPr>
          <w:sz w:val="24"/>
          <w:szCs w:val="24"/>
        </w:rPr>
      </w:pPr>
      <w:bookmarkStart w:id="31" w:name="_Toc82536008"/>
      <w:r>
        <w:rPr>
          <w:sz w:val="24"/>
          <w:szCs w:val="24"/>
        </w:rPr>
        <w:lastRenderedPageBreak/>
        <w:t>8</w:t>
      </w:r>
      <w:r w:rsidR="009D36FA" w:rsidRPr="00BA0F2D">
        <w:rPr>
          <w:sz w:val="24"/>
          <w:szCs w:val="24"/>
        </w:rPr>
        <w:t>.</w:t>
      </w:r>
      <w:r w:rsidR="003851DA" w:rsidRPr="00BA0F2D">
        <w:rPr>
          <w:sz w:val="24"/>
          <w:szCs w:val="24"/>
        </w:rPr>
        <w:t xml:space="preserve"> </w:t>
      </w:r>
      <w:r w:rsidR="009D36FA" w:rsidRPr="00BA0F2D">
        <w:rPr>
          <w:sz w:val="24"/>
          <w:szCs w:val="24"/>
        </w:rPr>
        <w:t>CONCLUSÃO</w:t>
      </w:r>
      <w:bookmarkEnd w:id="31"/>
    </w:p>
    <w:p w14:paraId="552B1329" w14:textId="77777777" w:rsidR="003851DA" w:rsidRDefault="003851DA" w:rsidP="00E259BA">
      <w:pPr>
        <w:spacing w:line="360" w:lineRule="auto"/>
        <w:ind w:firstLine="709"/>
        <w:jc w:val="both"/>
      </w:pPr>
    </w:p>
    <w:p w14:paraId="708AFB16" w14:textId="77777777" w:rsidR="00870618" w:rsidRDefault="00B45C90" w:rsidP="00E259BA">
      <w:pPr>
        <w:spacing w:line="360" w:lineRule="auto"/>
        <w:ind w:firstLine="709"/>
        <w:jc w:val="both"/>
      </w:pPr>
      <w:r>
        <w:t xml:space="preserve"> </w:t>
      </w:r>
      <w:r w:rsidR="00E507BA">
        <w:t xml:space="preserve">Ficou claro que </w:t>
      </w:r>
      <w:r w:rsidR="00C81684">
        <w:t xml:space="preserve">a descoberta do IMC e do somatotipo </w:t>
      </w:r>
      <w:r w:rsidR="001C0BAD">
        <w:t xml:space="preserve">tem sua forma muito acessível </w:t>
      </w:r>
      <w:r w:rsidR="006C6E56">
        <w:t>e sem custo de ser</w:t>
      </w:r>
      <w:bookmarkStart w:id="32" w:name="_GoBack"/>
      <w:bookmarkEnd w:id="32"/>
      <w:r w:rsidR="006C6E56">
        <w:t>em feitas</w:t>
      </w:r>
      <w:r w:rsidR="002D28C4">
        <w:t>,</w:t>
      </w:r>
      <w:r w:rsidR="006C6E56">
        <w:t xml:space="preserve"> </w:t>
      </w:r>
      <w:r w:rsidR="002D28C4">
        <w:t>porém</w:t>
      </w:r>
      <w:r w:rsidR="006C6E56">
        <w:t xml:space="preserve"> muito rica de</w:t>
      </w:r>
      <w:r w:rsidR="002D28C4">
        <w:t xml:space="preserve"> conhecimento</w:t>
      </w:r>
      <w:r w:rsidR="0047610E">
        <w:t>.</w:t>
      </w:r>
    </w:p>
    <w:p w14:paraId="1ECF6A1D" w14:textId="77777777" w:rsidR="0047610E" w:rsidRPr="00E874DB" w:rsidRDefault="0047610E" w:rsidP="00E259BA">
      <w:pPr>
        <w:spacing w:line="360" w:lineRule="auto"/>
        <w:ind w:firstLine="709"/>
        <w:jc w:val="both"/>
      </w:pPr>
      <w:r>
        <w:t>Ap</w:t>
      </w:r>
      <w:r w:rsidR="0082377C">
        <w:t xml:space="preserve">ós a consulta com entrevistados, </w:t>
      </w:r>
      <w:r w:rsidR="001B503E">
        <w:t xml:space="preserve">a devolutiva dos sujeitos </w:t>
      </w:r>
      <w:r w:rsidR="006D1F92">
        <w:t>não foi agradável, poucos tinham conhecimento sobre o assunto abordado,</w:t>
      </w:r>
      <w:r w:rsidR="0033240C">
        <w:t xml:space="preserve"> em virtude disso</w:t>
      </w:r>
      <w:r w:rsidR="009215D0">
        <w:t xml:space="preserve">, julgamos necessário o desenvolvimento de </w:t>
      </w:r>
      <w:r w:rsidR="00707B93">
        <w:t>um site</w:t>
      </w:r>
      <w:r w:rsidR="009215D0">
        <w:t xml:space="preserve"> </w:t>
      </w:r>
      <w:r w:rsidR="00CE6657">
        <w:t>para pontuarmos tais informações</w:t>
      </w:r>
      <w:r w:rsidR="00D170DF">
        <w:t xml:space="preserve">, de forma que desejamos </w:t>
      </w:r>
      <w:r w:rsidR="002C14C7">
        <w:t xml:space="preserve">que se </w:t>
      </w:r>
      <w:r w:rsidR="00C55045">
        <w:t>interessem</w:t>
      </w:r>
      <w:r w:rsidR="002C14C7">
        <w:t xml:space="preserve"> pelo </w:t>
      </w:r>
      <w:r w:rsidR="00C55045">
        <w:t>tópico em questão</w:t>
      </w:r>
      <w:r w:rsidR="003E78EC">
        <w:t xml:space="preserve"> e usem tal conhecimento para </w:t>
      </w:r>
      <w:r w:rsidR="006F491D">
        <w:t xml:space="preserve">que desfrutem </w:t>
      </w:r>
      <w:r w:rsidR="00987E36">
        <w:t>de uma melhor qualidade de vida</w:t>
      </w:r>
      <w:r w:rsidR="00FB3FF4">
        <w:t>.</w:t>
      </w:r>
    </w:p>
    <w:p w14:paraId="16269C66" w14:textId="77777777" w:rsidR="00870618" w:rsidRDefault="00870618" w:rsidP="00E259BA">
      <w:pPr>
        <w:spacing w:line="360" w:lineRule="auto"/>
        <w:ind w:firstLine="709"/>
        <w:jc w:val="both"/>
        <w:rPr>
          <w:bCs/>
          <w:sz w:val="26"/>
        </w:rPr>
      </w:pPr>
    </w:p>
    <w:p w14:paraId="624AC1EE" w14:textId="77777777" w:rsidR="00870618" w:rsidRDefault="00870618" w:rsidP="00E259BA">
      <w:pPr>
        <w:spacing w:line="360" w:lineRule="auto"/>
        <w:ind w:firstLine="709"/>
        <w:jc w:val="both"/>
        <w:rPr>
          <w:bCs/>
          <w:sz w:val="26"/>
        </w:rPr>
      </w:pPr>
    </w:p>
    <w:p w14:paraId="68FEAF3C" w14:textId="77777777" w:rsidR="00870618" w:rsidRDefault="00870618" w:rsidP="00E259BA">
      <w:pPr>
        <w:spacing w:line="360" w:lineRule="auto"/>
        <w:ind w:firstLine="709"/>
        <w:jc w:val="both"/>
        <w:rPr>
          <w:bCs/>
          <w:sz w:val="26"/>
        </w:rPr>
      </w:pPr>
    </w:p>
    <w:p w14:paraId="0D958098" w14:textId="77777777" w:rsidR="00870618" w:rsidRDefault="00870618" w:rsidP="00C3004D">
      <w:pPr>
        <w:pStyle w:val="Corpodetexto"/>
        <w:spacing w:before="7"/>
        <w:rPr>
          <w:bCs/>
          <w:sz w:val="26"/>
        </w:rPr>
      </w:pPr>
    </w:p>
    <w:p w14:paraId="3B72FAFF" w14:textId="77777777" w:rsidR="00870618" w:rsidRDefault="00870618" w:rsidP="00C3004D">
      <w:pPr>
        <w:pStyle w:val="Corpodetexto"/>
        <w:spacing w:before="7"/>
        <w:rPr>
          <w:bCs/>
          <w:sz w:val="26"/>
        </w:rPr>
      </w:pPr>
    </w:p>
    <w:p w14:paraId="4513CFD2" w14:textId="77777777" w:rsidR="00870618" w:rsidRDefault="00870618" w:rsidP="00C3004D">
      <w:pPr>
        <w:pStyle w:val="Corpodetexto"/>
        <w:spacing w:before="7"/>
        <w:rPr>
          <w:bCs/>
          <w:sz w:val="26"/>
        </w:rPr>
      </w:pPr>
    </w:p>
    <w:p w14:paraId="24187432" w14:textId="77777777" w:rsidR="00870618" w:rsidRDefault="00870618" w:rsidP="00C3004D">
      <w:pPr>
        <w:pStyle w:val="Corpodetexto"/>
        <w:spacing w:before="7"/>
        <w:rPr>
          <w:bCs/>
          <w:sz w:val="26"/>
        </w:rPr>
      </w:pPr>
    </w:p>
    <w:p w14:paraId="592E71E3" w14:textId="77777777" w:rsidR="00870618" w:rsidRDefault="00870618" w:rsidP="00C3004D">
      <w:pPr>
        <w:pStyle w:val="Corpodetexto"/>
        <w:spacing w:before="7"/>
        <w:rPr>
          <w:bCs/>
          <w:sz w:val="26"/>
        </w:rPr>
      </w:pPr>
    </w:p>
    <w:p w14:paraId="65D3F57E" w14:textId="77777777" w:rsidR="00870618" w:rsidRDefault="00870618" w:rsidP="00C3004D">
      <w:pPr>
        <w:pStyle w:val="Corpodetexto"/>
        <w:spacing w:before="7"/>
        <w:rPr>
          <w:bCs/>
          <w:sz w:val="26"/>
        </w:rPr>
      </w:pPr>
    </w:p>
    <w:p w14:paraId="0F7DCF6C" w14:textId="77777777" w:rsidR="00870618" w:rsidRDefault="00870618" w:rsidP="00C3004D">
      <w:pPr>
        <w:pStyle w:val="Corpodetexto"/>
        <w:spacing w:before="7"/>
        <w:rPr>
          <w:bCs/>
          <w:sz w:val="26"/>
        </w:rPr>
      </w:pPr>
    </w:p>
    <w:p w14:paraId="688B243E" w14:textId="77777777" w:rsidR="00870618" w:rsidRDefault="00870618" w:rsidP="00C3004D">
      <w:pPr>
        <w:pStyle w:val="Corpodetexto"/>
        <w:spacing w:before="7"/>
        <w:rPr>
          <w:bCs/>
          <w:sz w:val="26"/>
        </w:rPr>
      </w:pPr>
    </w:p>
    <w:p w14:paraId="3CFA5FB3" w14:textId="77777777" w:rsidR="00870618" w:rsidRDefault="00870618" w:rsidP="00C3004D">
      <w:pPr>
        <w:pStyle w:val="Corpodetexto"/>
        <w:spacing w:before="7"/>
        <w:rPr>
          <w:bCs/>
          <w:sz w:val="26"/>
        </w:rPr>
      </w:pPr>
    </w:p>
    <w:p w14:paraId="6C36358F" w14:textId="77777777" w:rsidR="00870618" w:rsidRDefault="00870618" w:rsidP="00C3004D">
      <w:pPr>
        <w:pStyle w:val="Corpodetexto"/>
        <w:spacing w:before="7"/>
        <w:rPr>
          <w:bCs/>
          <w:sz w:val="26"/>
        </w:rPr>
      </w:pPr>
    </w:p>
    <w:p w14:paraId="76B19F7D" w14:textId="77777777" w:rsidR="00122D2F" w:rsidRDefault="00122D2F" w:rsidP="00C3004D">
      <w:pPr>
        <w:pStyle w:val="Corpodetexto"/>
        <w:spacing w:before="7"/>
        <w:rPr>
          <w:bCs/>
          <w:sz w:val="26"/>
        </w:rPr>
      </w:pPr>
    </w:p>
    <w:p w14:paraId="17407806" w14:textId="77777777" w:rsidR="00122D2F" w:rsidRDefault="00122D2F" w:rsidP="00C3004D">
      <w:pPr>
        <w:pStyle w:val="Corpodetexto"/>
        <w:spacing w:before="7"/>
        <w:rPr>
          <w:bCs/>
          <w:sz w:val="26"/>
        </w:rPr>
      </w:pPr>
    </w:p>
    <w:p w14:paraId="1F492A2A" w14:textId="77777777" w:rsidR="00122D2F" w:rsidRDefault="00122D2F" w:rsidP="00C3004D">
      <w:pPr>
        <w:pStyle w:val="Corpodetexto"/>
        <w:spacing w:before="7"/>
        <w:rPr>
          <w:bCs/>
          <w:sz w:val="26"/>
        </w:rPr>
      </w:pPr>
    </w:p>
    <w:p w14:paraId="54E358A2" w14:textId="77777777" w:rsidR="00122D2F" w:rsidRDefault="00122D2F" w:rsidP="00C3004D">
      <w:pPr>
        <w:pStyle w:val="Corpodetexto"/>
        <w:spacing w:before="7"/>
        <w:rPr>
          <w:bCs/>
          <w:sz w:val="26"/>
        </w:rPr>
      </w:pPr>
    </w:p>
    <w:p w14:paraId="30CC34B7" w14:textId="77777777" w:rsidR="00122D2F" w:rsidRDefault="00122D2F" w:rsidP="00C3004D">
      <w:pPr>
        <w:pStyle w:val="Corpodetexto"/>
        <w:spacing w:before="7"/>
        <w:rPr>
          <w:bCs/>
          <w:sz w:val="26"/>
        </w:rPr>
      </w:pPr>
    </w:p>
    <w:p w14:paraId="250F1F9B" w14:textId="77777777" w:rsidR="00122D2F" w:rsidRDefault="00122D2F" w:rsidP="00C3004D">
      <w:pPr>
        <w:pStyle w:val="Corpodetexto"/>
        <w:spacing w:before="7"/>
        <w:rPr>
          <w:bCs/>
          <w:sz w:val="26"/>
        </w:rPr>
      </w:pPr>
    </w:p>
    <w:p w14:paraId="503C4FF4" w14:textId="77777777" w:rsidR="00122D2F" w:rsidRDefault="00122D2F" w:rsidP="00C3004D">
      <w:pPr>
        <w:pStyle w:val="Corpodetexto"/>
        <w:spacing w:before="7"/>
        <w:rPr>
          <w:bCs/>
          <w:sz w:val="26"/>
        </w:rPr>
      </w:pPr>
    </w:p>
    <w:p w14:paraId="34D42AE5" w14:textId="77777777" w:rsidR="00122D2F" w:rsidRDefault="00122D2F" w:rsidP="00C3004D">
      <w:pPr>
        <w:pStyle w:val="Corpodetexto"/>
        <w:spacing w:before="7"/>
        <w:rPr>
          <w:bCs/>
          <w:sz w:val="26"/>
        </w:rPr>
      </w:pPr>
    </w:p>
    <w:p w14:paraId="4A7E5235" w14:textId="77777777" w:rsidR="00122D2F" w:rsidRDefault="00122D2F" w:rsidP="00C3004D">
      <w:pPr>
        <w:pStyle w:val="Corpodetexto"/>
        <w:spacing w:before="7"/>
        <w:rPr>
          <w:bCs/>
          <w:sz w:val="26"/>
        </w:rPr>
      </w:pPr>
    </w:p>
    <w:p w14:paraId="6B248BE0" w14:textId="77777777" w:rsidR="00122D2F" w:rsidRDefault="00122D2F" w:rsidP="00C3004D">
      <w:pPr>
        <w:pStyle w:val="Corpodetexto"/>
        <w:spacing w:before="7"/>
        <w:rPr>
          <w:bCs/>
          <w:sz w:val="26"/>
        </w:rPr>
      </w:pPr>
    </w:p>
    <w:p w14:paraId="7416FB4B" w14:textId="77777777" w:rsidR="00122D2F" w:rsidRDefault="00122D2F" w:rsidP="00C3004D">
      <w:pPr>
        <w:pStyle w:val="Corpodetexto"/>
        <w:spacing w:before="7"/>
        <w:rPr>
          <w:bCs/>
          <w:sz w:val="26"/>
        </w:rPr>
      </w:pPr>
    </w:p>
    <w:p w14:paraId="30B3743E" w14:textId="77777777" w:rsidR="00122D2F" w:rsidRDefault="00122D2F" w:rsidP="00C3004D">
      <w:pPr>
        <w:pStyle w:val="Corpodetexto"/>
        <w:spacing w:before="7"/>
        <w:rPr>
          <w:bCs/>
          <w:sz w:val="26"/>
        </w:rPr>
      </w:pPr>
    </w:p>
    <w:p w14:paraId="6F7F3C12" w14:textId="77777777" w:rsidR="00122D2F" w:rsidRDefault="00122D2F" w:rsidP="00C3004D">
      <w:pPr>
        <w:pStyle w:val="Corpodetexto"/>
        <w:spacing w:before="7"/>
        <w:rPr>
          <w:bCs/>
          <w:sz w:val="26"/>
        </w:rPr>
      </w:pPr>
    </w:p>
    <w:p w14:paraId="7F307EAA" w14:textId="77777777" w:rsidR="00122D2F" w:rsidRDefault="00122D2F" w:rsidP="00C3004D">
      <w:pPr>
        <w:pStyle w:val="Corpodetexto"/>
        <w:spacing w:before="7"/>
        <w:rPr>
          <w:bCs/>
          <w:sz w:val="26"/>
        </w:rPr>
      </w:pPr>
    </w:p>
    <w:p w14:paraId="027830FB" w14:textId="77777777" w:rsidR="00122D2F" w:rsidRDefault="00122D2F" w:rsidP="00C3004D">
      <w:pPr>
        <w:pStyle w:val="Corpodetexto"/>
        <w:spacing w:before="7"/>
        <w:rPr>
          <w:bCs/>
          <w:sz w:val="26"/>
        </w:rPr>
      </w:pPr>
    </w:p>
    <w:p w14:paraId="57FBABFA" w14:textId="77777777" w:rsidR="00122D2F" w:rsidRDefault="00122D2F" w:rsidP="00C3004D">
      <w:pPr>
        <w:pStyle w:val="Corpodetexto"/>
        <w:spacing w:before="7"/>
        <w:rPr>
          <w:bCs/>
          <w:sz w:val="26"/>
        </w:rPr>
      </w:pPr>
    </w:p>
    <w:p w14:paraId="6D0188C3" w14:textId="77777777" w:rsidR="00EC2054" w:rsidRDefault="00EC2054" w:rsidP="00C3004D">
      <w:pPr>
        <w:pStyle w:val="Corpodetexto"/>
        <w:spacing w:before="7"/>
        <w:rPr>
          <w:bCs/>
          <w:sz w:val="26"/>
        </w:rPr>
      </w:pPr>
    </w:p>
    <w:p w14:paraId="6EE883BE" w14:textId="77777777" w:rsidR="00EC2054" w:rsidRDefault="00EC2054" w:rsidP="00C3004D">
      <w:pPr>
        <w:pStyle w:val="Corpodetexto"/>
        <w:spacing w:before="7"/>
        <w:rPr>
          <w:b/>
          <w:sz w:val="26"/>
        </w:rPr>
      </w:pPr>
    </w:p>
    <w:p w14:paraId="6913073B" w14:textId="77777777" w:rsidR="009C3041" w:rsidRDefault="009C3041" w:rsidP="00C3004D">
      <w:pPr>
        <w:pStyle w:val="Corpodetexto"/>
        <w:spacing w:before="7"/>
        <w:rPr>
          <w:b/>
          <w:sz w:val="26"/>
        </w:rPr>
      </w:pPr>
    </w:p>
    <w:p w14:paraId="1A096257" w14:textId="77777777" w:rsidR="00C3004D" w:rsidRPr="00342004" w:rsidRDefault="00C3004D" w:rsidP="00C3004D">
      <w:pPr>
        <w:pStyle w:val="Ttulo1"/>
        <w:ind w:left="220"/>
        <w:rPr>
          <w:sz w:val="24"/>
          <w:szCs w:val="24"/>
        </w:rPr>
      </w:pPr>
      <w:bookmarkStart w:id="33" w:name="_Toc82536009"/>
      <w:r w:rsidRPr="00342004">
        <w:rPr>
          <w:sz w:val="24"/>
          <w:szCs w:val="24"/>
        </w:rPr>
        <w:lastRenderedPageBreak/>
        <w:t>REFERÊNCIAS</w:t>
      </w:r>
      <w:bookmarkEnd w:id="33"/>
    </w:p>
    <w:p w14:paraId="750E5967" w14:textId="77777777" w:rsidR="00C73934" w:rsidRDefault="00C73934" w:rsidP="00C3541B">
      <w:pPr>
        <w:pStyle w:val="Corpodetexto"/>
        <w:spacing w:line="360" w:lineRule="auto"/>
        <w:jc w:val="both"/>
        <w:rPr>
          <w:b/>
          <w:sz w:val="30"/>
        </w:rPr>
      </w:pPr>
    </w:p>
    <w:p w14:paraId="4288AE4B" w14:textId="77777777" w:rsidR="0057310E" w:rsidRDefault="00C73934" w:rsidP="00C3541B">
      <w:pPr>
        <w:pStyle w:val="Corpodetexto"/>
        <w:spacing w:line="360" w:lineRule="auto"/>
        <w:jc w:val="both"/>
        <w:rPr>
          <w:bCs/>
        </w:rPr>
      </w:pPr>
      <w:r w:rsidRPr="00C73934">
        <w:rPr>
          <w:bCs/>
        </w:rPr>
        <w:t xml:space="preserve">GUEDES, Dartagnan Pinto. Somatotipo de crianças e </w:t>
      </w:r>
      <w:r w:rsidR="00CB1C3A" w:rsidRPr="00C73934">
        <w:rPr>
          <w:bCs/>
        </w:rPr>
        <w:t>adolescentes</w:t>
      </w:r>
      <w:r w:rsidRPr="00C73934">
        <w:rPr>
          <w:bCs/>
        </w:rPr>
        <w:t xml:space="preserve"> do </w:t>
      </w:r>
      <w:r w:rsidR="00CB1C3A" w:rsidRPr="00C73934">
        <w:rPr>
          <w:bCs/>
        </w:rPr>
        <w:t>município</w:t>
      </w:r>
      <w:r w:rsidRPr="00C73934">
        <w:rPr>
          <w:bCs/>
        </w:rPr>
        <w:t xml:space="preserve"> de Londrina - </w:t>
      </w:r>
      <w:r w:rsidR="00CB1C3A" w:rsidRPr="00C73934">
        <w:rPr>
          <w:bCs/>
        </w:rPr>
        <w:t>Paraná</w:t>
      </w:r>
      <w:r w:rsidRPr="00C73934">
        <w:rPr>
          <w:bCs/>
        </w:rPr>
        <w:t xml:space="preserve"> Brasil.</w:t>
      </w:r>
      <w:r w:rsidR="00CB1C3A" w:rsidRPr="00C73934">
        <w:rPr>
          <w:bCs/>
        </w:rPr>
        <w:t xml:space="preserve"> </w:t>
      </w:r>
      <w:r w:rsidRPr="00C73934">
        <w:rPr>
          <w:bCs/>
        </w:rPr>
        <w:t>Paraná: Londrina. 1999.</w:t>
      </w:r>
    </w:p>
    <w:p w14:paraId="1093400D" w14:textId="77777777" w:rsidR="00C73934" w:rsidRDefault="00C73934" w:rsidP="00C3541B">
      <w:pPr>
        <w:pStyle w:val="Corpodetexto"/>
        <w:spacing w:line="360" w:lineRule="auto"/>
        <w:jc w:val="both"/>
        <w:rPr>
          <w:bCs/>
        </w:rPr>
      </w:pPr>
    </w:p>
    <w:p w14:paraId="7C0CED2A" w14:textId="23B0F1DD" w:rsidR="002A60D7" w:rsidRDefault="007275BC" w:rsidP="00C3541B">
      <w:pPr>
        <w:pStyle w:val="Corpodetexto"/>
        <w:spacing w:line="360" w:lineRule="auto"/>
        <w:jc w:val="both"/>
      </w:pPr>
      <w:r>
        <w:rPr>
          <w:bCs/>
        </w:rPr>
        <w:t>MENDONÇA</w:t>
      </w:r>
      <w:r w:rsidR="00540F29">
        <w:rPr>
          <w:bCs/>
        </w:rPr>
        <w:t>,</w:t>
      </w:r>
      <w:r w:rsidR="00923275">
        <w:rPr>
          <w:bCs/>
        </w:rPr>
        <w:t xml:space="preserve"> Cristina Pinheiro</w:t>
      </w:r>
      <w:r w:rsidR="0005245E">
        <w:rPr>
          <w:bCs/>
        </w:rPr>
        <w:t xml:space="preserve"> e </w:t>
      </w:r>
      <w:r>
        <w:rPr>
          <w:bCs/>
        </w:rPr>
        <w:t xml:space="preserve">ANJOS, Luiz </w:t>
      </w:r>
      <w:r w:rsidR="00CB1C3A">
        <w:rPr>
          <w:bCs/>
        </w:rPr>
        <w:t>António</w:t>
      </w:r>
      <w:r w:rsidR="00D57E03">
        <w:rPr>
          <w:bCs/>
        </w:rPr>
        <w:t xml:space="preserve">. </w:t>
      </w:r>
      <w:r w:rsidR="00D57E03" w:rsidRPr="00D57E03">
        <w:rPr>
          <w:bCs/>
        </w:rPr>
        <w:t>Aspectos das práticas alimentares e da atividade física como determinantes do crescimento do sobrepeso/obesidade no Brasil</w:t>
      </w:r>
      <w:r w:rsidR="003F177B">
        <w:rPr>
          <w:bCs/>
        </w:rPr>
        <w:t>.</w:t>
      </w:r>
      <w:r w:rsidR="00037A12">
        <w:rPr>
          <w:bCs/>
        </w:rPr>
        <w:t xml:space="preserve"> Rio de Janeiro</w:t>
      </w:r>
      <w:r w:rsidR="00953DA2">
        <w:rPr>
          <w:bCs/>
        </w:rPr>
        <w:t xml:space="preserve">, </w:t>
      </w:r>
      <w:r w:rsidR="00FF6CC7" w:rsidRPr="00FF6CC7">
        <w:rPr>
          <w:bCs/>
        </w:rPr>
        <w:t>19 maio 2004</w:t>
      </w:r>
      <w:r w:rsidR="00FF6CC7">
        <w:rPr>
          <w:bCs/>
        </w:rPr>
        <w:t>. Disponível em</w:t>
      </w:r>
      <w:r w:rsidR="0005245E">
        <w:rPr>
          <w:bCs/>
        </w:rPr>
        <w:t>:</w:t>
      </w:r>
      <w:r w:rsidR="002A60D7">
        <w:t xml:space="preserve"> </w:t>
      </w:r>
      <w:r w:rsidR="002D090E">
        <w:t xml:space="preserve">     </w:t>
      </w:r>
      <w:r w:rsidR="0023017A">
        <w:t>&lt;</w:t>
      </w:r>
      <w:r w:rsidR="0023017A" w:rsidRPr="00570A60">
        <w:t>https://www.scielo.br/j/csp/a/RBfKzCkzfr8pqYK5Lfq3whN/?lang=pt</w:t>
      </w:r>
      <w:r w:rsidR="0023017A">
        <w:t>&gt;</w:t>
      </w:r>
    </w:p>
    <w:p w14:paraId="16F3582D" w14:textId="77777777" w:rsidR="0023017A" w:rsidRDefault="0023017A" w:rsidP="00C3541B">
      <w:pPr>
        <w:pStyle w:val="Corpodetexto"/>
        <w:spacing w:line="360" w:lineRule="auto"/>
        <w:jc w:val="both"/>
      </w:pPr>
      <w:r>
        <w:t>Acesso em: 24/05/21.</w:t>
      </w:r>
    </w:p>
    <w:p w14:paraId="108A69D4" w14:textId="77777777" w:rsidR="003D1902" w:rsidRDefault="003D1902" w:rsidP="00C3541B">
      <w:pPr>
        <w:pStyle w:val="Corpodetexto"/>
        <w:spacing w:line="360" w:lineRule="auto"/>
        <w:jc w:val="both"/>
      </w:pPr>
    </w:p>
    <w:p w14:paraId="290A9553" w14:textId="77777777" w:rsidR="002A769A" w:rsidRDefault="007E22D2" w:rsidP="00C3541B">
      <w:pPr>
        <w:pStyle w:val="Corpodetexto"/>
        <w:spacing w:line="360" w:lineRule="auto"/>
        <w:jc w:val="both"/>
      </w:pPr>
      <w:r>
        <w:t xml:space="preserve"> </w:t>
      </w:r>
      <w:r w:rsidR="004D1F72">
        <w:t xml:space="preserve">DE OLLIVEIRA, </w:t>
      </w:r>
      <w:hyperlink r:id="rId26" w:tooltip="Victor Hugo Rocha Ferreira de Oliveira" w:history="1">
        <w:r w:rsidR="007317A8" w:rsidRPr="007317A8">
          <w:t>Victor Hugo Rocha Ferreira</w:t>
        </w:r>
      </w:hyperlink>
      <w:r w:rsidR="0045476D">
        <w:t xml:space="preserve">. </w:t>
      </w:r>
      <w:r w:rsidR="0045476D" w:rsidRPr="0045476D">
        <w:t>Biotipo e Somatotipo: O que é, diferenças e tipos</w:t>
      </w:r>
      <w:r w:rsidR="0045476D">
        <w:t>.</w:t>
      </w:r>
      <w:r w:rsidR="0096235D" w:rsidRPr="0096235D">
        <w:rPr>
          <w:rFonts w:ascii="Segoe UI" w:hAnsi="Segoe UI" w:cs="Segoe UI"/>
          <w:color w:val="333333"/>
          <w:sz w:val="18"/>
          <w:szCs w:val="18"/>
          <w:shd w:val="clear" w:color="auto" w:fill="FFFFFF"/>
        </w:rPr>
        <w:t xml:space="preserve"> </w:t>
      </w:r>
      <w:r w:rsidR="0096235D" w:rsidRPr="0096235D">
        <w:t>19 de fevereiro de 2021</w:t>
      </w:r>
      <w:r w:rsidR="0096235D">
        <w:t>. Disponível em</w:t>
      </w:r>
      <w:r w:rsidR="0005245E" w:rsidRPr="0096235D">
        <w:t xml:space="preserve">: </w:t>
      </w:r>
    </w:p>
    <w:p w14:paraId="160F6A8B" w14:textId="4280848B" w:rsidR="00C73934" w:rsidRDefault="004D1F72" w:rsidP="00C3541B">
      <w:pPr>
        <w:pStyle w:val="Corpodetexto"/>
        <w:spacing w:line="360" w:lineRule="auto"/>
        <w:jc w:val="both"/>
      </w:pPr>
      <w:r>
        <w:t>&lt;</w:t>
      </w:r>
      <w:r w:rsidRPr="00570A60">
        <w:t>https://www.treinomestre.com.br/biotipo-e-somatipo-aprenda-o-conceito-correto/</w:t>
      </w:r>
      <w:r>
        <w:t>&gt;</w:t>
      </w:r>
    </w:p>
    <w:p w14:paraId="687724B8" w14:textId="77777777" w:rsidR="0096235D" w:rsidRDefault="0096235D" w:rsidP="00C3541B">
      <w:pPr>
        <w:pStyle w:val="Corpodetexto"/>
        <w:spacing w:line="360" w:lineRule="auto"/>
        <w:jc w:val="both"/>
        <w:rPr>
          <w:bCs/>
        </w:rPr>
      </w:pPr>
      <w:r>
        <w:t>Acesso em:</w:t>
      </w:r>
      <w:r w:rsidR="008E7953">
        <w:t xml:space="preserve"> 23/05/21</w:t>
      </w:r>
    </w:p>
    <w:p w14:paraId="3DC898F6" w14:textId="77777777" w:rsidR="00C73934" w:rsidRDefault="00C73934" w:rsidP="00C3541B">
      <w:pPr>
        <w:pStyle w:val="Corpodetexto"/>
        <w:spacing w:line="360" w:lineRule="auto"/>
        <w:jc w:val="both"/>
        <w:rPr>
          <w:bCs/>
        </w:rPr>
      </w:pPr>
    </w:p>
    <w:p w14:paraId="53A0E158" w14:textId="77777777" w:rsidR="00C31362" w:rsidRDefault="00E012DC" w:rsidP="00C3541B">
      <w:pPr>
        <w:pStyle w:val="Corpodetexto"/>
        <w:spacing w:line="360" w:lineRule="auto"/>
        <w:jc w:val="both"/>
      </w:pPr>
      <w:r w:rsidRPr="00C31362">
        <w:t>CÔRTES</w:t>
      </w:r>
      <w:r>
        <w:t>,</w:t>
      </w:r>
      <w:r w:rsidRPr="00C31362">
        <w:t xml:space="preserve"> </w:t>
      </w:r>
      <w:r w:rsidR="00C31362" w:rsidRPr="00C31362">
        <w:t>Victor</w:t>
      </w:r>
      <w:r>
        <w:t>.</w:t>
      </w:r>
      <w:r w:rsidRPr="00C31362">
        <w:t xml:space="preserve"> </w:t>
      </w:r>
      <w:r w:rsidR="00A010DA" w:rsidRPr="00A010DA">
        <w:t>Conheça os biotipos de corpo: ectomorfo, endomorfo e mesomorfo!</w:t>
      </w:r>
    </w:p>
    <w:p w14:paraId="5DF1CDD9" w14:textId="77777777" w:rsidR="00C31362" w:rsidRDefault="000B1C08" w:rsidP="00C3541B">
      <w:pPr>
        <w:pStyle w:val="Corpodetexto"/>
        <w:spacing w:line="360" w:lineRule="auto"/>
        <w:jc w:val="both"/>
      </w:pPr>
      <w:r w:rsidRPr="000B1C08">
        <w:t>21 de agosto de 2020</w:t>
      </w:r>
      <w:r w:rsidR="008651BD">
        <w:t>.</w:t>
      </w:r>
      <w:r>
        <w:t xml:space="preserve"> </w:t>
      </w:r>
      <w:r w:rsidR="008651BD">
        <w:t>Disponível</w:t>
      </w:r>
      <w:r>
        <w:t xml:space="preserve"> em:</w:t>
      </w:r>
    </w:p>
    <w:p w14:paraId="2072F8B7" w14:textId="0771F25A" w:rsidR="00364F0F" w:rsidRDefault="008651BD" w:rsidP="00C3541B">
      <w:pPr>
        <w:spacing w:line="360" w:lineRule="auto"/>
        <w:jc w:val="both"/>
      </w:pPr>
      <w:r>
        <w:t>&lt;</w:t>
      </w:r>
      <w:r w:rsidRPr="00570A60">
        <w:t>https://www.treinus.com.br/blog/corpo-endomorfo-mesomorfo-ectomorfo/</w:t>
      </w:r>
      <w:r>
        <w:t>&gt;</w:t>
      </w:r>
    </w:p>
    <w:p w14:paraId="75BC5A1F" w14:textId="77777777" w:rsidR="00AD69E8" w:rsidRDefault="00AD69E8" w:rsidP="00C3541B">
      <w:pPr>
        <w:spacing w:line="360" w:lineRule="auto"/>
        <w:jc w:val="both"/>
      </w:pPr>
      <w:r>
        <w:t xml:space="preserve">Acesso em: </w:t>
      </w:r>
      <w:r w:rsidR="002C3B20">
        <w:t>09</w:t>
      </w:r>
      <w:r>
        <w:t>/06/2021</w:t>
      </w:r>
    </w:p>
    <w:p w14:paraId="55DA48B4" w14:textId="77777777" w:rsidR="0065153E" w:rsidRDefault="0065153E" w:rsidP="00C3541B">
      <w:pPr>
        <w:spacing w:line="360" w:lineRule="auto"/>
        <w:jc w:val="both"/>
      </w:pPr>
      <w:r>
        <w:t xml:space="preserve">BEATRIZ, A. Aula 7 Anticonvulsivantes. [s.d.]. </w:t>
      </w:r>
    </w:p>
    <w:p w14:paraId="3223FB88" w14:textId="77777777" w:rsidR="0065153E" w:rsidRDefault="0065153E" w:rsidP="00C3541B">
      <w:pPr>
        <w:spacing w:line="360" w:lineRule="auto"/>
        <w:jc w:val="both"/>
      </w:pPr>
    </w:p>
    <w:p w14:paraId="29755797" w14:textId="77777777" w:rsidR="0065153E" w:rsidRDefault="0065153E" w:rsidP="00C3541B">
      <w:pPr>
        <w:spacing w:line="360" w:lineRule="auto"/>
        <w:jc w:val="both"/>
      </w:pPr>
      <w:r>
        <w:t xml:space="preserve">EL ALLALY, L. Dos à dos. L’en-je lacanien, v. 29, n. 2, p. 219, 2017. </w:t>
      </w:r>
    </w:p>
    <w:p w14:paraId="15AE04C3" w14:textId="77777777" w:rsidR="0065153E" w:rsidRDefault="0065153E" w:rsidP="00C3541B">
      <w:pPr>
        <w:spacing w:line="360" w:lineRule="auto"/>
        <w:jc w:val="both"/>
      </w:pPr>
    </w:p>
    <w:p w14:paraId="4FF97C90" w14:textId="77777777" w:rsidR="0065153E" w:rsidRDefault="0065153E" w:rsidP="00C3541B">
      <w:pPr>
        <w:spacing w:line="360" w:lineRule="auto"/>
        <w:jc w:val="both"/>
      </w:pPr>
      <w:r>
        <w:t>GORLA, J. I. et al. Composição corporal e perfil somatotípico de atletas da seleção brasileira de futebol de 5. Revista Brasileira de Ciências do Esporte, v. 39, n. 1, p. 79–84, 2017.</w:t>
      </w:r>
    </w:p>
    <w:p w14:paraId="312C8458" w14:textId="77777777" w:rsidR="0065153E" w:rsidRDefault="0065153E" w:rsidP="00C3541B">
      <w:pPr>
        <w:spacing w:line="360" w:lineRule="auto"/>
        <w:jc w:val="both"/>
      </w:pPr>
    </w:p>
    <w:p w14:paraId="13DDEA41" w14:textId="77777777" w:rsidR="0065153E" w:rsidRDefault="0065153E" w:rsidP="00C3541B">
      <w:pPr>
        <w:spacing w:line="360" w:lineRule="auto"/>
        <w:jc w:val="both"/>
      </w:pPr>
      <w:r>
        <w:t xml:space="preserve">KRETSCHMER, E. Avaliação do somatótipo. p. 1–25, 1926. </w:t>
      </w:r>
    </w:p>
    <w:p w14:paraId="437081A0" w14:textId="77777777" w:rsidR="0065153E" w:rsidRDefault="0065153E" w:rsidP="00C3541B">
      <w:pPr>
        <w:spacing w:line="360" w:lineRule="auto"/>
        <w:jc w:val="both"/>
      </w:pPr>
    </w:p>
    <w:p w14:paraId="4E29B1F0" w14:textId="77777777" w:rsidR="0065153E" w:rsidRDefault="0065153E" w:rsidP="00C3541B">
      <w:pPr>
        <w:spacing w:line="360" w:lineRule="auto"/>
        <w:jc w:val="both"/>
      </w:pPr>
      <w:r>
        <w:t>VANESSA, M. O estudo dos biótipos através da modelagem plana. p. 1–10, [s.d.].</w:t>
      </w:r>
    </w:p>
    <w:p w14:paraId="309C23B9" w14:textId="77777777" w:rsidR="0065153E" w:rsidRDefault="0065153E" w:rsidP="00C3541B">
      <w:pPr>
        <w:spacing w:line="360" w:lineRule="auto"/>
        <w:jc w:val="both"/>
      </w:pPr>
    </w:p>
    <w:p w14:paraId="71133A62" w14:textId="77777777" w:rsidR="0065153E" w:rsidRDefault="0065153E" w:rsidP="00C3541B">
      <w:pPr>
        <w:spacing w:line="360" w:lineRule="auto"/>
        <w:jc w:val="both"/>
      </w:pPr>
      <w:r>
        <w:t xml:space="preserve">BEATRIZ, A. Aula 7 Anticonvulsivantes. [s.d.]. </w:t>
      </w:r>
    </w:p>
    <w:p w14:paraId="09B3BB10" w14:textId="77777777" w:rsidR="0065153E" w:rsidRDefault="0065153E" w:rsidP="00C3541B">
      <w:pPr>
        <w:spacing w:line="360" w:lineRule="auto"/>
        <w:jc w:val="both"/>
      </w:pPr>
    </w:p>
    <w:p w14:paraId="4F1C1939" w14:textId="77777777" w:rsidR="0065153E" w:rsidRDefault="0065153E" w:rsidP="00C3541B">
      <w:pPr>
        <w:spacing w:line="360" w:lineRule="auto"/>
        <w:jc w:val="both"/>
      </w:pPr>
      <w:r>
        <w:lastRenderedPageBreak/>
        <w:t>BERTOL, O. F.; DUTRA, G. N.; NOHAMA, P. Sistema para calcular e classificar o índice de massa corporal de indivíduos adultos. CISCI 2013 - Decima Segunda Conferencia Iberoamericana en Sistemas, Cibernetica e Informatica, Decimo Simposium Iberoamericano en Educacion, Cibernetica e Informatica, SIECI 2013 - Memorias, v. 1, n. m, p. 98–101, 2013.</w:t>
      </w:r>
    </w:p>
    <w:p w14:paraId="04007355" w14:textId="77777777" w:rsidR="0065153E" w:rsidRDefault="0065153E" w:rsidP="00C3541B">
      <w:pPr>
        <w:spacing w:line="360" w:lineRule="auto"/>
        <w:jc w:val="both"/>
      </w:pPr>
      <w:r>
        <w:t xml:space="preserve"> </w:t>
      </w:r>
    </w:p>
    <w:p w14:paraId="20552C44" w14:textId="77777777" w:rsidR="0065153E" w:rsidRDefault="0065153E" w:rsidP="00C3541B">
      <w:pPr>
        <w:spacing w:line="360" w:lineRule="auto"/>
        <w:jc w:val="both"/>
      </w:pPr>
      <w:r>
        <w:t xml:space="preserve">EL ALLALY, L. Dos à dos. L’en-je lacanien, v. 29, n. 2, p. 219, 2017. </w:t>
      </w:r>
    </w:p>
    <w:p w14:paraId="7E9002DE" w14:textId="77777777" w:rsidR="0065153E" w:rsidRDefault="0065153E" w:rsidP="00C3541B">
      <w:pPr>
        <w:spacing w:line="360" w:lineRule="auto"/>
        <w:jc w:val="both"/>
      </w:pPr>
    </w:p>
    <w:p w14:paraId="75CAFA80" w14:textId="77777777" w:rsidR="0065153E" w:rsidRDefault="0065153E" w:rsidP="00C3541B">
      <w:pPr>
        <w:spacing w:line="360" w:lineRule="auto"/>
        <w:jc w:val="both"/>
      </w:pPr>
      <w:r>
        <w:t xml:space="preserve">GORLA, J. I. et al. Composição corporal e perfil somatotípico de atletas da seleção brasileira de futebol de 5. Revista Brasileira de Ciencias do Esporte, v. 39, n. 1, p. 79–84, 2017. </w:t>
      </w:r>
    </w:p>
    <w:p w14:paraId="06F90A72" w14:textId="77777777" w:rsidR="0065153E" w:rsidRDefault="0065153E" w:rsidP="00C3541B">
      <w:pPr>
        <w:spacing w:line="360" w:lineRule="auto"/>
        <w:jc w:val="both"/>
      </w:pPr>
    </w:p>
    <w:p w14:paraId="1B127A54" w14:textId="77777777" w:rsidR="0065153E" w:rsidRDefault="0065153E" w:rsidP="00C3541B">
      <w:pPr>
        <w:spacing w:line="360" w:lineRule="auto"/>
        <w:jc w:val="both"/>
      </w:pPr>
      <w:r>
        <w:t xml:space="preserve">KRETSCHMER, E. Avaliação do somatótipo. p. 1–25, 1926. </w:t>
      </w:r>
    </w:p>
    <w:p w14:paraId="2EEBA3DC" w14:textId="77777777" w:rsidR="0065153E" w:rsidRDefault="0065153E" w:rsidP="00C3541B">
      <w:pPr>
        <w:spacing w:line="360" w:lineRule="auto"/>
        <w:jc w:val="both"/>
      </w:pPr>
    </w:p>
    <w:p w14:paraId="20FA035E" w14:textId="5F44BFB8" w:rsidR="0065153E" w:rsidRDefault="0065153E" w:rsidP="00C3541B">
      <w:pPr>
        <w:spacing w:line="360" w:lineRule="auto"/>
        <w:jc w:val="both"/>
      </w:pPr>
      <w:r>
        <w:t>OMS. Índice de Massa Corporal. Disponível em: &lt;</w:t>
      </w:r>
      <w:r w:rsidRPr="00570A60">
        <w:t>Https://Dms.Ufpel.Edu.Br/Static/Bib/Apoio/Imc.Pdf</w:t>
      </w:r>
      <w:r>
        <w:t xml:space="preserve"> &gt;, v. 85, p. 2000, 2000. </w:t>
      </w:r>
    </w:p>
    <w:p w14:paraId="325FFBD3" w14:textId="77777777" w:rsidR="0065153E" w:rsidRDefault="0065153E" w:rsidP="00C3541B">
      <w:pPr>
        <w:spacing w:line="360" w:lineRule="auto"/>
        <w:jc w:val="both"/>
      </w:pPr>
    </w:p>
    <w:p w14:paraId="274C9CDA" w14:textId="77777777" w:rsidR="0065153E" w:rsidRDefault="0065153E" w:rsidP="00C3541B">
      <w:pPr>
        <w:spacing w:line="360" w:lineRule="auto"/>
        <w:jc w:val="both"/>
      </w:pPr>
      <w:r>
        <w:t xml:space="preserve">VANESSA, M. O estudo dos biótipos através da modelagem plana. p. 1–10, [s.d.]. </w:t>
      </w:r>
    </w:p>
    <w:p w14:paraId="412A30CF" w14:textId="77777777" w:rsidR="00E70852" w:rsidRPr="00313AAE" w:rsidRDefault="00E70852" w:rsidP="00C3541B">
      <w:pPr>
        <w:adjustRightInd w:val="0"/>
        <w:spacing w:line="360" w:lineRule="auto"/>
        <w:jc w:val="both"/>
        <w:rPr>
          <w:noProof/>
          <w:szCs w:val="24"/>
        </w:rPr>
      </w:pPr>
    </w:p>
    <w:p w14:paraId="0A9F5855" w14:textId="77777777" w:rsidR="00C3004D" w:rsidRDefault="00E70852" w:rsidP="00C3541B">
      <w:pPr>
        <w:pStyle w:val="Corpodetexto"/>
        <w:spacing w:line="360" w:lineRule="auto"/>
        <w:jc w:val="both"/>
        <w:rPr>
          <w:sz w:val="26"/>
        </w:rPr>
      </w:pPr>
      <w:r>
        <w:rPr>
          <w:sz w:val="26"/>
        </w:rPr>
        <w:t>CARIANI, Renato</w:t>
      </w:r>
      <w:r w:rsidR="009B3272">
        <w:rPr>
          <w:sz w:val="26"/>
        </w:rPr>
        <w:t>. Descubra seu biotipo</w:t>
      </w:r>
      <w:r w:rsidR="003A0C99">
        <w:rPr>
          <w:sz w:val="26"/>
        </w:rPr>
        <w:t>.</w:t>
      </w:r>
      <w:r w:rsidR="00340D5A">
        <w:rPr>
          <w:sz w:val="26"/>
        </w:rPr>
        <w:t xml:space="preserve"> 15 de setembro</w:t>
      </w:r>
      <w:r w:rsidR="00D4410F">
        <w:rPr>
          <w:sz w:val="26"/>
        </w:rPr>
        <w:t xml:space="preserve"> de 2019. </w:t>
      </w:r>
      <w:r w:rsidR="00465328">
        <w:rPr>
          <w:sz w:val="26"/>
        </w:rPr>
        <w:t>Disponível em:</w:t>
      </w:r>
    </w:p>
    <w:p w14:paraId="1E0C7445" w14:textId="0C5ECA43" w:rsidR="005A0781" w:rsidRDefault="005A0781" w:rsidP="00C3541B">
      <w:pPr>
        <w:spacing w:line="360" w:lineRule="auto"/>
        <w:jc w:val="both"/>
        <w:rPr>
          <w:sz w:val="26"/>
        </w:rPr>
      </w:pPr>
      <w:r>
        <w:rPr>
          <w:sz w:val="26"/>
        </w:rPr>
        <w:t>&lt;</w:t>
      </w:r>
      <w:r w:rsidRPr="00570A60">
        <w:t>https://youtu.be/UTHHEOqJIaU</w:t>
      </w:r>
      <w:r>
        <w:rPr>
          <w:rStyle w:val="Hyperlink"/>
        </w:rPr>
        <w:t xml:space="preserve"> </w:t>
      </w:r>
      <w:r>
        <w:rPr>
          <w:sz w:val="26"/>
        </w:rPr>
        <w:t>&gt;</w:t>
      </w:r>
    </w:p>
    <w:p w14:paraId="5ED5482B" w14:textId="77777777" w:rsidR="007407EF" w:rsidRPr="002C3B20" w:rsidRDefault="002C3B20" w:rsidP="00C3541B">
      <w:pPr>
        <w:spacing w:line="360" w:lineRule="auto"/>
        <w:jc w:val="both"/>
        <w:rPr>
          <w:rStyle w:val="Hyperlink"/>
          <w:color w:val="auto"/>
          <w:u w:val="none"/>
        </w:rPr>
      </w:pPr>
      <w:r>
        <w:t>Acesso em: 10/06/2021</w:t>
      </w:r>
    </w:p>
    <w:p w14:paraId="373E6FF0" w14:textId="77777777" w:rsidR="00E70852" w:rsidRDefault="00E70852" w:rsidP="00C3541B">
      <w:pPr>
        <w:pStyle w:val="Corpodetexto"/>
        <w:spacing w:line="360" w:lineRule="auto"/>
        <w:jc w:val="both"/>
        <w:rPr>
          <w:sz w:val="26"/>
        </w:rPr>
      </w:pPr>
    </w:p>
    <w:p w14:paraId="71592D9D" w14:textId="77777777" w:rsidR="00316765" w:rsidRPr="00316765" w:rsidRDefault="007407EF" w:rsidP="00C3541B">
      <w:pPr>
        <w:pStyle w:val="Corpodetexto"/>
        <w:spacing w:before="6" w:line="360" w:lineRule="auto"/>
        <w:jc w:val="both"/>
        <w:rPr>
          <w:sz w:val="20"/>
        </w:rPr>
      </w:pPr>
      <w:r>
        <w:rPr>
          <w:szCs w:val="22"/>
        </w:rPr>
        <w:t>ZANIN, T</w:t>
      </w:r>
      <w:r w:rsidR="00CE2E37">
        <w:rPr>
          <w:szCs w:val="22"/>
        </w:rPr>
        <w:t xml:space="preserve">atiana. </w:t>
      </w:r>
      <w:r w:rsidR="00CE2E37" w:rsidRPr="00CE2E37">
        <w:rPr>
          <w:szCs w:val="22"/>
        </w:rPr>
        <w:t>IMC: o que é, como calcular e tabela de resultados</w:t>
      </w:r>
      <w:r w:rsidR="00316765">
        <w:rPr>
          <w:szCs w:val="22"/>
        </w:rPr>
        <w:t>. Julho de 2020. Disponível</w:t>
      </w:r>
      <w:r w:rsidR="00FE2430">
        <w:rPr>
          <w:szCs w:val="22"/>
        </w:rPr>
        <w:t xml:space="preserve"> em:</w:t>
      </w:r>
      <w:r w:rsidR="00316765">
        <w:rPr>
          <w:sz w:val="20"/>
        </w:rPr>
        <w:fldChar w:fldCharType="begin"/>
      </w:r>
      <w:r w:rsidR="00316765">
        <w:rPr>
          <w:sz w:val="20"/>
        </w:rPr>
        <w:instrText>:</w:instrText>
      </w:r>
      <w:r w:rsidR="00FE2430">
        <w:rPr>
          <w:sz w:val="20"/>
        </w:rPr>
        <w:instrText>::</w:instrText>
      </w:r>
      <w:r w:rsidR="00316765">
        <w:rPr>
          <w:sz w:val="20"/>
        </w:rPr>
        <w:instrText xml:space="preserve"> HYPERLINK "</w:instrText>
      </w:r>
    </w:p>
    <w:p w14:paraId="0537E1AA" w14:textId="77777777" w:rsidR="00316765" w:rsidRPr="00FB523A" w:rsidRDefault="00316765" w:rsidP="00C3541B">
      <w:pPr>
        <w:pStyle w:val="Corpodetexto"/>
        <w:spacing w:before="6" w:line="360" w:lineRule="auto"/>
        <w:jc w:val="both"/>
        <w:rPr>
          <w:rStyle w:val="Hyperlink"/>
          <w:sz w:val="20"/>
        </w:rPr>
      </w:pPr>
      <w:r w:rsidRPr="00316765">
        <w:instrText>https://www.tuasaude.com/imc/</w:instrText>
      </w:r>
      <w:r>
        <w:rPr>
          <w:sz w:val="20"/>
        </w:rPr>
        <w:instrText xml:space="preserve">" </w:instrText>
      </w:r>
      <w:r>
        <w:rPr>
          <w:sz w:val="20"/>
        </w:rPr>
        <w:fldChar w:fldCharType="separate"/>
      </w:r>
    </w:p>
    <w:p w14:paraId="4BD8F386" w14:textId="77777777" w:rsidR="00775682" w:rsidRDefault="00316765" w:rsidP="00C3541B">
      <w:pPr>
        <w:spacing w:line="360" w:lineRule="auto"/>
        <w:jc w:val="both"/>
      </w:pPr>
      <w:r w:rsidRPr="00FB523A">
        <w:rPr>
          <w:rStyle w:val="Hyperlink"/>
        </w:rPr>
        <w:t>https://www.tuasaude.com/imc/</w:t>
      </w:r>
      <w:r>
        <w:rPr>
          <w:sz w:val="20"/>
        </w:rPr>
        <w:fldChar w:fldCharType="end"/>
      </w:r>
    </w:p>
    <w:p w14:paraId="5D03416E" w14:textId="38EBF388" w:rsidR="00775682" w:rsidRDefault="00FE2430" w:rsidP="00C3541B">
      <w:pPr>
        <w:spacing w:line="360" w:lineRule="auto"/>
        <w:jc w:val="both"/>
        <w:rPr>
          <w:rStyle w:val="Hyperlink"/>
        </w:rPr>
      </w:pPr>
      <w:r>
        <w:t>&lt;</w:t>
      </w:r>
      <w:r w:rsidR="00367F7D" w:rsidRPr="00570A60">
        <w:t>https://www.tuasaude.com/imc/</w:t>
      </w:r>
      <w:r w:rsidR="00AB18E6">
        <w:t>&gt;</w:t>
      </w:r>
    </w:p>
    <w:p w14:paraId="60F20C6C" w14:textId="77777777" w:rsidR="00FE2430" w:rsidRDefault="002C3B20" w:rsidP="00C3541B">
      <w:pPr>
        <w:spacing w:line="360" w:lineRule="auto"/>
        <w:jc w:val="both"/>
      </w:pPr>
      <w:r>
        <w:t>Acesso em: 11/06/2021</w:t>
      </w:r>
    </w:p>
    <w:p w14:paraId="40D387EA" w14:textId="77777777" w:rsidR="00AB18E6" w:rsidRDefault="00AB18E6" w:rsidP="00C3541B">
      <w:pPr>
        <w:spacing w:line="360" w:lineRule="auto"/>
        <w:jc w:val="both"/>
      </w:pPr>
    </w:p>
    <w:p w14:paraId="0E11FF71" w14:textId="77777777" w:rsidR="00A352B5" w:rsidRDefault="00E478E3" w:rsidP="00C3541B">
      <w:pPr>
        <w:spacing w:line="360" w:lineRule="auto"/>
        <w:jc w:val="both"/>
      </w:pPr>
      <w:r w:rsidRPr="008103FC">
        <w:t>SOUZA, Raphaela</w:t>
      </w:r>
      <w:r w:rsidR="00103A5F" w:rsidRPr="008103FC">
        <w:t>;</w:t>
      </w:r>
      <w:r w:rsidR="00FB0854">
        <w:t xml:space="preserve"> DE</w:t>
      </w:r>
      <w:r w:rsidR="00103A5F" w:rsidRPr="008103FC">
        <w:t xml:space="preserve"> FRAGA,</w:t>
      </w:r>
      <w:r w:rsidR="008103FC">
        <w:t xml:space="preserve"> </w:t>
      </w:r>
      <w:r w:rsidR="00420692" w:rsidRPr="00420692">
        <w:t>Juliana Schimitt</w:t>
      </w:r>
      <w:r w:rsidR="00420692">
        <w:t xml:space="preserve">; </w:t>
      </w:r>
      <w:r w:rsidR="00420692" w:rsidRPr="00420692">
        <w:t>GOTTSCHALL</w:t>
      </w:r>
      <w:r w:rsidR="00420692">
        <w:t xml:space="preserve">, </w:t>
      </w:r>
      <w:r w:rsidR="004E24EE" w:rsidRPr="004E24EE">
        <w:t>Catarina Bertaso Andreatta</w:t>
      </w:r>
      <w:r w:rsidR="004E24EE">
        <w:t xml:space="preserve">; </w:t>
      </w:r>
      <w:r w:rsidR="004E24EE" w:rsidRPr="004E24EE">
        <w:t>BUSNELLO</w:t>
      </w:r>
      <w:r w:rsidR="004E24EE">
        <w:t xml:space="preserve">, </w:t>
      </w:r>
      <w:r w:rsidR="004E24EE" w:rsidRPr="004E24EE">
        <w:t>Fernanda Michielin</w:t>
      </w:r>
      <w:r w:rsidR="004E24EE">
        <w:t>;</w:t>
      </w:r>
      <w:r w:rsidR="00567F20">
        <w:t xml:space="preserve"> </w:t>
      </w:r>
      <w:r w:rsidR="00567F20" w:rsidRPr="00567F20">
        <w:t>RABITO</w:t>
      </w:r>
      <w:r w:rsidR="00567F20">
        <w:t xml:space="preserve">, </w:t>
      </w:r>
      <w:r w:rsidR="00567F20" w:rsidRPr="00567F20">
        <w:t>Estela Iraci</w:t>
      </w:r>
      <w:r w:rsidR="00567F20">
        <w:t xml:space="preserve">. </w:t>
      </w:r>
      <w:r w:rsidR="001F6F7E" w:rsidRPr="001F6F7E">
        <w:t>Avaliação antropométrica em idosos: estimativas de peso e altura e concordância entre classificações de IMC</w:t>
      </w:r>
      <w:r w:rsidR="001F6F7E">
        <w:t>. 10 de maio de 2013</w:t>
      </w:r>
      <w:r w:rsidR="00A352B5">
        <w:t>. Disponível em:</w:t>
      </w:r>
    </w:p>
    <w:p w14:paraId="638146F3" w14:textId="1406CE69" w:rsidR="00367F7D" w:rsidRPr="008103FC" w:rsidRDefault="00A352B5" w:rsidP="00C3541B">
      <w:pPr>
        <w:spacing w:line="360" w:lineRule="auto"/>
        <w:jc w:val="both"/>
      </w:pPr>
      <w:r>
        <w:t>&lt;</w:t>
      </w:r>
      <w:r w:rsidRPr="00570A60">
        <w:t>https://www.scielo.br/j/rbgg/a/zXh86LmYzv8r5LYRNTnwxyM/?lang=pt</w:t>
      </w:r>
      <w:r>
        <w:t>&gt;</w:t>
      </w:r>
    </w:p>
    <w:p w14:paraId="718BBB41" w14:textId="77777777" w:rsidR="00367F7D" w:rsidRDefault="00367F7D" w:rsidP="00C3541B">
      <w:pPr>
        <w:spacing w:line="360" w:lineRule="auto"/>
        <w:jc w:val="both"/>
      </w:pPr>
    </w:p>
    <w:p w14:paraId="189BAACC" w14:textId="77777777" w:rsidR="00C85F10" w:rsidRDefault="000610AC" w:rsidP="00C3541B">
      <w:pPr>
        <w:spacing w:line="360" w:lineRule="auto"/>
        <w:jc w:val="both"/>
      </w:pPr>
      <w:r w:rsidRPr="000610AC">
        <w:t>FRANZONI</w:t>
      </w:r>
      <w:r>
        <w:t xml:space="preserve">, </w:t>
      </w:r>
      <w:r w:rsidRPr="000610AC">
        <w:t>Michelle</w:t>
      </w:r>
      <w:r>
        <w:t>.</w:t>
      </w:r>
      <w:r w:rsidR="00D31D52" w:rsidRPr="00D31D52">
        <w:t xml:space="preserve"> Ectomorfo, mesomorfo e endomorfo: descubra seu biotipo</w:t>
      </w:r>
      <w:r w:rsidR="00D31D52">
        <w:t>.</w:t>
      </w:r>
      <w:r w:rsidR="00ED572A">
        <w:t xml:space="preserve"> 16 de janeiro de 2017. Disponível em:</w:t>
      </w:r>
    </w:p>
    <w:p w14:paraId="26F40317" w14:textId="1D4CC2DA" w:rsidR="00C85F10" w:rsidRDefault="00ED572A" w:rsidP="00C3541B">
      <w:pPr>
        <w:spacing w:line="360" w:lineRule="auto"/>
        <w:jc w:val="both"/>
      </w:pPr>
      <w:r>
        <w:t>&lt;</w:t>
      </w:r>
      <w:r w:rsidRPr="00570A60">
        <w:t>http://blogdamimis.com.br/2017/01/16/ectomorfo-mesomorfo-e-endomorfo-descubra-seu-biotipo/</w:t>
      </w:r>
      <w:r>
        <w:t>&gt;</w:t>
      </w:r>
    </w:p>
    <w:p w14:paraId="7A275EEC" w14:textId="77777777" w:rsidR="00ED572A" w:rsidRPr="00212C29" w:rsidRDefault="00ED572A" w:rsidP="00C3541B">
      <w:pPr>
        <w:spacing w:line="360" w:lineRule="auto"/>
        <w:jc w:val="both"/>
        <w:rPr>
          <w:rStyle w:val="Hyperlink"/>
          <w:color w:val="auto"/>
          <w:u w:val="none"/>
        </w:rPr>
      </w:pPr>
      <w:r>
        <w:t>Acesso em: 11/06/2021</w:t>
      </w:r>
    </w:p>
    <w:p w14:paraId="53716E35" w14:textId="77777777" w:rsidR="00ED572A" w:rsidRDefault="00ED572A" w:rsidP="00C3541B">
      <w:pPr>
        <w:spacing w:line="360" w:lineRule="auto"/>
        <w:jc w:val="both"/>
        <w:rPr>
          <w:rStyle w:val="Hyperlink"/>
        </w:rPr>
      </w:pPr>
    </w:p>
    <w:p w14:paraId="419DC570" w14:textId="77777777" w:rsidR="00E56D97" w:rsidRDefault="00E56D97" w:rsidP="00C3541B">
      <w:pPr>
        <w:spacing w:line="360" w:lineRule="auto"/>
        <w:jc w:val="both"/>
      </w:pPr>
      <w:r w:rsidRPr="00E56D97">
        <w:t>FERNANDES</w:t>
      </w:r>
      <w:r>
        <w:t xml:space="preserve">, </w:t>
      </w:r>
      <w:r w:rsidRPr="00E56D97">
        <w:t>Luiz Henrique</w:t>
      </w:r>
      <w:r w:rsidR="006C1248">
        <w:t>.</w:t>
      </w:r>
      <w:r w:rsidR="006C1248" w:rsidRPr="006C1248">
        <w:t xml:space="preserve"> Tipo físico: qual é o seu?</w:t>
      </w:r>
      <w:r w:rsidR="00807878">
        <w:t xml:space="preserve"> 21 de fevereiro de 2019. Disponível em:</w:t>
      </w:r>
    </w:p>
    <w:p w14:paraId="5CAC3FE3" w14:textId="22CEBC3E" w:rsidR="00807878" w:rsidRDefault="00807878" w:rsidP="00C3541B">
      <w:pPr>
        <w:spacing w:line="360" w:lineRule="auto"/>
        <w:jc w:val="both"/>
      </w:pPr>
      <w:r>
        <w:t>&lt;</w:t>
      </w:r>
      <w:r w:rsidRPr="00570A60">
        <w:t>https://tribunademinas.com.br/especiais/blogs/corpo-em-movimento/21-02-2019/tipo-fisico-qual-e-o-seu.html</w:t>
      </w:r>
      <w:r>
        <w:t>&gt;</w:t>
      </w:r>
    </w:p>
    <w:p w14:paraId="571BDE60" w14:textId="77777777" w:rsidR="00807878" w:rsidRPr="00212C29" w:rsidRDefault="00807878" w:rsidP="00C3541B">
      <w:pPr>
        <w:spacing w:line="360" w:lineRule="auto"/>
        <w:jc w:val="both"/>
        <w:rPr>
          <w:rStyle w:val="Hyperlink"/>
          <w:color w:val="auto"/>
          <w:u w:val="none"/>
        </w:rPr>
      </w:pPr>
      <w:r>
        <w:t>Acesso em: 11/06/2021</w:t>
      </w:r>
    </w:p>
    <w:p w14:paraId="632EECD4" w14:textId="77777777" w:rsidR="009B6C9E" w:rsidRDefault="009B6C9E" w:rsidP="00C3541B">
      <w:pPr>
        <w:spacing w:line="360" w:lineRule="auto"/>
        <w:jc w:val="both"/>
        <w:rPr>
          <w:rStyle w:val="Hyperlink"/>
        </w:rPr>
      </w:pPr>
    </w:p>
    <w:p w14:paraId="1A4066B2" w14:textId="77777777" w:rsidR="00CE6F34" w:rsidRDefault="00C76661" w:rsidP="00C3541B">
      <w:pPr>
        <w:spacing w:line="360" w:lineRule="auto"/>
        <w:jc w:val="both"/>
      </w:pPr>
      <w:r>
        <w:t xml:space="preserve">TWIN, </w:t>
      </w:r>
      <w:r w:rsidR="001D0C34">
        <w:t>Leandro.</w:t>
      </w:r>
      <w:r w:rsidR="001D0C34" w:rsidRPr="001D0C34">
        <w:t xml:space="preserve"> Tudo sobre biotipo endomorfo</w:t>
      </w:r>
      <w:r w:rsidR="004A1FD1">
        <w:t>. 5 maio de 2013. Disponível em:</w:t>
      </w:r>
    </w:p>
    <w:p w14:paraId="33B080CC" w14:textId="716B162F" w:rsidR="004A1FD1" w:rsidRDefault="004A1FD1" w:rsidP="00C3541B">
      <w:pPr>
        <w:spacing w:line="360" w:lineRule="auto"/>
        <w:jc w:val="both"/>
      </w:pPr>
      <w:r>
        <w:t>&lt;</w:t>
      </w:r>
      <w:r w:rsidRPr="00570A60">
        <w:t>https://www.youtube.com/watch?v=pN65Zo_Q7XE</w:t>
      </w:r>
      <w:r>
        <w:t>&gt;</w:t>
      </w:r>
    </w:p>
    <w:p w14:paraId="1549EC8D" w14:textId="77777777" w:rsidR="00DD597E" w:rsidRDefault="004A1FD1" w:rsidP="00C3541B">
      <w:pPr>
        <w:spacing w:line="360" w:lineRule="auto"/>
        <w:jc w:val="both"/>
      </w:pPr>
      <w:r>
        <w:t>Acesso em: 13/06/2021</w:t>
      </w:r>
    </w:p>
    <w:p w14:paraId="500499EA" w14:textId="77777777" w:rsidR="00DD597E" w:rsidRDefault="00DD597E" w:rsidP="00C3541B">
      <w:pPr>
        <w:spacing w:line="360" w:lineRule="auto"/>
        <w:jc w:val="both"/>
      </w:pPr>
    </w:p>
    <w:p w14:paraId="5B9184CA" w14:textId="77777777" w:rsidR="00CE6F34" w:rsidRDefault="00C17A0D" w:rsidP="00C3541B">
      <w:pPr>
        <w:spacing w:line="360" w:lineRule="auto"/>
        <w:jc w:val="both"/>
      </w:pPr>
      <w:r>
        <w:t>Santana</w:t>
      </w:r>
      <w:r w:rsidR="00262063">
        <w:t xml:space="preserve">, </w:t>
      </w:r>
      <w:r w:rsidR="007A3083">
        <w:t>Francisco José.</w:t>
      </w:r>
      <w:r w:rsidR="00A308A7" w:rsidRPr="00A308A7">
        <w:t xml:space="preserve"> Dieta e Treino Para Endomorfo</w:t>
      </w:r>
      <w:r w:rsidR="00A308A7">
        <w:t xml:space="preserve">, </w:t>
      </w:r>
      <w:r w:rsidR="001B4DCE">
        <w:t>16 de janeiro de 2020.</w:t>
      </w:r>
    </w:p>
    <w:p w14:paraId="78A030F7" w14:textId="77777777" w:rsidR="001B4DCE" w:rsidRDefault="001B4DCE" w:rsidP="00C3541B">
      <w:pPr>
        <w:spacing w:line="360" w:lineRule="auto"/>
        <w:jc w:val="both"/>
      </w:pPr>
      <w:r>
        <w:t>Disponível em:</w:t>
      </w:r>
    </w:p>
    <w:p w14:paraId="3483700A" w14:textId="6E73DBA5" w:rsidR="00C17A0D" w:rsidRDefault="001B4DCE" w:rsidP="00C3541B">
      <w:pPr>
        <w:spacing w:line="360" w:lineRule="auto"/>
        <w:jc w:val="both"/>
      </w:pPr>
      <w:r>
        <w:t>&lt;</w:t>
      </w:r>
      <w:r w:rsidRPr="00570A60">
        <w:t>https://www.mundoboaforma.com.br/dieta-e-treino-para-endomorfo/</w:t>
      </w:r>
      <w:r>
        <w:t>&gt;</w:t>
      </w:r>
    </w:p>
    <w:p w14:paraId="316DF04C" w14:textId="77777777" w:rsidR="001C1B06" w:rsidRDefault="001C1B06" w:rsidP="00C3541B">
      <w:pPr>
        <w:spacing w:line="360" w:lineRule="auto"/>
        <w:jc w:val="both"/>
      </w:pPr>
      <w:r>
        <w:t>Acesso em: 13/06/2021</w:t>
      </w:r>
    </w:p>
    <w:p w14:paraId="61A86415" w14:textId="77777777" w:rsidR="009B6C9E" w:rsidRDefault="009B6C9E" w:rsidP="00C3541B">
      <w:pPr>
        <w:spacing w:line="360" w:lineRule="auto"/>
        <w:jc w:val="both"/>
        <w:rPr>
          <w:rStyle w:val="Hyperlink"/>
        </w:rPr>
      </w:pPr>
    </w:p>
    <w:p w14:paraId="1414569E" w14:textId="77777777" w:rsidR="0046555F" w:rsidRDefault="0046555F" w:rsidP="00C3541B">
      <w:pPr>
        <w:spacing w:line="360" w:lineRule="auto"/>
        <w:jc w:val="both"/>
      </w:pPr>
      <w:r>
        <w:t xml:space="preserve">NAPPI, Gabriel. </w:t>
      </w:r>
      <w:r w:rsidRPr="00B21C1B">
        <w:t>A história do IMC</w:t>
      </w:r>
      <w:r>
        <w:t xml:space="preserve">. </w:t>
      </w:r>
      <w:r w:rsidRPr="0046555F">
        <w:t>28 de fevereiro de 2019</w:t>
      </w:r>
      <w:r>
        <w:t>. Disponível em:</w:t>
      </w:r>
    </w:p>
    <w:p w14:paraId="6B4BAED5" w14:textId="3623181F" w:rsidR="0046555F" w:rsidRDefault="0046555F" w:rsidP="00C3541B">
      <w:pPr>
        <w:spacing w:line="360" w:lineRule="auto"/>
        <w:jc w:val="both"/>
      </w:pPr>
      <w:r>
        <w:t>&lt;</w:t>
      </w:r>
      <w:r w:rsidR="00991161" w:rsidRPr="00570A60">
        <w:t>https://scitraining.com.br/2019/02/28/a-historia-do-imc/</w:t>
      </w:r>
      <w:r>
        <w:t>&gt;</w:t>
      </w:r>
    </w:p>
    <w:p w14:paraId="517F0D80" w14:textId="77777777" w:rsidR="00000132" w:rsidRDefault="00000132" w:rsidP="00C3541B">
      <w:pPr>
        <w:spacing w:line="360" w:lineRule="auto"/>
        <w:jc w:val="both"/>
      </w:pPr>
      <w:r>
        <w:t>Acesso em: 14/06/2021.</w:t>
      </w:r>
    </w:p>
    <w:p w14:paraId="1235C58A" w14:textId="77777777" w:rsidR="00A017DD" w:rsidRDefault="00A017DD" w:rsidP="00C3541B">
      <w:pPr>
        <w:spacing w:line="360" w:lineRule="auto"/>
        <w:jc w:val="both"/>
      </w:pPr>
    </w:p>
    <w:p w14:paraId="33E7F109" w14:textId="77777777" w:rsidR="00A017DD" w:rsidRDefault="00A017DD" w:rsidP="00C3541B">
      <w:pPr>
        <w:spacing w:line="360" w:lineRule="auto"/>
        <w:jc w:val="both"/>
      </w:pPr>
      <w:r>
        <w:t xml:space="preserve">PICH, Santiago. </w:t>
      </w:r>
      <w:r w:rsidRPr="00023AFD">
        <w:t>Adolphe Quetelet e a biopolítica como teologia secularizada</w:t>
      </w:r>
      <w:r>
        <w:t>. 14 agosto 2013. Disponível em:</w:t>
      </w:r>
    </w:p>
    <w:p w14:paraId="6416BF0F" w14:textId="58B752B5" w:rsidR="00A017DD" w:rsidRDefault="00A017DD" w:rsidP="00C3541B">
      <w:pPr>
        <w:spacing w:line="360" w:lineRule="auto"/>
        <w:jc w:val="both"/>
      </w:pPr>
      <w:r>
        <w:t>&lt;</w:t>
      </w:r>
      <w:r w:rsidRPr="00570A60">
        <w:t>https://www.scielo.br/j/hcsm/a/Zdc7kyrp6zt74H8KXgRBG5D/?lang=pt&amp;format=html</w:t>
      </w:r>
      <w:r>
        <w:t>&gt;</w:t>
      </w:r>
    </w:p>
    <w:p w14:paraId="57AC85A7" w14:textId="77777777" w:rsidR="00BD3383" w:rsidRDefault="00A017DD" w:rsidP="00C3541B">
      <w:pPr>
        <w:spacing w:line="360" w:lineRule="auto"/>
        <w:jc w:val="both"/>
      </w:pPr>
      <w:r>
        <w:t>Acesso em: 14/06/2021.</w:t>
      </w:r>
    </w:p>
    <w:p w14:paraId="10904464" w14:textId="77777777" w:rsidR="00681469" w:rsidRDefault="00681469" w:rsidP="00C3541B">
      <w:pPr>
        <w:spacing w:line="360" w:lineRule="auto"/>
        <w:jc w:val="both"/>
      </w:pPr>
      <w:r>
        <w:t xml:space="preserve">Feito de Iridium. </w:t>
      </w:r>
      <w:r w:rsidR="00D62708">
        <w:t xml:space="preserve">Endomorfo: como otimizar a alimentação de acordo com o seu tipo físico. </w:t>
      </w:r>
      <w:r w:rsidR="00251C03">
        <w:t>Disponível em:</w:t>
      </w:r>
    </w:p>
    <w:p w14:paraId="099C7950" w14:textId="15746BC1" w:rsidR="00251C03" w:rsidRDefault="00251C03" w:rsidP="00C3541B">
      <w:pPr>
        <w:spacing w:line="360" w:lineRule="auto"/>
        <w:jc w:val="both"/>
      </w:pPr>
      <w:r>
        <w:t>&lt;</w:t>
      </w:r>
      <w:r w:rsidR="00536447" w:rsidRPr="00536447">
        <w:t xml:space="preserve"> </w:t>
      </w:r>
      <w:r w:rsidR="007949CE" w:rsidRPr="00570A60">
        <w:t>https://www.feitodeiridium.com.br/alimentacao-endomorfo/</w:t>
      </w:r>
      <w:r>
        <w:t>&gt;</w:t>
      </w:r>
    </w:p>
    <w:sectPr w:rsidR="00251C03">
      <w:footerReference w:type="default" r:id="rId27"/>
      <w:pgSz w:w="11910" w:h="16840"/>
      <w:pgMar w:top="1600" w:right="960" w:bottom="280" w:left="148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1FC2AA" w14:textId="77777777" w:rsidR="00492B53" w:rsidRDefault="00492B53">
      <w:r>
        <w:separator/>
      </w:r>
    </w:p>
  </w:endnote>
  <w:endnote w:type="continuationSeparator" w:id="0">
    <w:p w14:paraId="45A92788" w14:textId="77777777" w:rsidR="00492B53" w:rsidRDefault="00492B53">
      <w:r>
        <w:continuationSeparator/>
      </w:r>
    </w:p>
  </w:endnote>
  <w:endnote w:type="continuationNotice" w:id="1">
    <w:p w14:paraId="14093398" w14:textId="77777777" w:rsidR="00492B53" w:rsidRDefault="00492B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UI Gothic">
    <w:altName w:val="MS UI 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155"/>
      <w:gridCol w:w="3155"/>
      <w:gridCol w:w="3155"/>
    </w:tblGrid>
    <w:tr w:rsidR="00775B8C" w14:paraId="4EEAD407" w14:textId="77777777" w:rsidTr="00775B8C">
      <w:tc>
        <w:tcPr>
          <w:tcW w:w="3155" w:type="dxa"/>
        </w:tcPr>
        <w:p w14:paraId="1FCABF2C" w14:textId="77777777" w:rsidR="00775B8C" w:rsidRDefault="00775B8C" w:rsidP="00775B8C">
          <w:pPr>
            <w:pStyle w:val="Cabealho"/>
            <w:ind w:left="-115"/>
          </w:pPr>
        </w:p>
      </w:tc>
      <w:tc>
        <w:tcPr>
          <w:tcW w:w="3155" w:type="dxa"/>
        </w:tcPr>
        <w:p w14:paraId="4014BA73" w14:textId="77777777" w:rsidR="00775B8C" w:rsidRDefault="00775B8C" w:rsidP="00775B8C">
          <w:pPr>
            <w:pStyle w:val="Cabealho"/>
            <w:jc w:val="center"/>
          </w:pPr>
        </w:p>
      </w:tc>
      <w:tc>
        <w:tcPr>
          <w:tcW w:w="3155" w:type="dxa"/>
        </w:tcPr>
        <w:p w14:paraId="7641A1D8" w14:textId="77777777" w:rsidR="00775B8C" w:rsidRDefault="00775B8C" w:rsidP="00775B8C">
          <w:pPr>
            <w:pStyle w:val="Cabealho"/>
            <w:ind w:right="-115"/>
            <w:jc w:val="right"/>
          </w:pPr>
        </w:p>
      </w:tc>
    </w:tr>
  </w:tbl>
  <w:p w14:paraId="21D4F46D" w14:textId="77777777" w:rsidR="00775B8C" w:rsidRDefault="00775B8C" w:rsidP="00775B8C">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155"/>
      <w:gridCol w:w="3155"/>
      <w:gridCol w:w="3155"/>
    </w:tblGrid>
    <w:tr w:rsidR="00775B8C" w14:paraId="3AB9B46E" w14:textId="77777777" w:rsidTr="00775B8C">
      <w:tc>
        <w:tcPr>
          <w:tcW w:w="3155" w:type="dxa"/>
        </w:tcPr>
        <w:p w14:paraId="68496B3F" w14:textId="77777777" w:rsidR="00775B8C" w:rsidRDefault="00775B8C" w:rsidP="00775B8C">
          <w:pPr>
            <w:pStyle w:val="Cabealho"/>
            <w:ind w:left="-115"/>
          </w:pPr>
        </w:p>
      </w:tc>
      <w:tc>
        <w:tcPr>
          <w:tcW w:w="3155" w:type="dxa"/>
        </w:tcPr>
        <w:p w14:paraId="63A448E5" w14:textId="77777777" w:rsidR="00775B8C" w:rsidRDefault="00775B8C" w:rsidP="00775B8C">
          <w:pPr>
            <w:pStyle w:val="Cabealho"/>
            <w:jc w:val="center"/>
          </w:pPr>
        </w:p>
      </w:tc>
      <w:tc>
        <w:tcPr>
          <w:tcW w:w="3155" w:type="dxa"/>
        </w:tcPr>
        <w:p w14:paraId="308D6072" w14:textId="77777777" w:rsidR="00775B8C" w:rsidRDefault="00775B8C" w:rsidP="00775B8C">
          <w:pPr>
            <w:pStyle w:val="Cabealho"/>
            <w:ind w:right="-115"/>
            <w:jc w:val="right"/>
          </w:pPr>
        </w:p>
      </w:tc>
    </w:tr>
  </w:tbl>
  <w:p w14:paraId="014BB097" w14:textId="77777777" w:rsidR="00775B8C" w:rsidRDefault="00775B8C" w:rsidP="00775B8C">
    <w:pPr>
      <w:pStyle w:val="Rodap"/>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155"/>
      <w:gridCol w:w="3155"/>
      <w:gridCol w:w="3155"/>
    </w:tblGrid>
    <w:tr w:rsidR="00775B8C" w14:paraId="507B03EA" w14:textId="77777777" w:rsidTr="00775B8C">
      <w:tc>
        <w:tcPr>
          <w:tcW w:w="3155" w:type="dxa"/>
        </w:tcPr>
        <w:p w14:paraId="1F3029E8" w14:textId="77777777" w:rsidR="00775B8C" w:rsidRDefault="00775B8C" w:rsidP="00775B8C">
          <w:pPr>
            <w:pStyle w:val="Cabealho"/>
            <w:ind w:left="-115"/>
          </w:pPr>
        </w:p>
      </w:tc>
      <w:tc>
        <w:tcPr>
          <w:tcW w:w="3155" w:type="dxa"/>
        </w:tcPr>
        <w:p w14:paraId="15C45F02" w14:textId="77777777" w:rsidR="00775B8C" w:rsidRDefault="00775B8C" w:rsidP="00775B8C">
          <w:pPr>
            <w:pStyle w:val="Cabealho"/>
            <w:jc w:val="center"/>
          </w:pPr>
        </w:p>
      </w:tc>
      <w:tc>
        <w:tcPr>
          <w:tcW w:w="3155" w:type="dxa"/>
        </w:tcPr>
        <w:p w14:paraId="297D8C45" w14:textId="77777777" w:rsidR="00775B8C" w:rsidRDefault="00775B8C" w:rsidP="00775B8C">
          <w:pPr>
            <w:pStyle w:val="Cabealho"/>
            <w:ind w:right="-115"/>
            <w:jc w:val="right"/>
          </w:pPr>
        </w:p>
      </w:tc>
    </w:tr>
  </w:tbl>
  <w:p w14:paraId="1A52017A" w14:textId="77777777" w:rsidR="00775B8C" w:rsidRDefault="00775B8C" w:rsidP="00775B8C">
    <w:pPr>
      <w:pStyle w:val="Rodap"/>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155"/>
      <w:gridCol w:w="3155"/>
      <w:gridCol w:w="3155"/>
    </w:tblGrid>
    <w:tr w:rsidR="00775B8C" w14:paraId="761A9933" w14:textId="77777777" w:rsidTr="00775B8C">
      <w:tc>
        <w:tcPr>
          <w:tcW w:w="3155" w:type="dxa"/>
        </w:tcPr>
        <w:p w14:paraId="6521CF5C" w14:textId="77777777" w:rsidR="00775B8C" w:rsidRDefault="00775B8C" w:rsidP="00775B8C">
          <w:pPr>
            <w:pStyle w:val="Cabealho"/>
            <w:ind w:left="-115"/>
          </w:pPr>
        </w:p>
      </w:tc>
      <w:tc>
        <w:tcPr>
          <w:tcW w:w="3155" w:type="dxa"/>
        </w:tcPr>
        <w:p w14:paraId="5D1CE219" w14:textId="77777777" w:rsidR="00775B8C" w:rsidRDefault="00775B8C" w:rsidP="00775B8C">
          <w:pPr>
            <w:pStyle w:val="Cabealho"/>
            <w:jc w:val="center"/>
          </w:pPr>
        </w:p>
      </w:tc>
      <w:tc>
        <w:tcPr>
          <w:tcW w:w="3155" w:type="dxa"/>
        </w:tcPr>
        <w:p w14:paraId="381AC594" w14:textId="77777777" w:rsidR="00775B8C" w:rsidRDefault="00775B8C" w:rsidP="00775B8C">
          <w:pPr>
            <w:pStyle w:val="Cabealho"/>
            <w:ind w:right="-115"/>
            <w:jc w:val="right"/>
          </w:pPr>
        </w:p>
      </w:tc>
    </w:tr>
  </w:tbl>
  <w:p w14:paraId="757442F1" w14:textId="77777777" w:rsidR="00775B8C" w:rsidRDefault="00775B8C" w:rsidP="00775B8C">
    <w:pPr>
      <w:pStyle w:val="Rodap"/>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155"/>
      <w:gridCol w:w="3155"/>
      <w:gridCol w:w="3155"/>
    </w:tblGrid>
    <w:tr w:rsidR="00775B8C" w14:paraId="0624DF90" w14:textId="77777777" w:rsidTr="00775B8C">
      <w:tc>
        <w:tcPr>
          <w:tcW w:w="3155" w:type="dxa"/>
        </w:tcPr>
        <w:p w14:paraId="12149012" w14:textId="77777777" w:rsidR="00775B8C" w:rsidRDefault="00775B8C" w:rsidP="00775B8C">
          <w:pPr>
            <w:pStyle w:val="Cabealho"/>
            <w:ind w:left="-115"/>
          </w:pPr>
        </w:p>
      </w:tc>
      <w:tc>
        <w:tcPr>
          <w:tcW w:w="3155" w:type="dxa"/>
        </w:tcPr>
        <w:p w14:paraId="39E7B0D8" w14:textId="77777777" w:rsidR="00775B8C" w:rsidRDefault="00775B8C" w:rsidP="00775B8C">
          <w:pPr>
            <w:pStyle w:val="Cabealho"/>
            <w:jc w:val="center"/>
          </w:pPr>
        </w:p>
      </w:tc>
      <w:tc>
        <w:tcPr>
          <w:tcW w:w="3155" w:type="dxa"/>
        </w:tcPr>
        <w:p w14:paraId="0878320D" w14:textId="77777777" w:rsidR="00775B8C" w:rsidRDefault="00775B8C" w:rsidP="00775B8C">
          <w:pPr>
            <w:pStyle w:val="Cabealho"/>
            <w:ind w:right="-115"/>
            <w:jc w:val="right"/>
          </w:pPr>
        </w:p>
      </w:tc>
    </w:tr>
  </w:tbl>
  <w:p w14:paraId="4FA14BB0" w14:textId="77777777" w:rsidR="00775B8C" w:rsidRDefault="00775B8C" w:rsidP="00775B8C">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9F36CD" w14:textId="77777777" w:rsidR="00492B53" w:rsidRDefault="00492B53">
      <w:r>
        <w:separator/>
      </w:r>
    </w:p>
  </w:footnote>
  <w:footnote w:type="continuationSeparator" w:id="0">
    <w:p w14:paraId="36C07286" w14:textId="77777777" w:rsidR="00492B53" w:rsidRDefault="00492B53">
      <w:r>
        <w:continuationSeparator/>
      </w:r>
    </w:p>
  </w:footnote>
  <w:footnote w:type="continuationNotice" w:id="1">
    <w:p w14:paraId="75619E02" w14:textId="77777777" w:rsidR="00492B53" w:rsidRDefault="00492B5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155"/>
      <w:gridCol w:w="3155"/>
      <w:gridCol w:w="3155"/>
    </w:tblGrid>
    <w:tr w:rsidR="00775B8C" w14:paraId="7D32EF3C" w14:textId="77777777" w:rsidTr="00775B8C">
      <w:tc>
        <w:tcPr>
          <w:tcW w:w="3155" w:type="dxa"/>
        </w:tcPr>
        <w:p w14:paraId="454ED12B" w14:textId="77777777" w:rsidR="00775B8C" w:rsidRDefault="00775B8C" w:rsidP="00775B8C">
          <w:pPr>
            <w:pStyle w:val="Cabealho"/>
            <w:ind w:left="-115"/>
          </w:pPr>
        </w:p>
      </w:tc>
      <w:tc>
        <w:tcPr>
          <w:tcW w:w="3155" w:type="dxa"/>
        </w:tcPr>
        <w:p w14:paraId="7BBB35E9" w14:textId="77777777" w:rsidR="00775B8C" w:rsidRDefault="00775B8C" w:rsidP="00775B8C">
          <w:pPr>
            <w:pStyle w:val="Cabealho"/>
            <w:jc w:val="center"/>
          </w:pPr>
        </w:p>
      </w:tc>
      <w:tc>
        <w:tcPr>
          <w:tcW w:w="3155" w:type="dxa"/>
        </w:tcPr>
        <w:p w14:paraId="58101CEF" w14:textId="77777777" w:rsidR="00775B8C" w:rsidRDefault="00775B8C" w:rsidP="00775B8C">
          <w:pPr>
            <w:pStyle w:val="Cabealho"/>
            <w:ind w:right="-115"/>
            <w:jc w:val="right"/>
          </w:pPr>
        </w:p>
      </w:tc>
    </w:tr>
  </w:tbl>
  <w:p w14:paraId="2610DF03" w14:textId="77777777" w:rsidR="00775B8C" w:rsidRDefault="00775B8C" w:rsidP="00775B8C">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155"/>
      <w:gridCol w:w="3155"/>
      <w:gridCol w:w="3155"/>
    </w:tblGrid>
    <w:tr w:rsidR="00775B8C" w14:paraId="252E677E" w14:textId="77777777" w:rsidTr="00775B8C">
      <w:tc>
        <w:tcPr>
          <w:tcW w:w="3155" w:type="dxa"/>
        </w:tcPr>
        <w:p w14:paraId="19045B2C" w14:textId="77777777" w:rsidR="00775B8C" w:rsidRDefault="00775B8C" w:rsidP="00775B8C">
          <w:pPr>
            <w:pStyle w:val="Cabealho"/>
            <w:ind w:left="-115"/>
          </w:pPr>
        </w:p>
      </w:tc>
      <w:tc>
        <w:tcPr>
          <w:tcW w:w="3155" w:type="dxa"/>
        </w:tcPr>
        <w:p w14:paraId="572A5AB0" w14:textId="77777777" w:rsidR="00775B8C" w:rsidRDefault="00775B8C" w:rsidP="00775B8C">
          <w:pPr>
            <w:pStyle w:val="Cabealho"/>
            <w:jc w:val="center"/>
          </w:pPr>
        </w:p>
      </w:tc>
      <w:tc>
        <w:tcPr>
          <w:tcW w:w="3155" w:type="dxa"/>
        </w:tcPr>
        <w:p w14:paraId="0EE5E928" w14:textId="77777777" w:rsidR="00775B8C" w:rsidRDefault="00775B8C" w:rsidP="00775B8C">
          <w:pPr>
            <w:pStyle w:val="Cabealho"/>
            <w:ind w:right="-115"/>
            <w:jc w:val="right"/>
          </w:pPr>
        </w:p>
      </w:tc>
    </w:tr>
  </w:tbl>
  <w:p w14:paraId="00451CF3" w14:textId="77777777" w:rsidR="00775B8C" w:rsidRDefault="00775B8C" w:rsidP="00775B8C">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155"/>
      <w:gridCol w:w="3155"/>
      <w:gridCol w:w="3155"/>
    </w:tblGrid>
    <w:tr w:rsidR="00775B8C" w14:paraId="2232A792" w14:textId="77777777" w:rsidTr="00775B8C">
      <w:tc>
        <w:tcPr>
          <w:tcW w:w="3155" w:type="dxa"/>
        </w:tcPr>
        <w:p w14:paraId="6793E747" w14:textId="77777777" w:rsidR="00775B8C" w:rsidRDefault="00775B8C" w:rsidP="00775B8C">
          <w:pPr>
            <w:pStyle w:val="Cabealho"/>
            <w:ind w:left="-115"/>
          </w:pPr>
        </w:p>
      </w:tc>
      <w:tc>
        <w:tcPr>
          <w:tcW w:w="3155" w:type="dxa"/>
        </w:tcPr>
        <w:p w14:paraId="301C8721" w14:textId="77777777" w:rsidR="00775B8C" w:rsidRDefault="00775B8C" w:rsidP="00775B8C">
          <w:pPr>
            <w:pStyle w:val="Cabealho"/>
            <w:jc w:val="center"/>
          </w:pPr>
        </w:p>
      </w:tc>
      <w:tc>
        <w:tcPr>
          <w:tcW w:w="3155" w:type="dxa"/>
        </w:tcPr>
        <w:p w14:paraId="5178CBE3" w14:textId="77777777" w:rsidR="00775B8C" w:rsidRDefault="00775B8C" w:rsidP="00775B8C">
          <w:pPr>
            <w:pStyle w:val="Cabealho"/>
            <w:ind w:right="-115"/>
            <w:jc w:val="right"/>
          </w:pPr>
        </w:p>
      </w:tc>
    </w:tr>
  </w:tbl>
  <w:p w14:paraId="0C53594B" w14:textId="77777777" w:rsidR="00775B8C" w:rsidRDefault="00775B8C" w:rsidP="00775B8C">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8232288"/>
      <w:docPartObj>
        <w:docPartGallery w:val="Page Numbers (Top of Page)"/>
        <w:docPartUnique/>
      </w:docPartObj>
    </w:sdtPr>
    <w:sdtEndPr>
      <w:rPr>
        <w:rFonts w:ascii="Arial" w:hAnsi="Arial" w:cs="Arial"/>
      </w:rPr>
    </w:sdtEndPr>
    <w:sdtContent>
      <w:p w14:paraId="021C23CE" w14:textId="77777777" w:rsidR="00775B8C" w:rsidRPr="00300C31" w:rsidRDefault="00775B8C">
        <w:pPr>
          <w:pStyle w:val="Cabealho"/>
          <w:jc w:val="right"/>
          <w:rPr>
            <w:rFonts w:ascii="Arial" w:hAnsi="Arial" w:cs="Arial"/>
          </w:rPr>
        </w:pPr>
        <w:r w:rsidRPr="00300C31">
          <w:rPr>
            <w:rFonts w:ascii="Arial" w:hAnsi="Arial" w:cs="Arial"/>
          </w:rPr>
          <w:fldChar w:fldCharType="begin"/>
        </w:r>
        <w:r w:rsidRPr="00300C31">
          <w:rPr>
            <w:rFonts w:ascii="Arial" w:hAnsi="Arial" w:cs="Arial"/>
          </w:rPr>
          <w:instrText>PAGE   \* MERGEFORMAT</w:instrText>
        </w:r>
        <w:r w:rsidRPr="00300C31">
          <w:rPr>
            <w:rFonts w:ascii="Arial" w:hAnsi="Arial" w:cs="Arial"/>
          </w:rPr>
          <w:fldChar w:fldCharType="separate"/>
        </w:r>
        <w:r w:rsidR="002C6A89">
          <w:rPr>
            <w:rFonts w:ascii="Arial" w:hAnsi="Arial" w:cs="Arial"/>
            <w:noProof/>
          </w:rPr>
          <w:t>28</w:t>
        </w:r>
        <w:r w:rsidRPr="00300C31">
          <w:rPr>
            <w:rFonts w:ascii="Arial" w:hAnsi="Arial" w:cs="Arial"/>
          </w:rPr>
          <w:fldChar w:fldCharType="end"/>
        </w:r>
      </w:p>
    </w:sdtContent>
  </w:sdt>
  <w:p w14:paraId="0C963BD4" w14:textId="77777777" w:rsidR="00775B8C" w:rsidRDefault="00775B8C" w:rsidP="00775B8C">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A2422B"/>
    <w:multiLevelType w:val="multilevel"/>
    <w:tmpl w:val="5978BF58"/>
    <w:lvl w:ilvl="0">
      <w:start w:val="1"/>
      <w:numFmt w:val="decimal"/>
      <w:lvlText w:val="%1"/>
      <w:lvlJc w:val="left"/>
      <w:pPr>
        <w:ind w:left="5290" w:hanging="405"/>
      </w:pPr>
      <w:rPr>
        <w:rFonts w:hint="default"/>
      </w:rPr>
    </w:lvl>
    <w:lvl w:ilvl="1">
      <w:start w:val="1"/>
      <w:numFmt w:val="decimal"/>
      <w:lvlText w:val="%1.%2"/>
      <w:lvlJc w:val="left"/>
      <w:pPr>
        <w:ind w:left="5998" w:hanging="405"/>
      </w:pPr>
      <w:rPr>
        <w:rFonts w:hint="default"/>
      </w:rPr>
    </w:lvl>
    <w:lvl w:ilvl="2">
      <w:start w:val="1"/>
      <w:numFmt w:val="decimal"/>
      <w:lvlText w:val="%1.%2.%3"/>
      <w:lvlJc w:val="left"/>
      <w:pPr>
        <w:ind w:left="7021" w:hanging="720"/>
      </w:pPr>
      <w:rPr>
        <w:rFonts w:hint="default"/>
      </w:rPr>
    </w:lvl>
    <w:lvl w:ilvl="3">
      <w:start w:val="1"/>
      <w:numFmt w:val="decimal"/>
      <w:lvlText w:val="%1.%2.%3.%4"/>
      <w:lvlJc w:val="left"/>
      <w:pPr>
        <w:ind w:left="8089" w:hanging="1080"/>
      </w:pPr>
      <w:rPr>
        <w:rFonts w:hint="default"/>
      </w:rPr>
    </w:lvl>
    <w:lvl w:ilvl="4">
      <w:start w:val="1"/>
      <w:numFmt w:val="decimal"/>
      <w:lvlText w:val="%1.%2.%3.%4.%5"/>
      <w:lvlJc w:val="left"/>
      <w:pPr>
        <w:ind w:left="8797" w:hanging="1080"/>
      </w:pPr>
      <w:rPr>
        <w:rFonts w:hint="default"/>
      </w:rPr>
    </w:lvl>
    <w:lvl w:ilvl="5">
      <w:start w:val="1"/>
      <w:numFmt w:val="decimal"/>
      <w:lvlText w:val="%1.%2.%3.%4.%5.%6"/>
      <w:lvlJc w:val="left"/>
      <w:pPr>
        <w:ind w:left="9865" w:hanging="1440"/>
      </w:pPr>
      <w:rPr>
        <w:rFonts w:hint="default"/>
      </w:rPr>
    </w:lvl>
    <w:lvl w:ilvl="6">
      <w:start w:val="1"/>
      <w:numFmt w:val="decimal"/>
      <w:lvlText w:val="%1.%2.%3.%4.%5.%6.%7"/>
      <w:lvlJc w:val="left"/>
      <w:pPr>
        <w:ind w:left="10573" w:hanging="1440"/>
      </w:pPr>
      <w:rPr>
        <w:rFonts w:hint="default"/>
      </w:rPr>
    </w:lvl>
    <w:lvl w:ilvl="7">
      <w:start w:val="1"/>
      <w:numFmt w:val="decimal"/>
      <w:lvlText w:val="%1.%2.%3.%4.%5.%6.%7.%8"/>
      <w:lvlJc w:val="left"/>
      <w:pPr>
        <w:ind w:left="11641" w:hanging="1800"/>
      </w:pPr>
      <w:rPr>
        <w:rFonts w:hint="default"/>
      </w:rPr>
    </w:lvl>
    <w:lvl w:ilvl="8">
      <w:start w:val="1"/>
      <w:numFmt w:val="decimal"/>
      <w:lvlText w:val="%1.%2.%3.%4.%5.%6.%7.%8.%9"/>
      <w:lvlJc w:val="left"/>
      <w:pPr>
        <w:ind w:left="12349" w:hanging="1800"/>
      </w:pPr>
      <w:rPr>
        <w:rFonts w:hint="default"/>
      </w:rPr>
    </w:lvl>
  </w:abstractNum>
  <w:abstractNum w:abstractNumId="1" w15:restartNumberingAfterBreak="0">
    <w:nsid w:val="158B1B14"/>
    <w:multiLevelType w:val="hybridMultilevel"/>
    <w:tmpl w:val="FD00924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15:restartNumberingAfterBreak="0">
    <w:nsid w:val="28F87E02"/>
    <w:multiLevelType w:val="multilevel"/>
    <w:tmpl w:val="DCE002D6"/>
    <w:lvl w:ilvl="0">
      <w:start w:val="5"/>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3960" w:hanging="1800"/>
      </w:pPr>
      <w:rPr>
        <w:rFonts w:hint="default"/>
      </w:rPr>
    </w:lvl>
  </w:abstractNum>
  <w:abstractNum w:abstractNumId="3" w15:restartNumberingAfterBreak="0">
    <w:nsid w:val="37F56D16"/>
    <w:multiLevelType w:val="multilevel"/>
    <w:tmpl w:val="FCDAF7C8"/>
    <w:lvl w:ilvl="0">
      <w:start w:val="1"/>
      <w:numFmt w:val="decimal"/>
      <w:lvlText w:val="%1"/>
      <w:lvlJc w:val="left"/>
      <w:pPr>
        <w:ind w:left="708" w:hanging="550"/>
      </w:pPr>
      <w:rPr>
        <w:rFonts w:ascii="Calibri" w:eastAsia="Calibri" w:hAnsi="Calibri" w:cs="Calibri" w:hint="default"/>
        <w:b/>
        <w:bCs/>
        <w:w w:val="94"/>
        <w:sz w:val="49"/>
        <w:szCs w:val="49"/>
        <w:lang w:val="pt-PT" w:eastAsia="en-US" w:bidi="ar-SA"/>
      </w:rPr>
    </w:lvl>
    <w:lvl w:ilvl="1">
      <w:start w:val="1"/>
      <w:numFmt w:val="decimal"/>
      <w:lvlText w:val="%1.%2"/>
      <w:lvlJc w:val="left"/>
      <w:pPr>
        <w:ind w:left="903" w:hanging="745"/>
      </w:pPr>
      <w:rPr>
        <w:rFonts w:ascii="Calibri" w:eastAsia="Calibri" w:hAnsi="Calibri" w:cs="Calibri" w:hint="default"/>
        <w:b/>
        <w:bCs/>
        <w:w w:val="95"/>
        <w:sz w:val="34"/>
        <w:szCs w:val="34"/>
        <w:lang w:val="pt-PT" w:eastAsia="en-US" w:bidi="ar-SA"/>
      </w:rPr>
    </w:lvl>
    <w:lvl w:ilvl="2">
      <w:start w:val="1"/>
      <w:numFmt w:val="decimal"/>
      <w:lvlText w:val="%1.%2.%3"/>
      <w:lvlJc w:val="left"/>
      <w:pPr>
        <w:ind w:left="991" w:hanging="833"/>
      </w:pPr>
      <w:rPr>
        <w:rFonts w:ascii="Calibri" w:eastAsia="Calibri" w:hAnsi="Calibri" w:cs="Calibri" w:hint="default"/>
        <w:b/>
        <w:bCs/>
        <w:w w:val="97"/>
        <w:sz w:val="28"/>
        <w:szCs w:val="28"/>
        <w:lang w:val="pt-PT" w:eastAsia="en-US" w:bidi="ar-SA"/>
      </w:rPr>
    </w:lvl>
    <w:lvl w:ilvl="3">
      <w:numFmt w:val="bullet"/>
      <w:lvlText w:val="•"/>
      <w:lvlJc w:val="left"/>
      <w:pPr>
        <w:ind w:left="744" w:hanging="237"/>
      </w:pPr>
      <w:rPr>
        <w:rFonts w:ascii="MS UI Gothic" w:eastAsia="MS UI Gothic" w:hAnsi="MS UI Gothic" w:cs="MS UI Gothic" w:hint="default"/>
        <w:w w:val="245"/>
        <w:sz w:val="24"/>
        <w:szCs w:val="24"/>
        <w:lang w:val="pt-PT" w:eastAsia="en-US" w:bidi="ar-SA"/>
      </w:rPr>
    </w:lvl>
    <w:lvl w:ilvl="4">
      <w:numFmt w:val="bullet"/>
      <w:lvlText w:val="•"/>
      <w:lvlJc w:val="left"/>
      <w:pPr>
        <w:ind w:left="2337" w:hanging="237"/>
      </w:pPr>
      <w:rPr>
        <w:rFonts w:hint="default"/>
        <w:lang w:val="pt-PT" w:eastAsia="en-US" w:bidi="ar-SA"/>
      </w:rPr>
    </w:lvl>
    <w:lvl w:ilvl="5">
      <w:numFmt w:val="bullet"/>
      <w:lvlText w:val="•"/>
      <w:lvlJc w:val="left"/>
      <w:pPr>
        <w:ind w:left="3675" w:hanging="237"/>
      </w:pPr>
      <w:rPr>
        <w:rFonts w:hint="default"/>
        <w:lang w:val="pt-PT" w:eastAsia="en-US" w:bidi="ar-SA"/>
      </w:rPr>
    </w:lvl>
    <w:lvl w:ilvl="6">
      <w:numFmt w:val="bullet"/>
      <w:lvlText w:val="•"/>
      <w:lvlJc w:val="left"/>
      <w:pPr>
        <w:ind w:left="5013" w:hanging="237"/>
      </w:pPr>
      <w:rPr>
        <w:rFonts w:hint="default"/>
        <w:lang w:val="pt-PT" w:eastAsia="en-US" w:bidi="ar-SA"/>
      </w:rPr>
    </w:lvl>
    <w:lvl w:ilvl="7">
      <w:numFmt w:val="bullet"/>
      <w:lvlText w:val="•"/>
      <w:lvlJc w:val="left"/>
      <w:pPr>
        <w:ind w:left="6351" w:hanging="237"/>
      </w:pPr>
      <w:rPr>
        <w:rFonts w:hint="default"/>
        <w:lang w:val="pt-PT" w:eastAsia="en-US" w:bidi="ar-SA"/>
      </w:rPr>
    </w:lvl>
    <w:lvl w:ilvl="8">
      <w:numFmt w:val="bullet"/>
      <w:lvlText w:val="•"/>
      <w:lvlJc w:val="left"/>
      <w:pPr>
        <w:ind w:left="7689" w:hanging="237"/>
      </w:pPr>
      <w:rPr>
        <w:rFonts w:hint="default"/>
        <w:lang w:val="pt-PT" w:eastAsia="en-US" w:bidi="ar-SA"/>
      </w:rPr>
    </w:lvl>
  </w:abstractNum>
  <w:abstractNum w:abstractNumId="4" w15:restartNumberingAfterBreak="0">
    <w:nsid w:val="45F75025"/>
    <w:multiLevelType w:val="multilevel"/>
    <w:tmpl w:val="F92E033C"/>
    <w:lvl w:ilvl="0">
      <w:start w:val="1"/>
      <w:numFmt w:val="decimal"/>
      <w:lvlText w:val="%1."/>
      <w:lvlJc w:val="left"/>
      <w:pPr>
        <w:ind w:left="528" w:hanging="309"/>
      </w:pPr>
      <w:rPr>
        <w:rFonts w:ascii="Arial" w:eastAsia="Arial" w:hAnsi="Arial" w:cs="Arial" w:hint="default"/>
        <w:b/>
        <w:bCs/>
        <w:w w:val="99"/>
        <w:sz w:val="28"/>
        <w:szCs w:val="28"/>
        <w:lang w:val="pt-PT" w:eastAsia="en-US" w:bidi="ar-SA"/>
      </w:rPr>
    </w:lvl>
    <w:lvl w:ilvl="1">
      <w:start w:val="1"/>
      <w:numFmt w:val="decimal"/>
      <w:lvlText w:val="%1.%2"/>
      <w:lvlJc w:val="left"/>
      <w:pPr>
        <w:ind w:left="979" w:hanging="400"/>
      </w:pPr>
      <w:rPr>
        <w:rFonts w:ascii="Arial" w:eastAsia="Arial" w:hAnsi="Arial" w:cs="Arial" w:hint="default"/>
        <w:spacing w:val="-2"/>
        <w:w w:val="99"/>
        <w:sz w:val="24"/>
        <w:szCs w:val="24"/>
        <w:lang w:val="pt-PT" w:eastAsia="en-US" w:bidi="ar-SA"/>
      </w:rPr>
    </w:lvl>
    <w:lvl w:ilvl="2">
      <w:numFmt w:val="bullet"/>
      <w:lvlText w:val="•"/>
      <w:lvlJc w:val="left"/>
      <w:pPr>
        <w:ind w:left="1923" w:hanging="400"/>
      </w:pPr>
      <w:rPr>
        <w:rFonts w:hint="default"/>
        <w:lang w:val="pt-PT" w:eastAsia="en-US" w:bidi="ar-SA"/>
      </w:rPr>
    </w:lvl>
    <w:lvl w:ilvl="3">
      <w:numFmt w:val="bullet"/>
      <w:lvlText w:val="•"/>
      <w:lvlJc w:val="left"/>
      <w:pPr>
        <w:ind w:left="2866" w:hanging="400"/>
      </w:pPr>
      <w:rPr>
        <w:rFonts w:hint="default"/>
        <w:lang w:val="pt-PT" w:eastAsia="en-US" w:bidi="ar-SA"/>
      </w:rPr>
    </w:lvl>
    <w:lvl w:ilvl="4">
      <w:numFmt w:val="bullet"/>
      <w:lvlText w:val="•"/>
      <w:lvlJc w:val="left"/>
      <w:pPr>
        <w:ind w:left="3809" w:hanging="400"/>
      </w:pPr>
      <w:rPr>
        <w:rFonts w:hint="default"/>
        <w:lang w:val="pt-PT" w:eastAsia="en-US" w:bidi="ar-SA"/>
      </w:rPr>
    </w:lvl>
    <w:lvl w:ilvl="5">
      <w:numFmt w:val="bullet"/>
      <w:lvlText w:val="•"/>
      <w:lvlJc w:val="left"/>
      <w:pPr>
        <w:ind w:left="4752" w:hanging="400"/>
      </w:pPr>
      <w:rPr>
        <w:rFonts w:hint="default"/>
        <w:lang w:val="pt-PT" w:eastAsia="en-US" w:bidi="ar-SA"/>
      </w:rPr>
    </w:lvl>
    <w:lvl w:ilvl="6">
      <w:numFmt w:val="bullet"/>
      <w:lvlText w:val="•"/>
      <w:lvlJc w:val="left"/>
      <w:pPr>
        <w:ind w:left="5695" w:hanging="400"/>
      </w:pPr>
      <w:rPr>
        <w:rFonts w:hint="default"/>
        <w:lang w:val="pt-PT" w:eastAsia="en-US" w:bidi="ar-SA"/>
      </w:rPr>
    </w:lvl>
    <w:lvl w:ilvl="7">
      <w:numFmt w:val="bullet"/>
      <w:lvlText w:val="•"/>
      <w:lvlJc w:val="left"/>
      <w:pPr>
        <w:ind w:left="6638" w:hanging="400"/>
      </w:pPr>
      <w:rPr>
        <w:rFonts w:hint="default"/>
        <w:lang w:val="pt-PT" w:eastAsia="en-US" w:bidi="ar-SA"/>
      </w:rPr>
    </w:lvl>
    <w:lvl w:ilvl="8">
      <w:numFmt w:val="bullet"/>
      <w:lvlText w:val="•"/>
      <w:lvlJc w:val="left"/>
      <w:pPr>
        <w:ind w:left="7581" w:hanging="400"/>
      </w:pPr>
      <w:rPr>
        <w:rFonts w:hint="default"/>
        <w:lang w:val="pt-PT" w:eastAsia="en-US" w:bidi="ar-SA"/>
      </w:rPr>
    </w:lvl>
  </w:abstractNum>
  <w:abstractNum w:abstractNumId="5" w15:restartNumberingAfterBreak="0">
    <w:nsid w:val="46527D33"/>
    <w:multiLevelType w:val="multilevel"/>
    <w:tmpl w:val="D01C40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3"/>
  </w:num>
  <w:num w:numId="3">
    <w:abstractNumId w:val="5"/>
  </w:num>
  <w:num w:numId="4">
    <w:abstractNumId w:val="0"/>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004D"/>
    <w:rsid w:val="00000132"/>
    <w:rsid w:val="000011E3"/>
    <w:rsid w:val="00006147"/>
    <w:rsid w:val="00006ED4"/>
    <w:rsid w:val="000149A1"/>
    <w:rsid w:val="00023273"/>
    <w:rsid w:val="00023AFD"/>
    <w:rsid w:val="00024AAA"/>
    <w:rsid w:val="0002589A"/>
    <w:rsid w:val="00027E78"/>
    <w:rsid w:val="000303F9"/>
    <w:rsid w:val="00034861"/>
    <w:rsid w:val="00034A47"/>
    <w:rsid w:val="00035CCA"/>
    <w:rsid w:val="00036F84"/>
    <w:rsid w:val="00037A12"/>
    <w:rsid w:val="00041ED7"/>
    <w:rsid w:val="00043045"/>
    <w:rsid w:val="00043E0B"/>
    <w:rsid w:val="00047A0B"/>
    <w:rsid w:val="0005245E"/>
    <w:rsid w:val="000526C7"/>
    <w:rsid w:val="00054775"/>
    <w:rsid w:val="00055003"/>
    <w:rsid w:val="0005565C"/>
    <w:rsid w:val="00055BD3"/>
    <w:rsid w:val="00056B2F"/>
    <w:rsid w:val="000608DF"/>
    <w:rsid w:val="000610AC"/>
    <w:rsid w:val="00061C29"/>
    <w:rsid w:val="00062B8C"/>
    <w:rsid w:val="0006321C"/>
    <w:rsid w:val="00067AAF"/>
    <w:rsid w:val="00071C0C"/>
    <w:rsid w:val="00073BEB"/>
    <w:rsid w:val="00073C42"/>
    <w:rsid w:val="0007566D"/>
    <w:rsid w:val="000765F9"/>
    <w:rsid w:val="000831A7"/>
    <w:rsid w:val="00084592"/>
    <w:rsid w:val="00084ECE"/>
    <w:rsid w:val="00087E97"/>
    <w:rsid w:val="00090DE4"/>
    <w:rsid w:val="000913B4"/>
    <w:rsid w:val="000966FA"/>
    <w:rsid w:val="000A1B62"/>
    <w:rsid w:val="000A48DA"/>
    <w:rsid w:val="000A78AE"/>
    <w:rsid w:val="000B0955"/>
    <w:rsid w:val="000B155E"/>
    <w:rsid w:val="000B1C08"/>
    <w:rsid w:val="000B3050"/>
    <w:rsid w:val="000B4459"/>
    <w:rsid w:val="000B57A2"/>
    <w:rsid w:val="000B5DDA"/>
    <w:rsid w:val="000B6CDC"/>
    <w:rsid w:val="000B7B5E"/>
    <w:rsid w:val="000C01EB"/>
    <w:rsid w:val="000C0D55"/>
    <w:rsid w:val="000D1D11"/>
    <w:rsid w:val="000D207E"/>
    <w:rsid w:val="000D2B8E"/>
    <w:rsid w:val="000D4A78"/>
    <w:rsid w:val="000E129A"/>
    <w:rsid w:val="000E1315"/>
    <w:rsid w:val="000E6BFC"/>
    <w:rsid w:val="000F0C93"/>
    <w:rsid w:val="000F0F84"/>
    <w:rsid w:val="000F4806"/>
    <w:rsid w:val="000F4AE4"/>
    <w:rsid w:val="00101B9E"/>
    <w:rsid w:val="001030E6"/>
    <w:rsid w:val="00103A5F"/>
    <w:rsid w:val="001046D6"/>
    <w:rsid w:val="0010521A"/>
    <w:rsid w:val="00105682"/>
    <w:rsid w:val="0010767E"/>
    <w:rsid w:val="00107784"/>
    <w:rsid w:val="001100D0"/>
    <w:rsid w:val="00110AC9"/>
    <w:rsid w:val="001126AE"/>
    <w:rsid w:val="0011375C"/>
    <w:rsid w:val="00114686"/>
    <w:rsid w:val="0011744A"/>
    <w:rsid w:val="00122862"/>
    <w:rsid w:val="00122A14"/>
    <w:rsid w:val="00122D2F"/>
    <w:rsid w:val="0012336D"/>
    <w:rsid w:val="0012529E"/>
    <w:rsid w:val="00127D8B"/>
    <w:rsid w:val="001303F7"/>
    <w:rsid w:val="00131A17"/>
    <w:rsid w:val="00132921"/>
    <w:rsid w:val="00132D20"/>
    <w:rsid w:val="00133156"/>
    <w:rsid w:val="00136380"/>
    <w:rsid w:val="00137769"/>
    <w:rsid w:val="00140D3A"/>
    <w:rsid w:val="001422E3"/>
    <w:rsid w:val="001430DF"/>
    <w:rsid w:val="001504FA"/>
    <w:rsid w:val="00151090"/>
    <w:rsid w:val="00152110"/>
    <w:rsid w:val="001536B6"/>
    <w:rsid w:val="00154566"/>
    <w:rsid w:val="00155182"/>
    <w:rsid w:val="001650BF"/>
    <w:rsid w:val="001653C2"/>
    <w:rsid w:val="00165495"/>
    <w:rsid w:val="001657C2"/>
    <w:rsid w:val="00166F28"/>
    <w:rsid w:val="001713A0"/>
    <w:rsid w:val="00171BDA"/>
    <w:rsid w:val="001722E8"/>
    <w:rsid w:val="00174DC8"/>
    <w:rsid w:val="001835A0"/>
    <w:rsid w:val="00183B3C"/>
    <w:rsid w:val="00184167"/>
    <w:rsid w:val="0018569D"/>
    <w:rsid w:val="001947A3"/>
    <w:rsid w:val="001954BC"/>
    <w:rsid w:val="001A556D"/>
    <w:rsid w:val="001B1EDF"/>
    <w:rsid w:val="001B3A31"/>
    <w:rsid w:val="001B471A"/>
    <w:rsid w:val="001B4DCE"/>
    <w:rsid w:val="001B503E"/>
    <w:rsid w:val="001B60F9"/>
    <w:rsid w:val="001B6932"/>
    <w:rsid w:val="001B7CDC"/>
    <w:rsid w:val="001C0BAD"/>
    <w:rsid w:val="001C1B06"/>
    <w:rsid w:val="001C326D"/>
    <w:rsid w:val="001C4021"/>
    <w:rsid w:val="001C6F0D"/>
    <w:rsid w:val="001D0C34"/>
    <w:rsid w:val="001D11BB"/>
    <w:rsid w:val="001D16CD"/>
    <w:rsid w:val="001D2B92"/>
    <w:rsid w:val="001D5B57"/>
    <w:rsid w:val="001D5C8D"/>
    <w:rsid w:val="001D5DE5"/>
    <w:rsid w:val="001D690A"/>
    <w:rsid w:val="001E0720"/>
    <w:rsid w:val="001E101E"/>
    <w:rsid w:val="001E6729"/>
    <w:rsid w:val="001F09A8"/>
    <w:rsid w:val="001F147E"/>
    <w:rsid w:val="001F2D0B"/>
    <w:rsid w:val="001F2E50"/>
    <w:rsid w:val="001F56CB"/>
    <w:rsid w:val="001F676B"/>
    <w:rsid w:val="001F6A32"/>
    <w:rsid w:val="001F6F7E"/>
    <w:rsid w:val="002013F7"/>
    <w:rsid w:val="0020284F"/>
    <w:rsid w:val="00202A3C"/>
    <w:rsid w:val="002050B7"/>
    <w:rsid w:val="00206551"/>
    <w:rsid w:val="0020712D"/>
    <w:rsid w:val="002071A4"/>
    <w:rsid w:val="002075D2"/>
    <w:rsid w:val="00210EC8"/>
    <w:rsid w:val="00212C29"/>
    <w:rsid w:val="00214078"/>
    <w:rsid w:val="002226BB"/>
    <w:rsid w:val="00224E42"/>
    <w:rsid w:val="00225DBC"/>
    <w:rsid w:val="0023017A"/>
    <w:rsid w:val="002301A0"/>
    <w:rsid w:val="002328DC"/>
    <w:rsid w:val="00234753"/>
    <w:rsid w:val="002359DE"/>
    <w:rsid w:val="002416E9"/>
    <w:rsid w:val="00242846"/>
    <w:rsid w:val="00242A64"/>
    <w:rsid w:val="002431F1"/>
    <w:rsid w:val="00250C14"/>
    <w:rsid w:val="002511D2"/>
    <w:rsid w:val="00251470"/>
    <w:rsid w:val="00251C03"/>
    <w:rsid w:val="00256CAB"/>
    <w:rsid w:val="00262063"/>
    <w:rsid w:val="002645E0"/>
    <w:rsid w:val="002653EC"/>
    <w:rsid w:val="002659E2"/>
    <w:rsid w:val="00266061"/>
    <w:rsid w:val="00266F38"/>
    <w:rsid w:val="00273E95"/>
    <w:rsid w:val="002745EA"/>
    <w:rsid w:val="00281FF1"/>
    <w:rsid w:val="002823D9"/>
    <w:rsid w:val="00286373"/>
    <w:rsid w:val="00290B91"/>
    <w:rsid w:val="002918A5"/>
    <w:rsid w:val="00295041"/>
    <w:rsid w:val="00295DE6"/>
    <w:rsid w:val="00295E5F"/>
    <w:rsid w:val="00296CC6"/>
    <w:rsid w:val="0029755F"/>
    <w:rsid w:val="002A3947"/>
    <w:rsid w:val="002A3975"/>
    <w:rsid w:val="002A4460"/>
    <w:rsid w:val="002A60D7"/>
    <w:rsid w:val="002A769A"/>
    <w:rsid w:val="002B0A9B"/>
    <w:rsid w:val="002B4796"/>
    <w:rsid w:val="002B5B02"/>
    <w:rsid w:val="002C0627"/>
    <w:rsid w:val="002C14C7"/>
    <w:rsid w:val="002C1584"/>
    <w:rsid w:val="002C3B20"/>
    <w:rsid w:val="002C3B5E"/>
    <w:rsid w:val="002C5694"/>
    <w:rsid w:val="002C616A"/>
    <w:rsid w:val="002C6A89"/>
    <w:rsid w:val="002C70F9"/>
    <w:rsid w:val="002D090E"/>
    <w:rsid w:val="002D28C4"/>
    <w:rsid w:val="002D4341"/>
    <w:rsid w:val="002D4810"/>
    <w:rsid w:val="002D7478"/>
    <w:rsid w:val="002E12ED"/>
    <w:rsid w:val="002E24B2"/>
    <w:rsid w:val="002F0C8B"/>
    <w:rsid w:val="002F1A6E"/>
    <w:rsid w:val="002F3629"/>
    <w:rsid w:val="002F3A01"/>
    <w:rsid w:val="002F3E49"/>
    <w:rsid w:val="002F53AB"/>
    <w:rsid w:val="002F759C"/>
    <w:rsid w:val="00300C31"/>
    <w:rsid w:val="003043A2"/>
    <w:rsid w:val="0031122F"/>
    <w:rsid w:val="00313AAE"/>
    <w:rsid w:val="0031431F"/>
    <w:rsid w:val="003143F7"/>
    <w:rsid w:val="0031591A"/>
    <w:rsid w:val="00316765"/>
    <w:rsid w:val="00317841"/>
    <w:rsid w:val="00320553"/>
    <w:rsid w:val="00320E1D"/>
    <w:rsid w:val="003219A7"/>
    <w:rsid w:val="003244C2"/>
    <w:rsid w:val="00330B91"/>
    <w:rsid w:val="0033240C"/>
    <w:rsid w:val="003328BA"/>
    <w:rsid w:val="0033385C"/>
    <w:rsid w:val="00333BEC"/>
    <w:rsid w:val="00335A61"/>
    <w:rsid w:val="00336C6F"/>
    <w:rsid w:val="00337FF7"/>
    <w:rsid w:val="003409D4"/>
    <w:rsid w:val="00340D5A"/>
    <w:rsid w:val="00342004"/>
    <w:rsid w:val="003425E7"/>
    <w:rsid w:val="00343890"/>
    <w:rsid w:val="003450D5"/>
    <w:rsid w:val="00350F40"/>
    <w:rsid w:val="00351E5E"/>
    <w:rsid w:val="00352C00"/>
    <w:rsid w:val="00360100"/>
    <w:rsid w:val="00361592"/>
    <w:rsid w:val="00361C7A"/>
    <w:rsid w:val="00364F0F"/>
    <w:rsid w:val="00367F7D"/>
    <w:rsid w:val="00370565"/>
    <w:rsid w:val="00372381"/>
    <w:rsid w:val="00372AA9"/>
    <w:rsid w:val="003833B6"/>
    <w:rsid w:val="00383F00"/>
    <w:rsid w:val="003851DA"/>
    <w:rsid w:val="003865F1"/>
    <w:rsid w:val="00386710"/>
    <w:rsid w:val="0039252C"/>
    <w:rsid w:val="0039552F"/>
    <w:rsid w:val="00396D05"/>
    <w:rsid w:val="00397DC5"/>
    <w:rsid w:val="003A0C99"/>
    <w:rsid w:val="003A2D65"/>
    <w:rsid w:val="003A314A"/>
    <w:rsid w:val="003A5327"/>
    <w:rsid w:val="003A5F41"/>
    <w:rsid w:val="003B04A9"/>
    <w:rsid w:val="003B1194"/>
    <w:rsid w:val="003B18EA"/>
    <w:rsid w:val="003B1D09"/>
    <w:rsid w:val="003B3BAE"/>
    <w:rsid w:val="003B6BBC"/>
    <w:rsid w:val="003B72FE"/>
    <w:rsid w:val="003B7B05"/>
    <w:rsid w:val="003C40E1"/>
    <w:rsid w:val="003C4EA9"/>
    <w:rsid w:val="003C5F78"/>
    <w:rsid w:val="003C72B7"/>
    <w:rsid w:val="003D1902"/>
    <w:rsid w:val="003D5376"/>
    <w:rsid w:val="003D5400"/>
    <w:rsid w:val="003D71CA"/>
    <w:rsid w:val="003E036C"/>
    <w:rsid w:val="003E14D6"/>
    <w:rsid w:val="003E1516"/>
    <w:rsid w:val="003E57BF"/>
    <w:rsid w:val="003E67AA"/>
    <w:rsid w:val="003E741C"/>
    <w:rsid w:val="003E78EC"/>
    <w:rsid w:val="003F0546"/>
    <w:rsid w:val="003F1311"/>
    <w:rsid w:val="003F1501"/>
    <w:rsid w:val="003F177B"/>
    <w:rsid w:val="003F7AF0"/>
    <w:rsid w:val="004036C4"/>
    <w:rsid w:val="00405741"/>
    <w:rsid w:val="004078B7"/>
    <w:rsid w:val="00407C74"/>
    <w:rsid w:val="004115EA"/>
    <w:rsid w:val="00414BEA"/>
    <w:rsid w:val="0041510C"/>
    <w:rsid w:val="00420692"/>
    <w:rsid w:val="00420EE2"/>
    <w:rsid w:val="00420F25"/>
    <w:rsid w:val="0042220D"/>
    <w:rsid w:val="004228CB"/>
    <w:rsid w:val="00424908"/>
    <w:rsid w:val="004275C9"/>
    <w:rsid w:val="00433500"/>
    <w:rsid w:val="00436CE6"/>
    <w:rsid w:val="004372A7"/>
    <w:rsid w:val="0044772D"/>
    <w:rsid w:val="004514C8"/>
    <w:rsid w:val="0045215D"/>
    <w:rsid w:val="0045476D"/>
    <w:rsid w:val="00454E83"/>
    <w:rsid w:val="004606D5"/>
    <w:rsid w:val="00461771"/>
    <w:rsid w:val="00463194"/>
    <w:rsid w:val="00464021"/>
    <w:rsid w:val="00465328"/>
    <w:rsid w:val="0046555F"/>
    <w:rsid w:val="004655C7"/>
    <w:rsid w:val="00465625"/>
    <w:rsid w:val="00467245"/>
    <w:rsid w:val="004732F9"/>
    <w:rsid w:val="004755FF"/>
    <w:rsid w:val="0047610E"/>
    <w:rsid w:val="00477FBB"/>
    <w:rsid w:val="00480137"/>
    <w:rsid w:val="00482C02"/>
    <w:rsid w:val="00483441"/>
    <w:rsid w:val="00483581"/>
    <w:rsid w:val="00485E45"/>
    <w:rsid w:val="0049162D"/>
    <w:rsid w:val="004928FE"/>
    <w:rsid w:val="00492B53"/>
    <w:rsid w:val="00494E0B"/>
    <w:rsid w:val="00494F58"/>
    <w:rsid w:val="00495B3A"/>
    <w:rsid w:val="004A10DD"/>
    <w:rsid w:val="004A1FD1"/>
    <w:rsid w:val="004A4036"/>
    <w:rsid w:val="004A47F6"/>
    <w:rsid w:val="004B3DD0"/>
    <w:rsid w:val="004C199C"/>
    <w:rsid w:val="004C20FA"/>
    <w:rsid w:val="004C3C18"/>
    <w:rsid w:val="004C43F9"/>
    <w:rsid w:val="004C72A8"/>
    <w:rsid w:val="004C7828"/>
    <w:rsid w:val="004D1F72"/>
    <w:rsid w:val="004D68AA"/>
    <w:rsid w:val="004E0CF0"/>
    <w:rsid w:val="004E1D63"/>
    <w:rsid w:val="004E24EE"/>
    <w:rsid w:val="004E7059"/>
    <w:rsid w:val="004E798F"/>
    <w:rsid w:val="004E7C7F"/>
    <w:rsid w:val="004F272D"/>
    <w:rsid w:val="004F747B"/>
    <w:rsid w:val="00500AB5"/>
    <w:rsid w:val="00503ED4"/>
    <w:rsid w:val="005046AA"/>
    <w:rsid w:val="00516668"/>
    <w:rsid w:val="005167A1"/>
    <w:rsid w:val="00516BFB"/>
    <w:rsid w:val="00517B71"/>
    <w:rsid w:val="00520C98"/>
    <w:rsid w:val="00521FE5"/>
    <w:rsid w:val="0052262B"/>
    <w:rsid w:val="0052296E"/>
    <w:rsid w:val="00523EA4"/>
    <w:rsid w:val="005252A7"/>
    <w:rsid w:val="00525DDC"/>
    <w:rsid w:val="00526CFF"/>
    <w:rsid w:val="0053012C"/>
    <w:rsid w:val="0053070B"/>
    <w:rsid w:val="00531401"/>
    <w:rsid w:val="0053471F"/>
    <w:rsid w:val="00536447"/>
    <w:rsid w:val="00536508"/>
    <w:rsid w:val="00540F29"/>
    <w:rsid w:val="00541639"/>
    <w:rsid w:val="00545B28"/>
    <w:rsid w:val="005539B8"/>
    <w:rsid w:val="0055456B"/>
    <w:rsid w:val="00555AC5"/>
    <w:rsid w:val="00555D14"/>
    <w:rsid w:val="0055738D"/>
    <w:rsid w:val="0055753C"/>
    <w:rsid w:val="00564270"/>
    <w:rsid w:val="00565491"/>
    <w:rsid w:val="00566FC1"/>
    <w:rsid w:val="00567F20"/>
    <w:rsid w:val="0057015C"/>
    <w:rsid w:val="00570A60"/>
    <w:rsid w:val="00572772"/>
    <w:rsid w:val="00572979"/>
    <w:rsid w:val="0057310E"/>
    <w:rsid w:val="0057425E"/>
    <w:rsid w:val="00575520"/>
    <w:rsid w:val="005760DB"/>
    <w:rsid w:val="00581AEA"/>
    <w:rsid w:val="00585906"/>
    <w:rsid w:val="005863C2"/>
    <w:rsid w:val="005869BE"/>
    <w:rsid w:val="00587FB7"/>
    <w:rsid w:val="005902CA"/>
    <w:rsid w:val="00591C94"/>
    <w:rsid w:val="00592E8F"/>
    <w:rsid w:val="0059411C"/>
    <w:rsid w:val="0059582B"/>
    <w:rsid w:val="005A0389"/>
    <w:rsid w:val="005A0781"/>
    <w:rsid w:val="005A0840"/>
    <w:rsid w:val="005A14C7"/>
    <w:rsid w:val="005A185C"/>
    <w:rsid w:val="005A2342"/>
    <w:rsid w:val="005A34AD"/>
    <w:rsid w:val="005A501E"/>
    <w:rsid w:val="005B3275"/>
    <w:rsid w:val="005B37AD"/>
    <w:rsid w:val="005B37EB"/>
    <w:rsid w:val="005B589C"/>
    <w:rsid w:val="005B5955"/>
    <w:rsid w:val="005B6392"/>
    <w:rsid w:val="005C0D3A"/>
    <w:rsid w:val="005C31E7"/>
    <w:rsid w:val="005D1B0A"/>
    <w:rsid w:val="005D68B0"/>
    <w:rsid w:val="005E1327"/>
    <w:rsid w:val="005E53F3"/>
    <w:rsid w:val="005E76C2"/>
    <w:rsid w:val="005F1E8E"/>
    <w:rsid w:val="005F3202"/>
    <w:rsid w:val="005F49EA"/>
    <w:rsid w:val="005F6AE1"/>
    <w:rsid w:val="005F729B"/>
    <w:rsid w:val="00601737"/>
    <w:rsid w:val="00602059"/>
    <w:rsid w:val="006042C4"/>
    <w:rsid w:val="00606A3D"/>
    <w:rsid w:val="006115E5"/>
    <w:rsid w:val="0061732F"/>
    <w:rsid w:val="00622C05"/>
    <w:rsid w:val="006276F2"/>
    <w:rsid w:val="00632ABA"/>
    <w:rsid w:val="006343F0"/>
    <w:rsid w:val="00635746"/>
    <w:rsid w:val="006363C8"/>
    <w:rsid w:val="00640F47"/>
    <w:rsid w:val="00642799"/>
    <w:rsid w:val="00644866"/>
    <w:rsid w:val="0065153E"/>
    <w:rsid w:val="0065356A"/>
    <w:rsid w:val="00653DDD"/>
    <w:rsid w:val="00654F43"/>
    <w:rsid w:val="00655958"/>
    <w:rsid w:val="00656B25"/>
    <w:rsid w:val="0066360A"/>
    <w:rsid w:val="00664E35"/>
    <w:rsid w:val="006664EA"/>
    <w:rsid w:val="006718B4"/>
    <w:rsid w:val="00671EB3"/>
    <w:rsid w:val="00672909"/>
    <w:rsid w:val="00681469"/>
    <w:rsid w:val="00682348"/>
    <w:rsid w:val="006834F3"/>
    <w:rsid w:val="006906EE"/>
    <w:rsid w:val="00691FF0"/>
    <w:rsid w:val="0069439D"/>
    <w:rsid w:val="00695C2B"/>
    <w:rsid w:val="006967E8"/>
    <w:rsid w:val="006A20D8"/>
    <w:rsid w:val="006A40DC"/>
    <w:rsid w:val="006A4ECE"/>
    <w:rsid w:val="006A6D53"/>
    <w:rsid w:val="006A7936"/>
    <w:rsid w:val="006B0035"/>
    <w:rsid w:val="006B0E84"/>
    <w:rsid w:val="006B2935"/>
    <w:rsid w:val="006B69C8"/>
    <w:rsid w:val="006C1248"/>
    <w:rsid w:val="006C1E25"/>
    <w:rsid w:val="006C4461"/>
    <w:rsid w:val="006C6E56"/>
    <w:rsid w:val="006D096F"/>
    <w:rsid w:val="006D1B74"/>
    <w:rsid w:val="006D1F92"/>
    <w:rsid w:val="006D219C"/>
    <w:rsid w:val="006D315E"/>
    <w:rsid w:val="006D5476"/>
    <w:rsid w:val="006D7FCF"/>
    <w:rsid w:val="006E2B0C"/>
    <w:rsid w:val="006E7901"/>
    <w:rsid w:val="006F3511"/>
    <w:rsid w:val="006F491D"/>
    <w:rsid w:val="006F6DD6"/>
    <w:rsid w:val="00705A4D"/>
    <w:rsid w:val="0070775B"/>
    <w:rsid w:val="00707B93"/>
    <w:rsid w:val="007111DC"/>
    <w:rsid w:val="007114BE"/>
    <w:rsid w:val="00713DCD"/>
    <w:rsid w:val="007178E2"/>
    <w:rsid w:val="00720869"/>
    <w:rsid w:val="00721010"/>
    <w:rsid w:val="00723C25"/>
    <w:rsid w:val="007275BC"/>
    <w:rsid w:val="0073015D"/>
    <w:rsid w:val="00730EC8"/>
    <w:rsid w:val="007317A8"/>
    <w:rsid w:val="0073290B"/>
    <w:rsid w:val="00733270"/>
    <w:rsid w:val="0073378A"/>
    <w:rsid w:val="00733FB1"/>
    <w:rsid w:val="007345CF"/>
    <w:rsid w:val="007361B9"/>
    <w:rsid w:val="00736469"/>
    <w:rsid w:val="00737851"/>
    <w:rsid w:val="007407DD"/>
    <w:rsid w:val="007407EF"/>
    <w:rsid w:val="00741125"/>
    <w:rsid w:val="00742A77"/>
    <w:rsid w:val="00747627"/>
    <w:rsid w:val="00747D9B"/>
    <w:rsid w:val="0075030B"/>
    <w:rsid w:val="007576EB"/>
    <w:rsid w:val="00760E9B"/>
    <w:rsid w:val="00762D8C"/>
    <w:rsid w:val="00763B86"/>
    <w:rsid w:val="00764259"/>
    <w:rsid w:val="00764BA7"/>
    <w:rsid w:val="00765F9C"/>
    <w:rsid w:val="00772E61"/>
    <w:rsid w:val="00775451"/>
    <w:rsid w:val="007754A7"/>
    <w:rsid w:val="00775682"/>
    <w:rsid w:val="00775B8C"/>
    <w:rsid w:val="00780F40"/>
    <w:rsid w:val="00782EC3"/>
    <w:rsid w:val="00783419"/>
    <w:rsid w:val="00784366"/>
    <w:rsid w:val="00784929"/>
    <w:rsid w:val="00785BC1"/>
    <w:rsid w:val="00790DD0"/>
    <w:rsid w:val="007920AB"/>
    <w:rsid w:val="00794036"/>
    <w:rsid w:val="00794936"/>
    <w:rsid w:val="007949CE"/>
    <w:rsid w:val="00794A29"/>
    <w:rsid w:val="007A12CF"/>
    <w:rsid w:val="007A1B9A"/>
    <w:rsid w:val="007A3083"/>
    <w:rsid w:val="007A4102"/>
    <w:rsid w:val="007B1195"/>
    <w:rsid w:val="007B150C"/>
    <w:rsid w:val="007B4CD5"/>
    <w:rsid w:val="007B4ED3"/>
    <w:rsid w:val="007B7B38"/>
    <w:rsid w:val="007C0555"/>
    <w:rsid w:val="007C0FAF"/>
    <w:rsid w:val="007C1160"/>
    <w:rsid w:val="007C2C38"/>
    <w:rsid w:val="007C35E3"/>
    <w:rsid w:val="007C445B"/>
    <w:rsid w:val="007C4F09"/>
    <w:rsid w:val="007C6127"/>
    <w:rsid w:val="007C6C36"/>
    <w:rsid w:val="007D05A8"/>
    <w:rsid w:val="007D2DF4"/>
    <w:rsid w:val="007D7989"/>
    <w:rsid w:val="007E06A4"/>
    <w:rsid w:val="007E22D2"/>
    <w:rsid w:val="007E5096"/>
    <w:rsid w:val="007E5CC0"/>
    <w:rsid w:val="007E794C"/>
    <w:rsid w:val="007F0C5F"/>
    <w:rsid w:val="007F3ED6"/>
    <w:rsid w:val="007F6136"/>
    <w:rsid w:val="007F6997"/>
    <w:rsid w:val="00804C43"/>
    <w:rsid w:val="0080578D"/>
    <w:rsid w:val="008060E5"/>
    <w:rsid w:val="0080679D"/>
    <w:rsid w:val="00807878"/>
    <w:rsid w:val="008103FC"/>
    <w:rsid w:val="00810B4A"/>
    <w:rsid w:val="00811D6A"/>
    <w:rsid w:val="008137EB"/>
    <w:rsid w:val="0081756A"/>
    <w:rsid w:val="0082150A"/>
    <w:rsid w:val="0082377C"/>
    <w:rsid w:val="00823A9D"/>
    <w:rsid w:val="00823BA3"/>
    <w:rsid w:val="0083308F"/>
    <w:rsid w:val="00834C29"/>
    <w:rsid w:val="00834E63"/>
    <w:rsid w:val="00840425"/>
    <w:rsid w:val="008459B4"/>
    <w:rsid w:val="00846451"/>
    <w:rsid w:val="00850C95"/>
    <w:rsid w:val="008516B0"/>
    <w:rsid w:val="00854495"/>
    <w:rsid w:val="008651BD"/>
    <w:rsid w:val="00866ADD"/>
    <w:rsid w:val="00866DA7"/>
    <w:rsid w:val="0086711A"/>
    <w:rsid w:val="00870618"/>
    <w:rsid w:val="0087539B"/>
    <w:rsid w:val="0087644B"/>
    <w:rsid w:val="0088081D"/>
    <w:rsid w:val="008815A1"/>
    <w:rsid w:val="0089104B"/>
    <w:rsid w:val="008910F6"/>
    <w:rsid w:val="00893497"/>
    <w:rsid w:val="008959BA"/>
    <w:rsid w:val="00897890"/>
    <w:rsid w:val="008A086F"/>
    <w:rsid w:val="008A16A0"/>
    <w:rsid w:val="008A2CE6"/>
    <w:rsid w:val="008A3360"/>
    <w:rsid w:val="008A3B63"/>
    <w:rsid w:val="008A5F9A"/>
    <w:rsid w:val="008B0BAF"/>
    <w:rsid w:val="008B1AD4"/>
    <w:rsid w:val="008B4464"/>
    <w:rsid w:val="008B4657"/>
    <w:rsid w:val="008C044E"/>
    <w:rsid w:val="008C131B"/>
    <w:rsid w:val="008C1323"/>
    <w:rsid w:val="008C5CCC"/>
    <w:rsid w:val="008C5CF7"/>
    <w:rsid w:val="008C7C53"/>
    <w:rsid w:val="008D05BA"/>
    <w:rsid w:val="008D0881"/>
    <w:rsid w:val="008D0C95"/>
    <w:rsid w:val="008D20B0"/>
    <w:rsid w:val="008D4A3B"/>
    <w:rsid w:val="008D7954"/>
    <w:rsid w:val="008D7AD9"/>
    <w:rsid w:val="008E1860"/>
    <w:rsid w:val="008E52F3"/>
    <w:rsid w:val="008E5E4F"/>
    <w:rsid w:val="008E73EE"/>
    <w:rsid w:val="008E7953"/>
    <w:rsid w:val="008F05CB"/>
    <w:rsid w:val="008F2DAB"/>
    <w:rsid w:val="009006B0"/>
    <w:rsid w:val="00907DFA"/>
    <w:rsid w:val="009140B0"/>
    <w:rsid w:val="009142EA"/>
    <w:rsid w:val="0091535F"/>
    <w:rsid w:val="009215D0"/>
    <w:rsid w:val="00922007"/>
    <w:rsid w:val="00923275"/>
    <w:rsid w:val="00924DEF"/>
    <w:rsid w:val="009268BD"/>
    <w:rsid w:val="0093067F"/>
    <w:rsid w:val="00931BEE"/>
    <w:rsid w:val="00936698"/>
    <w:rsid w:val="00940624"/>
    <w:rsid w:val="00940BA3"/>
    <w:rsid w:val="00941AB9"/>
    <w:rsid w:val="009428C4"/>
    <w:rsid w:val="009435A0"/>
    <w:rsid w:val="00943C04"/>
    <w:rsid w:val="009455FC"/>
    <w:rsid w:val="00946591"/>
    <w:rsid w:val="0095038E"/>
    <w:rsid w:val="009505E3"/>
    <w:rsid w:val="00952532"/>
    <w:rsid w:val="00953DA2"/>
    <w:rsid w:val="0096235D"/>
    <w:rsid w:val="00962F1E"/>
    <w:rsid w:val="0096400A"/>
    <w:rsid w:val="00976074"/>
    <w:rsid w:val="009764B6"/>
    <w:rsid w:val="00976C06"/>
    <w:rsid w:val="009777EC"/>
    <w:rsid w:val="00983FEB"/>
    <w:rsid w:val="0098526B"/>
    <w:rsid w:val="009856C4"/>
    <w:rsid w:val="00985DC4"/>
    <w:rsid w:val="0098744D"/>
    <w:rsid w:val="00987E36"/>
    <w:rsid w:val="00991161"/>
    <w:rsid w:val="00991ACB"/>
    <w:rsid w:val="009930EA"/>
    <w:rsid w:val="00993E99"/>
    <w:rsid w:val="009948E6"/>
    <w:rsid w:val="00994B0B"/>
    <w:rsid w:val="009A0C27"/>
    <w:rsid w:val="009A0CBB"/>
    <w:rsid w:val="009A28DB"/>
    <w:rsid w:val="009A3240"/>
    <w:rsid w:val="009A4277"/>
    <w:rsid w:val="009B15D8"/>
    <w:rsid w:val="009B3272"/>
    <w:rsid w:val="009B4984"/>
    <w:rsid w:val="009B6C9E"/>
    <w:rsid w:val="009C06E7"/>
    <w:rsid w:val="009C1AF2"/>
    <w:rsid w:val="009C3041"/>
    <w:rsid w:val="009C3D75"/>
    <w:rsid w:val="009C4DE1"/>
    <w:rsid w:val="009D36FA"/>
    <w:rsid w:val="009D4526"/>
    <w:rsid w:val="009D453F"/>
    <w:rsid w:val="009D625C"/>
    <w:rsid w:val="009D70DC"/>
    <w:rsid w:val="009D79B4"/>
    <w:rsid w:val="009E0AB6"/>
    <w:rsid w:val="009E5A4B"/>
    <w:rsid w:val="009F3466"/>
    <w:rsid w:val="009F622F"/>
    <w:rsid w:val="009F6C06"/>
    <w:rsid w:val="009F6F10"/>
    <w:rsid w:val="009F7055"/>
    <w:rsid w:val="009F7C86"/>
    <w:rsid w:val="00A010DA"/>
    <w:rsid w:val="00A017DD"/>
    <w:rsid w:val="00A0242D"/>
    <w:rsid w:val="00A035CB"/>
    <w:rsid w:val="00A06876"/>
    <w:rsid w:val="00A11138"/>
    <w:rsid w:val="00A16082"/>
    <w:rsid w:val="00A220B3"/>
    <w:rsid w:val="00A24E71"/>
    <w:rsid w:val="00A26319"/>
    <w:rsid w:val="00A2717D"/>
    <w:rsid w:val="00A308A7"/>
    <w:rsid w:val="00A3161D"/>
    <w:rsid w:val="00A34B4A"/>
    <w:rsid w:val="00A352B5"/>
    <w:rsid w:val="00A358D0"/>
    <w:rsid w:val="00A40EF9"/>
    <w:rsid w:val="00A43EFA"/>
    <w:rsid w:val="00A46D65"/>
    <w:rsid w:val="00A47809"/>
    <w:rsid w:val="00A50D9B"/>
    <w:rsid w:val="00A522D5"/>
    <w:rsid w:val="00A5365C"/>
    <w:rsid w:val="00A54C1C"/>
    <w:rsid w:val="00A54CA2"/>
    <w:rsid w:val="00A569EE"/>
    <w:rsid w:val="00A61F61"/>
    <w:rsid w:val="00A70AE7"/>
    <w:rsid w:val="00A71F21"/>
    <w:rsid w:val="00A72C44"/>
    <w:rsid w:val="00A73000"/>
    <w:rsid w:val="00A735E6"/>
    <w:rsid w:val="00A75579"/>
    <w:rsid w:val="00A80435"/>
    <w:rsid w:val="00A81766"/>
    <w:rsid w:val="00A820FA"/>
    <w:rsid w:val="00A84592"/>
    <w:rsid w:val="00A87F5C"/>
    <w:rsid w:val="00A91819"/>
    <w:rsid w:val="00A96493"/>
    <w:rsid w:val="00AA437C"/>
    <w:rsid w:val="00AA4D64"/>
    <w:rsid w:val="00AB09F8"/>
    <w:rsid w:val="00AB147D"/>
    <w:rsid w:val="00AB18E6"/>
    <w:rsid w:val="00AB1F25"/>
    <w:rsid w:val="00AB2E00"/>
    <w:rsid w:val="00AB61BE"/>
    <w:rsid w:val="00AB64D8"/>
    <w:rsid w:val="00AB775D"/>
    <w:rsid w:val="00AB7A13"/>
    <w:rsid w:val="00AC19A9"/>
    <w:rsid w:val="00AC7AFC"/>
    <w:rsid w:val="00AC7E3E"/>
    <w:rsid w:val="00AD0139"/>
    <w:rsid w:val="00AD0F87"/>
    <w:rsid w:val="00AD37D5"/>
    <w:rsid w:val="00AD3953"/>
    <w:rsid w:val="00AD3997"/>
    <w:rsid w:val="00AD44F2"/>
    <w:rsid w:val="00AD4F39"/>
    <w:rsid w:val="00AD50E4"/>
    <w:rsid w:val="00AD5EEA"/>
    <w:rsid w:val="00AD6154"/>
    <w:rsid w:val="00AD69E8"/>
    <w:rsid w:val="00AE0053"/>
    <w:rsid w:val="00AE1B21"/>
    <w:rsid w:val="00AE4F12"/>
    <w:rsid w:val="00AE7657"/>
    <w:rsid w:val="00AF320B"/>
    <w:rsid w:val="00AF4198"/>
    <w:rsid w:val="00AF6972"/>
    <w:rsid w:val="00B056B0"/>
    <w:rsid w:val="00B07F4E"/>
    <w:rsid w:val="00B123DB"/>
    <w:rsid w:val="00B14B7C"/>
    <w:rsid w:val="00B1534D"/>
    <w:rsid w:val="00B165BE"/>
    <w:rsid w:val="00B215CD"/>
    <w:rsid w:val="00B21C1B"/>
    <w:rsid w:val="00B22617"/>
    <w:rsid w:val="00B22EBF"/>
    <w:rsid w:val="00B25A82"/>
    <w:rsid w:val="00B26220"/>
    <w:rsid w:val="00B310B0"/>
    <w:rsid w:val="00B31B5C"/>
    <w:rsid w:val="00B33F38"/>
    <w:rsid w:val="00B34288"/>
    <w:rsid w:val="00B36721"/>
    <w:rsid w:val="00B36B4F"/>
    <w:rsid w:val="00B41BA3"/>
    <w:rsid w:val="00B436C2"/>
    <w:rsid w:val="00B45A8B"/>
    <w:rsid w:val="00B45C90"/>
    <w:rsid w:val="00B478E7"/>
    <w:rsid w:val="00B479D6"/>
    <w:rsid w:val="00B5134F"/>
    <w:rsid w:val="00B51BB4"/>
    <w:rsid w:val="00B51BE6"/>
    <w:rsid w:val="00B54755"/>
    <w:rsid w:val="00B54958"/>
    <w:rsid w:val="00B5540B"/>
    <w:rsid w:val="00B6469C"/>
    <w:rsid w:val="00B665B5"/>
    <w:rsid w:val="00B67642"/>
    <w:rsid w:val="00B73438"/>
    <w:rsid w:val="00B73FEA"/>
    <w:rsid w:val="00B763B5"/>
    <w:rsid w:val="00B81260"/>
    <w:rsid w:val="00B82045"/>
    <w:rsid w:val="00B83160"/>
    <w:rsid w:val="00B8344E"/>
    <w:rsid w:val="00B83DFE"/>
    <w:rsid w:val="00B8460F"/>
    <w:rsid w:val="00B85B5B"/>
    <w:rsid w:val="00B942CA"/>
    <w:rsid w:val="00B95008"/>
    <w:rsid w:val="00B95521"/>
    <w:rsid w:val="00B96554"/>
    <w:rsid w:val="00BA0F2D"/>
    <w:rsid w:val="00BA1BFE"/>
    <w:rsid w:val="00BA7E4A"/>
    <w:rsid w:val="00BA7EDE"/>
    <w:rsid w:val="00BB3523"/>
    <w:rsid w:val="00BB5B62"/>
    <w:rsid w:val="00BB6A9A"/>
    <w:rsid w:val="00BC0450"/>
    <w:rsid w:val="00BC0ACC"/>
    <w:rsid w:val="00BC389F"/>
    <w:rsid w:val="00BC750C"/>
    <w:rsid w:val="00BC7911"/>
    <w:rsid w:val="00BD06A7"/>
    <w:rsid w:val="00BD1328"/>
    <w:rsid w:val="00BD17B7"/>
    <w:rsid w:val="00BD1CA8"/>
    <w:rsid w:val="00BD3368"/>
    <w:rsid w:val="00BD3383"/>
    <w:rsid w:val="00BD4AE2"/>
    <w:rsid w:val="00BD6129"/>
    <w:rsid w:val="00BE1226"/>
    <w:rsid w:val="00BE3C65"/>
    <w:rsid w:val="00BE5F8A"/>
    <w:rsid w:val="00BE64D8"/>
    <w:rsid w:val="00BE6657"/>
    <w:rsid w:val="00BF12CC"/>
    <w:rsid w:val="00BF76AF"/>
    <w:rsid w:val="00BF795F"/>
    <w:rsid w:val="00BF7B70"/>
    <w:rsid w:val="00C00069"/>
    <w:rsid w:val="00C0133E"/>
    <w:rsid w:val="00C13B97"/>
    <w:rsid w:val="00C145B0"/>
    <w:rsid w:val="00C14FC9"/>
    <w:rsid w:val="00C15EAD"/>
    <w:rsid w:val="00C17A0D"/>
    <w:rsid w:val="00C23A6B"/>
    <w:rsid w:val="00C25790"/>
    <w:rsid w:val="00C2776D"/>
    <w:rsid w:val="00C3004D"/>
    <w:rsid w:val="00C309EC"/>
    <w:rsid w:val="00C31362"/>
    <w:rsid w:val="00C32EA0"/>
    <w:rsid w:val="00C3449C"/>
    <w:rsid w:val="00C34910"/>
    <w:rsid w:val="00C3541B"/>
    <w:rsid w:val="00C36FD9"/>
    <w:rsid w:val="00C41770"/>
    <w:rsid w:val="00C42D7B"/>
    <w:rsid w:val="00C50E09"/>
    <w:rsid w:val="00C55045"/>
    <w:rsid w:val="00C55E6B"/>
    <w:rsid w:val="00C56125"/>
    <w:rsid w:val="00C56DAA"/>
    <w:rsid w:val="00C6023A"/>
    <w:rsid w:val="00C61BD1"/>
    <w:rsid w:val="00C62125"/>
    <w:rsid w:val="00C63B7A"/>
    <w:rsid w:val="00C6588E"/>
    <w:rsid w:val="00C70A09"/>
    <w:rsid w:val="00C733C6"/>
    <w:rsid w:val="00C73934"/>
    <w:rsid w:val="00C74A83"/>
    <w:rsid w:val="00C76661"/>
    <w:rsid w:val="00C774B2"/>
    <w:rsid w:val="00C80916"/>
    <w:rsid w:val="00C81684"/>
    <w:rsid w:val="00C85F10"/>
    <w:rsid w:val="00C86D3C"/>
    <w:rsid w:val="00C8721D"/>
    <w:rsid w:val="00C902B2"/>
    <w:rsid w:val="00C9061C"/>
    <w:rsid w:val="00C92173"/>
    <w:rsid w:val="00C9422B"/>
    <w:rsid w:val="00C972AF"/>
    <w:rsid w:val="00CA14AF"/>
    <w:rsid w:val="00CA1768"/>
    <w:rsid w:val="00CA2291"/>
    <w:rsid w:val="00CA22B0"/>
    <w:rsid w:val="00CA422F"/>
    <w:rsid w:val="00CA5D38"/>
    <w:rsid w:val="00CB002B"/>
    <w:rsid w:val="00CB1939"/>
    <w:rsid w:val="00CB1C3A"/>
    <w:rsid w:val="00CB2D88"/>
    <w:rsid w:val="00CB3AC5"/>
    <w:rsid w:val="00CB44D1"/>
    <w:rsid w:val="00CB5C69"/>
    <w:rsid w:val="00CB7FBD"/>
    <w:rsid w:val="00CC69F7"/>
    <w:rsid w:val="00CC7F81"/>
    <w:rsid w:val="00CD2357"/>
    <w:rsid w:val="00CD5409"/>
    <w:rsid w:val="00CD6CAC"/>
    <w:rsid w:val="00CE11A0"/>
    <w:rsid w:val="00CE2037"/>
    <w:rsid w:val="00CE2E37"/>
    <w:rsid w:val="00CE3203"/>
    <w:rsid w:val="00CE38E8"/>
    <w:rsid w:val="00CE400A"/>
    <w:rsid w:val="00CE6657"/>
    <w:rsid w:val="00CE6A5B"/>
    <w:rsid w:val="00CE6F34"/>
    <w:rsid w:val="00CF0618"/>
    <w:rsid w:val="00CF16DE"/>
    <w:rsid w:val="00CF4B54"/>
    <w:rsid w:val="00CF5260"/>
    <w:rsid w:val="00D002D5"/>
    <w:rsid w:val="00D03971"/>
    <w:rsid w:val="00D07211"/>
    <w:rsid w:val="00D130F8"/>
    <w:rsid w:val="00D1377B"/>
    <w:rsid w:val="00D140CA"/>
    <w:rsid w:val="00D170DF"/>
    <w:rsid w:val="00D17510"/>
    <w:rsid w:val="00D1781A"/>
    <w:rsid w:val="00D20987"/>
    <w:rsid w:val="00D21899"/>
    <w:rsid w:val="00D26452"/>
    <w:rsid w:val="00D2676B"/>
    <w:rsid w:val="00D27EF2"/>
    <w:rsid w:val="00D30547"/>
    <w:rsid w:val="00D31D52"/>
    <w:rsid w:val="00D33D44"/>
    <w:rsid w:val="00D34FFA"/>
    <w:rsid w:val="00D36E8E"/>
    <w:rsid w:val="00D37FB0"/>
    <w:rsid w:val="00D4190E"/>
    <w:rsid w:val="00D4410F"/>
    <w:rsid w:val="00D446C9"/>
    <w:rsid w:val="00D50468"/>
    <w:rsid w:val="00D53EA0"/>
    <w:rsid w:val="00D56FB9"/>
    <w:rsid w:val="00D57BD7"/>
    <w:rsid w:val="00D57E03"/>
    <w:rsid w:val="00D57F1E"/>
    <w:rsid w:val="00D57F5D"/>
    <w:rsid w:val="00D62708"/>
    <w:rsid w:val="00D66180"/>
    <w:rsid w:val="00D67EBF"/>
    <w:rsid w:val="00D70268"/>
    <w:rsid w:val="00D71D5A"/>
    <w:rsid w:val="00D72242"/>
    <w:rsid w:val="00D7267D"/>
    <w:rsid w:val="00D73009"/>
    <w:rsid w:val="00D7386E"/>
    <w:rsid w:val="00D76A69"/>
    <w:rsid w:val="00D77742"/>
    <w:rsid w:val="00D837DA"/>
    <w:rsid w:val="00D84978"/>
    <w:rsid w:val="00D8587E"/>
    <w:rsid w:val="00D85F6C"/>
    <w:rsid w:val="00D90E83"/>
    <w:rsid w:val="00D947B2"/>
    <w:rsid w:val="00DA078A"/>
    <w:rsid w:val="00DA57C3"/>
    <w:rsid w:val="00DA6686"/>
    <w:rsid w:val="00DA6D90"/>
    <w:rsid w:val="00DA6D9B"/>
    <w:rsid w:val="00DB1257"/>
    <w:rsid w:val="00DB23A6"/>
    <w:rsid w:val="00DB3DEE"/>
    <w:rsid w:val="00DB4C4A"/>
    <w:rsid w:val="00DB5598"/>
    <w:rsid w:val="00DB65D4"/>
    <w:rsid w:val="00DC14AC"/>
    <w:rsid w:val="00DC1666"/>
    <w:rsid w:val="00DC65FE"/>
    <w:rsid w:val="00DC72BB"/>
    <w:rsid w:val="00DD4425"/>
    <w:rsid w:val="00DD597E"/>
    <w:rsid w:val="00DD5A05"/>
    <w:rsid w:val="00DD6331"/>
    <w:rsid w:val="00DD6821"/>
    <w:rsid w:val="00DE158B"/>
    <w:rsid w:val="00DE27FD"/>
    <w:rsid w:val="00DE3ADC"/>
    <w:rsid w:val="00DE5446"/>
    <w:rsid w:val="00DE57F3"/>
    <w:rsid w:val="00DE6E98"/>
    <w:rsid w:val="00DF04E8"/>
    <w:rsid w:val="00DF0773"/>
    <w:rsid w:val="00DF1546"/>
    <w:rsid w:val="00DF6579"/>
    <w:rsid w:val="00DF7C87"/>
    <w:rsid w:val="00DF7D8E"/>
    <w:rsid w:val="00E012DC"/>
    <w:rsid w:val="00E01A5C"/>
    <w:rsid w:val="00E042B3"/>
    <w:rsid w:val="00E04A23"/>
    <w:rsid w:val="00E10D8E"/>
    <w:rsid w:val="00E1169C"/>
    <w:rsid w:val="00E12613"/>
    <w:rsid w:val="00E12BC3"/>
    <w:rsid w:val="00E13AA5"/>
    <w:rsid w:val="00E14DF0"/>
    <w:rsid w:val="00E17F71"/>
    <w:rsid w:val="00E22782"/>
    <w:rsid w:val="00E2481A"/>
    <w:rsid w:val="00E259BA"/>
    <w:rsid w:val="00E25E95"/>
    <w:rsid w:val="00E30FFE"/>
    <w:rsid w:val="00E3211C"/>
    <w:rsid w:val="00E349AE"/>
    <w:rsid w:val="00E3687C"/>
    <w:rsid w:val="00E3731E"/>
    <w:rsid w:val="00E412DD"/>
    <w:rsid w:val="00E425DA"/>
    <w:rsid w:val="00E45484"/>
    <w:rsid w:val="00E468D2"/>
    <w:rsid w:val="00E478E3"/>
    <w:rsid w:val="00E507BA"/>
    <w:rsid w:val="00E555F5"/>
    <w:rsid w:val="00E55839"/>
    <w:rsid w:val="00E56D97"/>
    <w:rsid w:val="00E571FA"/>
    <w:rsid w:val="00E62A02"/>
    <w:rsid w:val="00E63271"/>
    <w:rsid w:val="00E652B3"/>
    <w:rsid w:val="00E65BD9"/>
    <w:rsid w:val="00E70852"/>
    <w:rsid w:val="00E70B3C"/>
    <w:rsid w:val="00E7251E"/>
    <w:rsid w:val="00E73162"/>
    <w:rsid w:val="00E77261"/>
    <w:rsid w:val="00E87004"/>
    <w:rsid w:val="00E874DB"/>
    <w:rsid w:val="00E907D0"/>
    <w:rsid w:val="00E9435E"/>
    <w:rsid w:val="00E94C8A"/>
    <w:rsid w:val="00E96798"/>
    <w:rsid w:val="00E96E38"/>
    <w:rsid w:val="00EA37B2"/>
    <w:rsid w:val="00EA603A"/>
    <w:rsid w:val="00EB097B"/>
    <w:rsid w:val="00EB0A1A"/>
    <w:rsid w:val="00EC1425"/>
    <w:rsid w:val="00EC2054"/>
    <w:rsid w:val="00EC4D12"/>
    <w:rsid w:val="00EC578C"/>
    <w:rsid w:val="00EC5FFA"/>
    <w:rsid w:val="00EC61BD"/>
    <w:rsid w:val="00EC63F7"/>
    <w:rsid w:val="00EC6F8A"/>
    <w:rsid w:val="00EC7099"/>
    <w:rsid w:val="00EC7CB8"/>
    <w:rsid w:val="00ED4CA6"/>
    <w:rsid w:val="00ED519B"/>
    <w:rsid w:val="00ED572A"/>
    <w:rsid w:val="00ED78A9"/>
    <w:rsid w:val="00EE3D29"/>
    <w:rsid w:val="00EE5523"/>
    <w:rsid w:val="00EF092A"/>
    <w:rsid w:val="00EF0DD0"/>
    <w:rsid w:val="00EF14C6"/>
    <w:rsid w:val="00EF2BB5"/>
    <w:rsid w:val="00EF65EC"/>
    <w:rsid w:val="00EF6A2A"/>
    <w:rsid w:val="00EF7F68"/>
    <w:rsid w:val="00F01D7C"/>
    <w:rsid w:val="00F03137"/>
    <w:rsid w:val="00F07CEE"/>
    <w:rsid w:val="00F10C65"/>
    <w:rsid w:val="00F12019"/>
    <w:rsid w:val="00F14C46"/>
    <w:rsid w:val="00F20648"/>
    <w:rsid w:val="00F20F8D"/>
    <w:rsid w:val="00F30E03"/>
    <w:rsid w:val="00F356ED"/>
    <w:rsid w:val="00F36788"/>
    <w:rsid w:val="00F40C36"/>
    <w:rsid w:val="00F42345"/>
    <w:rsid w:val="00F42B26"/>
    <w:rsid w:val="00F43CEF"/>
    <w:rsid w:val="00F478F9"/>
    <w:rsid w:val="00F53A80"/>
    <w:rsid w:val="00F56CA4"/>
    <w:rsid w:val="00F56E1A"/>
    <w:rsid w:val="00F6256C"/>
    <w:rsid w:val="00F63CF2"/>
    <w:rsid w:val="00F6407C"/>
    <w:rsid w:val="00F705F4"/>
    <w:rsid w:val="00F71E3B"/>
    <w:rsid w:val="00F7320A"/>
    <w:rsid w:val="00F75AF0"/>
    <w:rsid w:val="00F75BAC"/>
    <w:rsid w:val="00F76252"/>
    <w:rsid w:val="00F76E3A"/>
    <w:rsid w:val="00F774A7"/>
    <w:rsid w:val="00F81906"/>
    <w:rsid w:val="00F82A72"/>
    <w:rsid w:val="00F838CB"/>
    <w:rsid w:val="00F840D3"/>
    <w:rsid w:val="00F84E74"/>
    <w:rsid w:val="00F8665A"/>
    <w:rsid w:val="00F95906"/>
    <w:rsid w:val="00F9707E"/>
    <w:rsid w:val="00F97CC9"/>
    <w:rsid w:val="00FA1612"/>
    <w:rsid w:val="00FA201D"/>
    <w:rsid w:val="00FA278B"/>
    <w:rsid w:val="00FA3AF6"/>
    <w:rsid w:val="00FA7253"/>
    <w:rsid w:val="00FB0170"/>
    <w:rsid w:val="00FB0854"/>
    <w:rsid w:val="00FB3164"/>
    <w:rsid w:val="00FB340F"/>
    <w:rsid w:val="00FB3FF4"/>
    <w:rsid w:val="00FB769E"/>
    <w:rsid w:val="00FB78C1"/>
    <w:rsid w:val="00FC2603"/>
    <w:rsid w:val="00FC2A9A"/>
    <w:rsid w:val="00FC30C7"/>
    <w:rsid w:val="00FC7D82"/>
    <w:rsid w:val="00FD034E"/>
    <w:rsid w:val="00FD13C1"/>
    <w:rsid w:val="00FD208A"/>
    <w:rsid w:val="00FD40F1"/>
    <w:rsid w:val="00FD550F"/>
    <w:rsid w:val="00FD5A8A"/>
    <w:rsid w:val="00FD5D03"/>
    <w:rsid w:val="00FD77EC"/>
    <w:rsid w:val="00FE2430"/>
    <w:rsid w:val="00FE4216"/>
    <w:rsid w:val="00FE4E0D"/>
    <w:rsid w:val="00FE7667"/>
    <w:rsid w:val="00FF17C4"/>
    <w:rsid w:val="00FF2DD4"/>
    <w:rsid w:val="00FF4426"/>
    <w:rsid w:val="00FF589D"/>
    <w:rsid w:val="00FF5D46"/>
    <w:rsid w:val="00FF6CC7"/>
    <w:rsid w:val="00FF6FD5"/>
    <w:rsid w:val="5329D988"/>
    <w:rsid w:val="7713BE4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E69BEA"/>
  <w15:chartTrackingRefBased/>
  <w15:docId w15:val="{D46A8E9A-0E9A-4F2C-9AA2-A7260498B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7FCF"/>
    <w:pPr>
      <w:widowControl w:val="0"/>
      <w:autoSpaceDE w:val="0"/>
      <w:autoSpaceDN w:val="0"/>
      <w:spacing w:after="0" w:line="240" w:lineRule="auto"/>
    </w:pPr>
    <w:rPr>
      <w:rFonts w:ascii="Arial" w:eastAsia="Arial" w:hAnsi="Arial" w:cs="Arial"/>
      <w:sz w:val="24"/>
      <w:lang w:val="pt-PT"/>
    </w:rPr>
  </w:style>
  <w:style w:type="paragraph" w:styleId="Ttulo1">
    <w:name w:val="heading 1"/>
    <w:basedOn w:val="Normal"/>
    <w:link w:val="Ttulo1Char"/>
    <w:uiPriority w:val="9"/>
    <w:qFormat/>
    <w:rsid w:val="00C3004D"/>
    <w:pPr>
      <w:spacing w:before="94"/>
      <w:ind w:left="528"/>
      <w:outlineLvl w:val="0"/>
    </w:pPr>
    <w:rPr>
      <w:b/>
      <w:bCs/>
      <w:sz w:val="28"/>
      <w:szCs w:val="28"/>
    </w:rPr>
  </w:style>
  <w:style w:type="paragraph" w:styleId="Ttulo2">
    <w:name w:val="heading 2"/>
    <w:basedOn w:val="Normal"/>
    <w:link w:val="Ttulo2Char"/>
    <w:uiPriority w:val="9"/>
    <w:unhideWhenUsed/>
    <w:qFormat/>
    <w:rsid w:val="00C3004D"/>
    <w:pPr>
      <w:ind w:left="220"/>
      <w:jc w:val="center"/>
      <w:outlineLvl w:val="1"/>
    </w:pPr>
    <w:rPr>
      <w:b/>
      <w:bCs/>
      <w:szCs w:val="24"/>
    </w:rPr>
  </w:style>
  <w:style w:type="paragraph" w:styleId="Ttulo3">
    <w:name w:val="heading 3"/>
    <w:basedOn w:val="Normal"/>
    <w:next w:val="Normal"/>
    <w:link w:val="Ttulo3Char"/>
    <w:uiPriority w:val="9"/>
    <w:unhideWhenUsed/>
    <w:qFormat/>
    <w:rsid w:val="00840425"/>
    <w:pPr>
      <w:keepNext/>
      <w:keepLines/>
      <w:spacing w:before="40"/>
      <w:outlineLvl w:val="2"/>
    </w:pPr>
    <w:rPr>
      <w:rFonts w:asciiTheme="majorHAnsi" w:eastAsiaTheme="majorEastAsia" w:hAnsiTheme="majorHAnsi" w:cstheme="majorBidi"/>
      <w:color w:val="000000" w:themeColor="text1"/>
      <w:szCs w:val="24"/>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3004D"/>
    <w:rPr>
      <w:rFonts w:ascii="Arial" w:eastAsia="Arial" w:hAnsi="Arial" w:cs="Arial"/>
      <w:b/>
      <w:bCs/>
      <w:sz w:val="28"/>
      <w:szCs w:val="28"/>
      <w:lang w:val="pt-PT"/>
    </w:rPr>
  </w:style>
  <w:style w:type="character" w:customStyle="1" w:styleId="Ttulo2Char">
    <w:name w:val="Título 2 Char"/>
    <w:basedOn w:val="Fontepargpadro"/>
    <w:link w:val="Ttulo2"/>
    <w:uiPriority w:val="9"/>
    <w:rsid w:val="00C3004D"/>
    <w:rPr>
      <w:rFonts w:ascii="Arial" w:eastAsia="Arial" w:hAnsi="Arial" w:cs="Arial"/>
      <w:b/>
      <w:bCs/>
      <w:sz w:val="24"/>
      <w:szCs w:val="24"/>
      <w:lang w:val="pt-PT"/>
    </w:rPr>
  </w:style>
  <w:style w:type="table" w:customStyle="1" w:styleId="NormalTable0">
    <w:name w:val="Normal Table0"/>
    <w:uiPriority w:val="2"/>
    <w:semiHidden/>
    <w:unhideWhenUsed/>
    <w:qFormat/>
    <w:rsid w:val="00C3004D"/>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Corpodetexto">
    <w:name w:val="Body Text"/>
    <w:basedOn w:val="Normal"/>
    <w:link w:val="CorpodetextoChar"/>
    <w:uiPriority w:val="1"/>
    <w:qFormat/>
    <w:rsid w:val="00C3004D"/>
    <w:rPr>
      <w:szCs w:val="24"/>
    </w:rPr>
  </w:style>
  <w:style w:type="character" w:customStyle="1" w:styleId="CorpodetextoChar">
    <w:name w:val="Corpo de texto Char"/>
    <w:basedOn w:val="Fontepargpadro"/>
    <w:link w:val="Corpodetexto"/>
    <w:uiPriority w:val="1"/>
    <w:rsid w:val="00C3004D"/>
    <w:rPr>
      <w:rFonts w:ascii="Arial" w:eastAsia="Arial" w:hAnsi="Arial" w:cs="Arial"/>
      <w:sz w:val="24"/>
      <w:szCs w:val="24"/>
      <w:lang w:val="pt-PT"/>
    </w:rPr>
  </w:style>
  <w:style w:type="paragraph" w:styleId="PargrafodaLista">
    <w:name w:val="List Paragraph"/>
    <w:basedOn w:val="Normal"/>
    <w:uiPriority w:val="1"/>
    <w:qFormat/>
    <w:rsid w:val="00C3004D"/>
    <w:pPr>
      <w:spacing w:before="94"/>
      <w:ind w:left="528" w:hanging="309"/>
    </w:pPr>
  </w:style>
  <w:style w:type="paragraph" w:customStyle="1" w:styleId="TableParagraph">
    <w:name w:val="Table Paragraph"/>
    <w:basedOn w:val="Normal"/>
    <w:uiPriority w:val="1"/>
    <w:qFormat/>
    <w:rsid w:val="00C3004D"/>
  </w:style>
  <w:style w:type="character" w:customStyle="1" w:styleId="CabealhoChar">
    <w:name w:val="Cabeçalho Char"/>
    <w:basedOn w:val="Fontepargpadro"/>
    <w:link w:val="Cabealho"/>
    <w:uiPriority w:val="99"/>
    <w:rsid w:val="00C3004D"/>
  </w:style>
  <w:style w:type="paragraph" w:styleId="Cabealho">
    <w:name w:val="header"/>
    <w:basedOn w:val="Normal"/>
    <w:link w:val="CabealhoChar"/>
    <w:uiPriority w:val="99"/>
    <w:unhideWhenUsed/>
    <w:rsid w:val="00C3004D"/>
    <w:pPr>
      <w:tabs>
        <w:tab w:val="center" w:pos="4680"/>
        <w:tab w:val="right" w:pos="9360"/>
      </w:tabs>
    </w:pPr>
    <w:rPr>
      <w:rFonts w:asciiTheme="minorHAnsi" w:eastAsiaTheme="minorHAnsi" w:hAnsiTheme="minorHAnsi" w:cstheme="minorBidi"/>
      <w:lang w:val="pt-BR"/>
    </w:rPr>
  </w:style>
  <w:style w:type="character" w:customStyle="1" w:styleId="CabealhoChar1">
    <w:name w:val="Cabeçalho Char1"/>
    <w:basedOn w:val="Fontepargpadro"/>
    <w:uiPriority w:val="99"/>
    <w:semiHidden/>
    <w:rsid w:val="00C3004D"/>
    <w:rPr>
      <w:rFonts w:ascii="Arial" w:eastAsia="Arial" w:hAnsi="Arial" w:cs="Arial"/>
      <w:lang w:val="pt-PT"/>
    </w:rPr>
  </w:style>
  <w:style w:type="character" w:customStyle="1" w:styleId="RodapChar">
    <w:name w:val="Rodapé Char"/>
    <w:basedOn w:val="Fontepargpadro"/>
    <w:link w:val="Rodap"/>
    <w:uiPriority w:val="99"/>
    <w:rsid w:val="00C3004D"/>
  </w:style>
  <w:style w:type="paragraph" w:styleId="Rodap">
    <w:name w:val="footer"/>
    <w:basedOn w:val="Normal"/>
    <w:link w:val="RodapChar"/>
    <w:uiPriority w:val="99"/>
    <w:unhideWhenUsed/>
    <w:rsid w:val="00C3004D"/>
    <w:pPr>
      <w:tabs>
        <w:tab w:val="center" w:pos="4680"/>
        <w:tab w:val="right" w:pos="9360"/>
      </w:tabs>
    </w:pPr>
    <w:rPr>
      <w:rFonts w:asciiTheme="minorHAnsi" w:eastAsiaTheme="minorHAnsi" w:hAnsiTheme="minorHAnsi" w:cstheme="minorBidi"/>
      <w:lang w:val="pt-BR"/>
    </w:rPr>
  </w:style>
  <w:style w:type="character" w:customStyle="1" w:styleId="RodapChar1">
    <w:name w:val="Rodapé Char1"/>
    <w:basedOn w:val="Fontepargpadro"/>
    <w:uiPriority w:val="99"/>
    <w:semiHidden/>
    <w:rsid w:val="00C3004D"/>
    <w:rPr>
      <w:rFonts w:ascii="Arial" w:eastAsia="Arial" w:hAnsi="Arial" w:cs="Arial"/>
      <w:lang w:val="pt-PT"/>
    </w:rPr>
  </w:style>
  <w:style w:type="paragraph" w:customStyle="1" w:styleId="paragraph">
    <w:name w:val="paragraph"/>
    <w:basedOn w:val="Normal"/>
    <w:rsid w:val="00C3004D"/>
    <w:pPr>
      <w:widowControl/>
      <w:autoSpaceDE/>
      <w:autoSpaceDN/>
      <w:spacing w:before="100" w:beforeAutospacing="1" w:after="100" w:afterAutospacing="1"/>
    </w:pPr>
    <w:rPr>
      <w:rFonts w:ascii="Times New Roman" w:eastAsia="Times New Roman" w:hAnsi="Times New Roman" w:cs="Times New Roman"/>
      <w:szCs w:val="24"/>
      <w:lang w:val="pt-BR" w:eastAsia="pt-BR"/>
    </w:rPr>
  </w:style>
  <w:style w:type="character" w:customStyle="1" w:styleId="normaltextrun">
    <w:name w:val="normaltextrun"/>
    <w:basedOn w:val="Fontepargpadro"/>
    <w:rsid w:val="00C3004D"/>
  </w:style>
  <w:style w:type="character" w:customStyle="1" w:styleId="eop">
    <w:name w:val="eop"/>
    <w:basedOn w:val="Fontepargpadro"/>
    <w:rsid w:val="00C3004D"/>
  </w:style>
  <w:style w:type="paragraph" w:styleId="NormalWeb">
    <w:name w:val="Normal (Web)"/>
    <w:basedOn w:val="Normal"/>
    <w:uiPriority w:val="99"/>
    <w:unhideWhenUsed/>
    <w:rsid w:val="00266061"/>
    <w:pPr>
      <w:widowControl/>
      <w:autoSpaceDE/>
      <w:autoSpaceDN/>
      <w:spacing w:before="100" w:beforeAutospacing="1" w:after="100" w:afterAutospacing="1"/>
    </w:pPr>
    <w:rPr>
      <w:rFonts w:ascii="Times New Roman" w:eastAsia="Times New Roman" w:hAnsi="Times New Roman" w:cs="Times New Roman"/>
      <w:szCs w:val="24"/>
      <w:lang w:val="pt-BR" w:eastAsia="pt-BR"/>
    </w:rPr>
  </w:style>
  <w:style w:type="character" w:styleId="Forte">
    <w:name w:val="Strong"/>
    <w:basedOn w:val="Fontepargpadro"/>
    <w:uiPriority w:val="22"/>
    <w:qFormat/>
    <w:rsid w:val="00266061"/>
    <w:rPr>
      <w:b/>
      <w:bCs/>
    </w:rPr>
  </w:style>
  <w:style w:type="character" w:styleId="Hyperlink">
    <w:name w:val="Hyperlink"/>
    <w:basedOn w:val="Fontepargpadro"/>
    <w:uiPriority w:val="99"/>
    <w:unhideWhenUsed/>
    <w:rsid w:val="0005245E"/>
    <w:rPr>
      <w:color w:val="0563C1" w:themeColor="hyperlink"/>
      <w:u w:val="single"/>
    </w:rPr>
  </w:style>
  <w:style w:type="character" w:customStyle="1" w:styleId="UnresolvedMention">
    <w:name w:val="Unresolved Mention"/>
    <w:basedOn w:val="Fontepargpadro"/>
    <w:uiPriority w:val="99"/>
    <w:semiHidden/>
    <w:unhideWhenUsed/>
    <w:rsid w:val="0005245E"/>
    <w:rPr>
      <w:color w:val="605E5C"/>
      <w:shd w:val="clear" w:color="auto" w:fill="E1DFDD"/>
    </w:rPr>
  </w:style>
  <w:style w:type="character" w:styleId="HiperlinkVisitado">
    <w:name w:val="FollowedHyperlink"/>
    <w:basedOn w:val="Fontepargpadro"/>
    <w:uiPriority w:val="99"/>
    <w:semiHidden/>
    <w:unhideWhenUsed/>
    <w:rsid w:val="008E1860"/>
    <w:rPr>
      <w:color w:val="954F72" w:themeColor="followedHyperlink"/>
      <w:u w:val="single"/>
    </w:rPr>
  </w:style>
  <w:style w:type="paragraph" w:styleId="CabealhodoSumrio">
    <w:name w:val="TOC Heading"/>
    <w:basedOn w:val="Ttulo1"/>
    <w:next w:val="Normal"/>
    <w:uiPriority w:val="39"/>
    <w:unhideWhenUsed/>
    <w:qFormat/>
    <w:rsid w:val="003865F1"/>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F5496" w:themeColor="accent1" w:themeShade="BF"/>
      <w:sz w:val="32"/>
      <w:szCs w:val="32"/>
      <w:lang w:val="pt-BR" w:eastAsia="pt-BR"/>
    </w:rPr>
  </w:style>
  <w:style w:type="paragraph" w:styleId="Sumrio1">
    <w:name w:val="toc 1"/>
    <w:basedOn w:val="Normal"/>
    <w:next w:val="Normal"/>
    <w:autoRedefine/>
    <w:uiPriority w:val="39"/>
    <w:unhideWhenUsed/>
    <w:rsid w:val="003865F1"/>
    <w:pPr>
      <w:spacing w:after="100"/>
    </w:pPr>
  </w:style>
  <w:style w:type="paragraph" w:styleId="Sumrio2">
    <w:name w:val="toc 2"/>
    <w:basedOn w:val="Normal"/>
    <w:next w:val="Normal"/>
    <w:autoRedefine/>
    <w:uiPriority w:val="39"/>
    <w:unhideWhenUsed/>
    <w:rsid w:val="003865F1"/>
    <w:pPr>
      <w:spacing w:after="100"/>
      <w:ind w:left="220"/>
    </w:pPr>
  </w:style>
  <w:style w:type="paragraph" w:styleId="Sumrio3">
    <w:name w:val="toc 3"/>
    <w:basedOn w:val="Normal"/>
    <w:next w:val="Normal"/>
    <w:autoRedefine/>
    <w:uiPriority w:val="39"/>
    <w:unhideWhenUsed/>
    <w:rsid w:val="009F622F"/>
    <w:pPr>
      <w:widowControl/>
      <w:autoSpaceDE/>
      <w:autoSpaceDN/>
      <w:spacing w:after="100" w:line="259" w:lineRule="auto"/>
      <w:ind w:left="440"/>
    </w:pPr>
    <w:rPr>
      <w:rFonts w:asciiTheme="minorHAnsi" w:eastAsiaTheme="minorEastAsia" w:hAnsiTheme="minorHAnsi" w:cs="Times New Roman"/>
      <w:lang w:val="pt-BR" w:eastAsia="pt-BR"/>
    </w:rPr>
  </w:style>
  <w:style w:type="character" w:customStyle="1" w:styleId="Ttulo3Char">
    <w:name w:val="Título 3 Char"/>
    <w:basedOn w:val="Fontepargpadro"/>
    <w:link w:val="Ttulo3"/>
    <w:uiPriority w:val="9"/>
    <w:rsid w:val="00840425"/>
    <w:rPr>
      <w:rFonts w:asciiTheme="majorHAnsi" w:eastAsiaTheme="majorEastAsia" w:hAnsiTheme="majorHAnsi" w:cstheme="majorBidi"/>
      <w:color w:val="000000" w:themeColor="text1"/>
      <w:sz w:val="24"/>
      <w:szCs w:val="24"/>
      <w:lang w:val="pt-PT"/>
    </w:rPr>
  </w:style>
  <w:style w:type="character" w:styleId="TextodoEspaoReservado">
    <w:name w:val="Placeholder Text"/>
    <w:basedOn w:val="Fontepargpadro"/>
    <w:uiPriority w:val="99"/>
    <w:semiHidden/>
    <w:rsid w:val="00840425"/>
    <w:rPr>
      <w:color w:val="808080"/>
    </w:rPr>
  </w:style>
  <w:style w:type="paragraph" w:styleId="Subttulo">
    <w:name w:val="Subtitle"/>
    <w:basedOn w:val="Normal"/>
    <w:next w:val="Normal"/>
    <w:link w:val="SubttuloChar"/>
    <w:uiPriority w:val="11"/>
    <w:qFormat/>
    <w:rsid w:val="00840425"/>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SubttuloChar">
    <w:name w:val="Subtítulo Char"/>
    <w:basedOn w:val="Fontepargpadro"/>
    <w:link w:val="Subttulo"/>
    <w:uiPriority w:val="11"/>
    <w:rsid w:val="00840425"/>
    <w:rPr>
      <w:rFonts w:eastAsiaTheme="minorEastAsia"/>
      <w:color w:val="5A5A5A" w:themeColor="text1" w:themeTint="A5"/>
      <w:spacing w:val="15"/>
      <w:lang w:val="pt-PT"/>
    </w:rPr>
  </w:style>
  <w:style w:type="paragraph" w:customStyle="1" w:styleId="citao-longa">
    <w:name w:val="citação-longa"/>
    <w:basedOn w:val="Normal"/>
    <w:next w:val="Normal"/>
    <w:link w:val="citao-longaChar"/>
    <w:qFormat/>
    <w:rsid w:val="00F774A7"/>
    <w:pPr>
      <w:spacing w:before="30" w:after="30"/>
      <w:ind w:left="2268"/>
      <w:jc w:val="both"/>
    </w:pPr>
    <w:rPr>
      <w:sz w:val="20"/>
    </w:rPr>
  </w:style>
  <w:style w:type="character" w:customStyle="1" w:styleId="citao-longaChar">
    <w:name w:val="citação-longa Char"/>
    <w:basedOn w:val="Fontepargpadro"/>
    <w:link w:val="citao-longa"/>
    <w:rsid w:val="00F774A7"/>
    <w:rPr>
      <w:rFonts w:ascii="Arial" w:eastAsia="Arial" w:hAnsi="Arial" w:cs="Arial"/>
      <w:sz w:val="20"/>
      <w:lang w:val="pt-PT"/>
    </w:rPr>
  </w:style>
  <w:style w:type="table" w:customStyle="1" w:styleId="TableGrid">
    <w:name w:val="TableGrid"/>
    <w:rsid w:val="00840425"/>
    <w:pPr>
      <w:spacing w:after="0" w:line="240" w:lineRule="auto"/>
    </w:pPr>
    <w:rPr>
      <w:rFonts w:eastAsiaTheme="minorEastAsia"/>
      <w:lang w:eastAsia="pt-BR"/>
    </w:rPr>
    <w:tblPr>
      <w:tblCellMar>
        <w:top w:w="0" w:type="dxa"/>
        <w:left w:w="0" w:type="dxa"/>
        <w:bottom w:w="0" w:type="dxa"/>
        <w:right w:w="0" w:type="dxa"/>
      </w:tblCellMar>
    </w:tblPr>
  </w:style>
  <w:style w:type="paragraph" w:styleId="Legenda">
    <w:name w:val="caption"/>
    <w:basedOn w:val="Normal"/>
    <w:next w:val="Normal"/>
    <w:uiPriority w:val="35"/>
    <w:unhideWhenUsed/>
    <w:qFormat/>
    <w:rsid w:val="00062B8C"/>
    <w:pPr>
      <w:spacing w:after="200"/>
    </w:pPr>
    <w:rPr>
      <w:i/>
      <w:iCs/>
      <w:color w:val="44546A" w:themeColor="text2"/>
      <w:sz w:val="18"/>
      <w:szCs w:val="18"/>
    </w:rPr>
  </w:style>
  <w:style w:type="paragraph" w:styleId="ndicedeilustraes">
    <w:name w:val="table of figures"/>
    <w:basedOn w:val="Normal"/>
    <w:next w:val="Normal"/>
    <w:uiPriority w:val="99"/>
    <w:unhideWhenUsed/>
    <w:rsid w:val="00494F58"/>
  </w:style>
  <w:style w:type="table" w:styleId="Tabelacomgrade">
    <w:name w:val="Table Grid"/>
    <w:basedOn w:val="Tabelanormal"/>
    <w:uiPriority w:val="39"/>
    <w:rsid w:val="00320E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564395">
      <w:bodyDiv w:val="1"/>
      <w:marLeft w:val="0"/>
      <w:marRight w:val="0"/>
      <w:marTop w:val="0"/>
      <w:marBottom w:val="0"/>
      <w:divBdr>
        <w:top w:val="none" w:sz="0" w:space="0" w:color="auto"/>
        <w:left w:val="none" w:sz="0" w:space="0" w:color="auto"/>
        <w:bottom w:val="none" w:sz="0" w:space="0" w:color="auto"/>
        <w:right w:val="none" w:sz="0" w:space="0" w:color="auto"/>
      </w:divBdr>
      <w:divsChild>
        <w:div w:id="27876572">
          <w:marLeft w:val="0"/>
          <w:marRight w:val="0"/>
          <w:marTop w:val="0"/>
          <w:marBottom w:val="0"/>
          <w:divBdr>
            <w:top w:val="none" w:sz="0" w:space="0" w:color="auto"/>
            <w:left w:val="none" w:sz="0" w:space="0" w:color="auto"/>
            <w:bottom w:val="none" w:sz="0" w:space="0" w:color="auto"/>
            <w:right w:val="none" w:sz="0" w:space="0" w:color="auto"/>
          </w:divBdr>
        </w:div>
      </w:divsChild>
    </w:div>
    <w:div w:id="151798722">
      <w:bodyDiv w:val="1"/>
      <w:marLeft w:val="0"/>
      <w:marRight w:val="0"/>
      <w:marTop w:val="0"/>
      <w:marBottom w:val="0"/>
      <w:divBdr>
        <w:top w:val="none" w:sz="0" w:space="0" w:color="auto"/>
        <w:left w:val="none" w:sz="0" w:space="0" w:color="auto"/>
        <w:bottom w:val="none" w:sz="0" w:space="0" w:color="auto"/>
        <w:right w:val="none" w:sz="0" w:space="0" w:color="auto"/>
      </w:divBdr>
    </w:div>
    <w:div w:id="327753036">
      <w:bodyDiv w:val="1"/>
      <w:marLeft w:val="0"/>
      <w:marRight w:val="0"/>
      <w:marTop w:val="0"/>
      <w:marBottom w:val="0"/>
      <w:divBdr>
        <w:top w:val="none" w:sz="0" w:space="0" w:color="auto"/>
        <w:left w:val="none" w:sz="0" w:space="0" w:color="auto"/>
        <w:bottom w:val="none" w:sz="0" w:space="0" w:color="auto"/>
        <w:right w:val="none" w:sz="0" w:space="0" w:color="auto"/>
      </w:divBdr>
      <w:divsChild>
        <w:div w:id="1658873760">
          <w:marLeft w:val="0"/>
          <w:marRight w:val="0"/>
          <w:marTop w:val="0"/>
          <w:marBottom w:val="0"/>
          <w:divBdr>
            <w:top w:val="none" w:sz="0" w:space="0" w:color="auto"/>
            <w:left w:val="none" w:sz="0" w:space="0" w:color="auto"/>
            <w:bottom w:val="none" w:sz="0" w:space="0" w:color="auto"/>
            <w:right w:val="none" w:sz="0" w:space="0" w:color="auto"/>
          </w:divBdr>
          <w:divsChild>
            <w:div w:id="45255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542361">
      <w:bodyDiv w:val="1"/>
      <w:marLeft w:val="0"/>
      <w:marRight w:val="0"/>
      <w:marTop w:val="0"/>
      <w:marBottom w:val="0"/>
      <w:divBdr>
        <w:top w:val="none" w:sz="0" w:space="0" w:color="auto"/>
        <w:left w:val="none" w:sz="0" w:space="0" w:color="auto"/>
        <w:bottom w:val="none" w:sz="0" w:space="0" w:color="auto"/>
        <w:right w:val="none" w:sz="0" w:space="0" w:color="auto"/>
      </w:divBdr>
      <w:divsChild>
        <w:div w:id="2019262427">
          <w:marLeft w:val="0"/>
          <w:marRight w:val="0"/>
          <w:marTop w:val="0"/>
          <w:marBottom w:val="0"/>
          <w:divBdr>
            <w:top w:val="none" w:sz="0" w:space="0" w:color="auto"/>
            <w:left w:val="none" w:sz="0" w:space="0" w:color="auto"/>
            <w:bottom w:val="none" w:sz="0" w:space="0" w:color="auto"/>
            <w:right w:val="none" w:sz="0" w:space="0" w:color="auto"/>
          </w:divBdr>
        </w:div>
      </w:divsChild>
    </w:div>
    <w:div w:id="657612142">
      <w:bodyDiv w:val="1"/>
      <w:marLeft w:val="0"/>
      <w:marRight w:val="0"/>
      <w:marTop w:val="0"/>
      <w:marBottom w:val="0"/>
      <w:divBdr>
        <w:top w:val="none" w:sz="0" w:space="0" w:color="auto"/>
        <w:left w:val="none" w:sz="0" w:space="0" w:color="auto"/>
        <w:bottom w:val="none" w:sz="0" w:space="0" w:color="auto"/>
        <w:right w:val="none" w:sz="0" w:space="0" w:color="auto"/>
      </w:divBdr>
    </w:div>
    <w:div w:id="738793729">
      <w:bodyDiv w:val="1"/>
      <w:marLeft w:val="0"/>
      <w:marRight w:val="0"/>
      <w:marTop w:val="0"/>
      <w:marBottom w:val="0"/>
      <w:divBdr>
        <w:top w:val="none" w:sz="0" w:space="0" w:color="auto"/>
        <w:left w:val="none" w:sz="0" w:space="0" w:color="auto"/>
        <w:bottom w:val="none" w:sz="0" w:space="0" w:color="auto"/>
        <w:right w:val="none" w:sz="0" w:space="0" w:color="auto"/>
      </w:divBdr>
    </w:div>
    <w:div w:id="883561450">
      <w:bodyDiv w:val="1"/>
      <w:marLeft w:val="0"/>
      <w:marRight w:val="0"/>
      <w:marTop w:val="0"/>
      <w:marBottom w:val="0"/>
      <w:divBdr>
        <w:top w:val="none" w:sz="0" w:space="0" w:color="auto"/>
        <w:left w:val="none" w:sz="0" w:space="0" w:color="auto"/>
        <w:bottom w:val="none" w:sz="0" w:space="0" w:color="auto"/>
        <w:right w:val="none" w:sz="0" w:space="0" w:color="auto"/>
      </w:divBdr>
    </w:div>
    <w:div w:id="1115901586">
      <w:bodyDiv w:val="1"/>
      <w:marLeft w:val="0"/>
      <w:marRight w:val="0"/>
      <w:marTop w:val="0"/>
      <w:marBottom w:val="0"/>
      <w:divBdr>
        <w:top w:val="none" w:sz="0" w:space="0" w:color="auto"/>
        <w:left w:val="none" w:sz="0" w:space="0" w:color="auto"/>
        <w:bottom w:val="none" w:sz="0" w:space="0" w:color="auto"/>
        <w:right w:val="none" w:sz="0" w:space="0" w:color="auto"/>
      </w:divBdr>
    </w:div>
    <w:div w:id="1208296710">
      <w:bodyDiv w:val="1"/>
      <w:marLeft w:val="0"/>
      <w:marRight w:val="0"/>
      <w:marTop w:val="0"/>
      <w:marBottom w:val="0"/>
      <w:divBdr>
        <w:top w:val="none" w:sz="0" w:space="0" w:color="auto"/>
        <w:left w:val="none" w:sz="0" w:space="0" w:color="auto"/>
        <w:bottom w:val="none" w:sz="0" w:space="0" w:color="auto"/>
        <w:right w:val="none" w:sz="0" w:space="0" w:color="auto"/>
      </w:divBdr>
    </w:div>
    <w:div w:id="1208567725">
      <w:bodyDiv w:val="1"/>
      <w:marLeft w:val="0"/>
      <w:marRight w:val="0"/>
      <w:marTop w:val="0"/>
      <w:marBottom w:val="0"/>
      <w:divBdr>
        <w:top w:val="none" w:sz="0" w:space="0" w:color="auto"/>
        <w:left w:val="none" w:sz="0" w:space="0" w:color="auto"/>
        <w:bottom w:val="none" w:sz="0" w:space="0" w:color="auto"/>
        <w:right w:val="none" w:sz="0" w:space="0" w:color="auto"/>
      </w:divBdr>
    </w:div>
    <w:div w:id="141192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hyperlink" Target="https://treinomestre.com.br/author/victor-hugo-r-f-de-oliveira/" TargetMode="Externa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jp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5.jp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footer" Target="footer5.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01B4AF1E62310A4D8ECC2611310B5354" ma:contentTypeVersion="4" ma:contentTypeDescription="Crie um novo documento." ma:contentTypeScope="" ma:versionID="1220bc6af616ec56ed1632179ce8cd3d">
  <xsd:schema xmlns:xsd="http://www.w3.org/2001/XMLSchema" xmlns:xs="http://www.w3.org/2001/XMLSchema" xmlns:p="http://schemas.microsoft.com/office/2006/metadata/properties" xmlns:ns2="ec6eda21-30a7-45da-9ec0-d13c6ba4ae92" xmlns:ns3="ffa4c7c6-4b12-4155-83ed-26ecb8c18224" targetNamespace="http://schemas.microsoft.com/office/2006/metadata/properties" ma:root="true" ma:fieldsID="05a5d3e99a1db43382491a225cd8a803" ns2:_="" ns3:_="">
    <xsd:import namespace="ec6eda21-30a7-45da-9ec0-d13c6ba4ae92"/>
    <xsd:import namespace="ffa4c7c6-4b12-4155-83ed-26ecb8c1822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6eda21-30a7-45da-9ec0-d13c6ba4ae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fa4c7c6-4b12-4155-83ed-26ecb8c18224" elementFormDefault="qualified">
    <xsd:import namespace="http://schemas.microsoft.com/office/2006/documentManagement/types"/>
    <xsd:import namespace="http://schemas.microsoft.com/office/infopath/2007/PartnerControls"/>
    <xsd:element name="SharedWithUsers" ma:index="10"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hes de Compartilhado Com"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ffa4c7c6-4b12-4155-83ed-26ecb8c18224">
      <UserInfo>
        <DisplayName>NYKOLLAS EDUARDO LIRA MIGUEL</DisplayName>
        <AccountId>10</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87C3EC-B6C6-455D-8C48-03F67559BC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6eda21-30a7-45da-9ec0-d13c6ba4ae92"/>
    <ds:schemaRef ds:uri="ffa4c7c6-4b12-4155-83ed-26ecb8c182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93191A3-29B1-4387-9FB0-C15B5B288980}">
  <ds:schemaRefs>
    <ds:schemaRef ds:uri="http://schemas.microsoft.com/office/2006/metadata/properties"/>
    <ds:schemaRef ds:uri="http://schemas.microsoft.com/office/infopath/2007/PartnerControls"/>
    <ds:schemaRef ds:uri="ffa4c7c6-4b12-4155-83ed-26ecb8c18224"/>
  </ds:schemaRefs>
</ds:datastoreItem>
</file>

<file path=customXml/itemProps3.xml><?xml version="1.0" encoding="utf-8"?>
<ds:datastoreItem xmlns:ds="http://schemas.openxmlformats.org/officeDocument/2006/customXml" ds:itemID="{8CAC41D3-699F-4DB1-8202-03269C805AF6}">
  <ds:schemaRefs>
    <ds:schemaRef ds:uri="http://schemas.microsoft.com/sharepoint/v3/contenttype/forms"/>
  </ds:schemaRefs>
</ds:datastoreItem>
</file>

<file path=customXml/itemProps4.xml><?xml version="1.0" encoding="utf-8"?>
<ds:datastoreItem xmlns:ds="http://schemas.openxmlformats.org/officeDocument/2006/customXml" ds:itemID="{DDD17B95-62EF-4E07-BDBC-2503CF00A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1</Pages>
  <Words>8772</Words>
  <Characters>47370</Characters>
  <Application>Microsoft Office Word</Application>
  <DocSecurity>0</DocSecurity>
  <Lines>394</Lines>
  <Paragraphs>1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030</CharactersWithSpaces>
  <SharedDoc>false</SharedDoc>
  <HLinks>
    <vt:vector size="18" baseType="variant">
      <vt:variant>
        <vt:i4>6946935</vt:i4>
      </vt:variant>
      <vt:variant>
        <vt:i4>6</vt:i4>
      </vt:variant>
      <vt:variant>
        <vt:i4>0</vt:i4>
      </vt:variant>
      <vt:variant>
        <vt:i4>5</vt:i4>
      </vt:variant>
      <vt:variant>
        <vt:lpwstr>https://www.treinomestre.com.br/biotipo-e-somatipo-aprenda-o-conceito-correto/</vt:lpwstr>
      </vt:variant>
      <vt:variant>
        <vt:lpwstr/>
      </vt:variant>
      <vt:variant>
        <vt:i4>4128802</vt:i4>
      </vt:variant>
      <vt:variant>
        <vt:i4>3</vt:i4>
      </vt:variant>
      <vt:variant>
        <vt:i4>0</vt:i4>
      </vt:variant>
      <vt:variant>
        <vt:i4>5</vt:i4>
      </vt:variant>
      <vt:variant>
        <vt:lpwstr>https://treinomestre.com.br/author/victor-hugo-r-f-de-oliveira/</vt:lpwstr>
      </vt:variant>
      <vt:variant>
        <vt:lpwstr/>
      </vt:variant>
      <vt:variant>
        <vt:i4>3604606</vt:i4>
      </vt:variant>
      <vt:variant>
        <vt:i4>0</vt:i4>
      </vt:variant>
      <vt:variant>
        <vt:i4>0</vt:i4>
      </vt:variant>
      <vt:variant>
        <vt:i4>5</vt:i4>
      </vt:variant>
      <vt:variant>
        <vt:lpwstr>https://www.scielo.br/j/csp/a/RBfKzCkzfr8pqYK5Lfq3whN/?lang=pt</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el Alves</dc:creator>
  <cp:keywords/>
  <dc:description/>
  <cp:lastModifiedBy>Tecnico</cp:lastModifiedBy>
  <cp:revision>104</cp:revision>
  <dcterms:created xsi:type="dcterms:W3CDTF">2021-08-05T04:24:00Z</dcterms:created>
  <dcterms:modified xsi:type="dcterms:W3CDTF">2021-11-23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1B4AF1E62310A4D8ECC2611310B5354</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associacao-brasileira-de-normas-tecnicas</vt:lpwstr>
  </property>
  <property fmtid="{D5CDD505-2E9C-101B-9397-08002B2CF9AE}" pid="10" name="Mendeley Recent Style Name 3_1">
    <vt:lpwstr>Associação Brasileira de Normas Técnicas (Portuguese - Brazil)</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5e14605-7054-3e84-b07b-9a459a5ff6ee</vt:lpwstr>
  </property>
  <property fmtid="{D5CDD505-2E9C-101B-9397-08002B2CF9AE}" pid="25" name="Mendeley Citation Style_1">
    <vt:lpwstr>http://www.zotero.org/styles/associacao-brasileira-de-normas-tecnicas</vt:lpwstr>
  </property>
</Properties>
</file>